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endnotes.xml" ContentType="application/vnd.openxmlformats-officedocument.wordprocessingml.endnotes+xml"/>
  <Override PartName="/word/footnotes.xml" ContentType="application/vnd.openxmlformats-officedocument.wordprocessingml.footnotes+xml"/>
  <Override PartName="/word/header1.xml" ContentType="application/vnd.openxmlformats-officedocument.wordprocessingml.header+xml"/>
  <Override PartName="/word/theme/theme1.xml" ContentType="application/vnd.openxmlformats-officedocument.them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numbering.xml" ContentType="application/vnd.openxmlformats-officedocument.wordprocessingml.numbering+xml"/>
  <Override PartName="/customXml/itemProps1.xml" ContentType="application/vnd.openxmlformats-officedocument.customXmlProperties+xml"/>
  <Override PartName="/word/fontTable.xml" ContentType="application/vnd.openxmlformats-officedocument.wordprocessingml.fontTable+xml"/>
  <Override PartName="/docProps/core.xml" ContentType="application/vnd.openxmlformats-package.core-properties+xml"/>
  <Override PartName="/word/webSettings.xml" ContentType="application/vnd.openxmlformats-officedocument.wordprocessingml.webSettings+xml"/>
  <Override PartName="/docProps/app.xml" ContentType="application/vnd.openxmlformats-officedocument.extended-properties+xml"/>
  <Override PartName="/customXml/itemProps3.xml" ContentType="application/vnd.openxmlformats-officedocument.customXmlProperties+xml"/>
  <Override PartName="/customXml/itemProps2.xml" ContentType="application/vnd.openxmlformats-officedocument.customXmlProperties+xml"/>
  <Override PartName="/customXml/itemProps4.xml" ContentType="application/vnd.openxmlformats-officedocument.customXml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1BCCCDA" w14:textId="22EBD8F1" w:rsidR="00164ABD" w:rsidRPr="003A7198" w:rsidRDefault="005E20A4">
      <w:pPr>
        <w:rPr>
          <w:rFonts w:ascii="Helvetica" w:hAnsi="Helvetica" w:cs="Times New Roman"/>
          <w:b/>
          <w:sz w:val="16"/>
          <w:szCs w:val="16"/>
        </w:rPr>
      </w:pPr>
      <w:r w:rsidRPr="003A7198">
        <w:rPr>
          <w:rFonts w:ascii="Helvetica" w:hAnsi="Helvetica" w:cs="Times New Roman"/>
          <w:b/>
          <w:sz w:val="16"/>
          <w:szCs w:val="16"/>
        </w:rPr>
        <w:t xml:space="preserve">Supplementary table </w:t>
      </w:r>
      <w:r w:rsidR="006320D3" w:rsidRPr="003A7198">
        <w:rPr>
          <w:rFonts w:ascii="Helvetica" w:hAnsi="Helvetica" w:cs="Times New Roman"/>
          <w:b/>
          <w:sz w:val="16"/>
          <w:szCs w:val="16"/>
        </w:rPr>
        <w:t>2</w:t>
      </w:r>
      <w:r w:rsidR="00A217B6" w:rsidRPr="003A7198">
        <w:rPr>
          <w:rFonts w:ascii="Helvetica" w:hAnsi="Helvetica" w:cs="Times New Roman"/>
          <w:b/>
          <w:sz w:val="16"/>
          <w:szCs w:val="16"/>
        </w:rPr>
        <w:t xml:space="preserve">: Studies identified with </w:t>
      </w:r>
      <w:r w:rsidR="00C00D37" w:rsidRPr="003A7198">
        <w:rPr>
          <w:rFonts w:ascii="Helvetica" w:hAnsi="Helvetica" w:cs="Times New Roman"/>
          <w:b/>
          <w:sz w:val="16"/>
          <w:szCs w:val="16"/>
        </w:rPr>
        <w:t xml:space="preserve">medication non-adherence </w:t>
      </w:r>
      <w:r w:rsidR="00A217B6" w:rsidRPr="003A7198">
        <w:rPr>
          <w:rFonts w:ascii="Helvetica" w:hAnsi="Helvetica" w:cs="Times New Roman"/>
          <w:b/>
          <w:sz w:val="16"/>
          <w:szCs w:val="16"/>
        </w:rPr>
        <w:t xml:space="preserve">costs reported by </w:t>
      </w:r>
      <w:r w:rsidR="00C00D37" w:rsidRPr="003A7198">
        <w:rPr>
          <w:rFonts w:ascii="Helvetica" w:hAnsi="Helvetica" w:cs="Times New Roman"/>
          <w:b/>
          <w:sz w:val="16"/>
          <w:szCs w:val="16"/>
        </w:rPr>
        <w:t>cost outcome indicator</w:t>
      </w:r>
      <w:r w:rsidR="006320D3" w:rsidRPr="003A7198">
        <w:rPr>
          <w:rFonts w:ascii="Helvetica" w:hAnsi="Helvetica" w:cs="Times New Roman"/>
          <w:b/>
          <w:sz w:val="16"/>
          <w:szCs w:val="16"/>
        </w:rPr>
        <w:t xml:space="preserve"> and total cost</w:t>
      </w:r>
    </w:p>
    <w:tbl>
      <w:tblPr>
        <w:tblStyle w:val="LightList"/>
        <w:tblW w:w="4995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Look w:val="04A0" w:firstRow="1" w:lastRow="0" w:firstColumn="1" w:lastColumn="0" w:noHBand="0" w:noVBand="1"/>
      </w:tblPr>
      <w:tblGrid>
        <w:gridCol w:w="3180"/>
        <w:gridCol w:w="2216"/>
        <w:gridCol w:w="2653"/>
        <w:gridCol w:w="5886"/>
      </w:tblGrid>
      <w:tr w:rsidR="005E20A4" w:rsidRPr="003A7198" w14:paraId="683DC352" w14:textId="77777777" w:rsidTr="0009344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1" w:type="pct"/>
            <w:tcBorders>
              <w:bottom w:val="nil"/>
            </w:tcBorders>
          </w:tcPr>
          <w:p w14:paraId="630B7AE5" w14:textId="77777777" w:rsidR="005E20A4" w:rsidRPr="003A7198" w:rsidRDefault="005E20A4" w:rsidP="009C58C6">
            <w:pPr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Author, Year, Country</w:t>
            </w:r>
          </w:p>
        </w:tc>
        <w:tc>
          <w:tcPr>
            <w:tcW w:w="795" w:type="pct"/>
            <w:tcBorders>
              <w:bottom w:val="nil"/>
            </w:tcBorders>
          </w:tcPr>
          <w:p w14:paraId="72E5F191" w14:textId="3D9EC0EE" w:rsidR="005E20A4" w:rsidRPr="003A7198" w:rsidRDefault="006E55AA" w:rsidP="006E55AA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Core c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 xml:space="preserve">ost 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o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 xml:space="preserve">utcome 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i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 xml:space="preserve">ndicators </w:t>
            </w:r>
          </w:p>
        </w:tc>
        <w:tc>
          <w:tcPr>
            <w:tcW w:w="952" w:type="pct"/>
            <w:tcBorders>
              <w:bottom w:val="nil"/>
            </w:tcBorders>
          </w:tcPr>
          <w:p w14:paraId="7A712F39" w14:textId="4FE92DEF" w:rsidR="005E20A4" w:rsidRPr="003A7198" w:rsidRDefault="005E20A4" w:rsidP="006E55AA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Subcategory </w:t>
            </w:r>
            <w:r w:rsidR="006E55AA" w:rsidRPr="003A7198">
              <w:rPr>
                <w:rFonts w:ascii="Helvetica" w:hAnsi="Helvetica" w:cs="Times New Roman"/>
                <w:sz w:val="16"/>
                <w:szCs w:val="16"/>
              </w:rPr>
              <w:t>c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ost </w:t>
            </w:r>
            <w:r w:rsidR="006E55AA" w:rsidRPr="003A7198">
              <w:rPr>
                <w:rFonts w:ascii="Helvetica" w:hAnsi="Helvetica" w:cs="Times New Roman"/>
                <w:sz w:val="16"/>
                <w:szCs w:val="16"/>
              </w:rPr>
              <w:t>o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utcome </w:t>
            </w:r>
            <w:r w:rsidR="006E55AA" w:rsidRPr="003A7198">
              <w:rPr>
                <w:rFonts w:ascii="Helvetica" w:hAnsi="Helvetica" w:cs="Times New Roman"/>
                <w:sz w:val="16"/>
                <w:szCs w:val="16"/>
              </w:rPr>
              <w:t>i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ndicators</w:t>
            </w:r>
          </w:p>
        </w:tc>
        <w:tc>
          <w:tcPr>
            <w:tcW w:w="2112" w:type="pct"/>
            <w:tcBorders>
              <w:bottom w:val="nil"/>
            </w:tcBorders>
          </w:tcPr>
          <w:p w14:paraId="632D9F1B" w14:textId="20F07B3F" w:rsidR="005E20A4" w:rsidRPr="003A7198" w:rsidRDefault="006E55AA" w:rsidP="00CD3E6D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Economic impact of cost outcome indicator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 xml:space="preserve"> (USD, 201</w:t>
            </w:r>
            <w:r w:rsidR="00517BD5" w:rsidRPr="003A7198">
              <w:rPr>
                <w:rFonts w:ascii="Helvetica" w:hAnsi="Helvetica" w:cs="Times New Roman"/>
                <w:sz w:val="16"/>
                <w:szCs w:val="16"/>
              </w:rPr>
              <w:t>8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  <w:r w:rsidR="00CD3E6D" w:rsidRPr="003A7198">
              <w:rPr>
                <w:rStyle w:val="FootnoteReference"/>
                <w:rFonts w:ascii="Helvetica" w:hAnsi="Helvetica" w:cs="Times New Roman"/>
                <w:sz w:val="16"/>
                <w:szCs w:val="16"/>
              </w:rPr>
              <w:footnoteReference w:id="1"/>
            </w:r>
          </w:p>
        </w:tc>
      </w:tr>
      <w:tr w:rsidR="005E20A4" w:rsidRPr="003A7198" w14:paraId="56F13E70" w14:textId="77777777" w:rsidTr="000934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1" w:type="pct"/>
            <w:tcBorders>
              <w:top w:val="nil"/>
              <w:bottom w:val="nil"/>
              <w:right w:val="nil"/>
            </w:tcBorders>
          </w:tcPr>
          <w:p w14:paraId="247B0BF0" w14:textId="6055710B" w:rsidR="005E20A4" w:rsidRPr="003A7198" w:rsidRDefault="005E20A4" w:rsidP="0088182C">
            <w:pPr>
              <w:rPr>
                <w:rFonts w:ascii="Helvetica" w:hAnsi="Helvetica" w:cs="Times New Roman"/>
                <w:i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>An et al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>
                <w:fldData xml:space="preserve">PEVuZE5vdGU+PENpdGU+PEF1dGhvcj5BbjwvQXV0aG9yPjxZZWFyPjIwMTQ8L1llYXI+PFJlY051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</w:fldData>
              </w:fldCha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 </w:instrText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>
                <w:fldData xml:space="preserve">PEVuZE5vdGU+PENpdGU+PEF1dGhvcj5BbjwvQXV0aG9yPjxZZWFyPjIwMTQ8L1llYXI+PFJlY051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</w:fldData>
              </w:fldCha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.DATA </w:instrText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separate"/>
            </w:r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[</w:t>
            </w:r>
            <w:hyperlink w:anchor="_ENREF_1" w:tooltip="An, 2014 #27" w:history="1">
              <w:r w:rsidR="00EB02C3" w:rsidRPr="003A7198">
                <w:rPr>
                  <w:rFonts w:ascii="Helvetica" w:hAnsi="Helvetica" w:cs="Times New Roman"/>
                  <w:i/>
                  <w:noProof/>
                  <w:sz w:val="16"/>
                  <w:szCs w:val="16"/>
                </w:rPr>
                <w:t>1</w:t>
              </w:r>
            </w:hyperlink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]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</w:p>
          <w:p w14:paraId="1F85C64A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2014</w:t>
            </w:r>
          </w:p>
          <w:p w14:paraId="6A14BF06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Korea</w:t>
            </w:r>
          </w:p>
        </w:tc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14:paraId="200374DB" w14:textId="5A1CA73C" w:rsidR="005E20A4" w:rsidRPr="003A7198" w:rsidRDefault="000D604B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rect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 xml:space="preserve"> costs</w:t>
            </w:r>
          </w:p>
          <w:p w14:paraId="3FA6ADFB" w14:textId="77777777" w:rsidR="005E20A4" w:rsidRPr="003A7198" w:rsidRDefault="005E20A4" w:rsidP="0060146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</w:tc>
        <w:tc>
          <w:tcPr>
            <w:tcW w:w="952" w:type="pct"/>
            <w:tcBorders>
              <w:top w:val="nil"/>
              <w:left w:val="nil"/>
              <w:bottom w:val="nil"/>
              <w:right w:val="nil"/>
            </w:tcBorders>
          </w:tcPr>
          <w:p w14:paraId="786D4767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Hospital costs</w:t>
            </w:r>
          </w:p>
          <w:p w14:paraId="135936BA" w14:textId="77777777" w:rsidR="005E20A4" w:rsidRPr="003A7198" w:rsidRDefault="005E20A4" w:rsidP="0060146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</w:tc>
        <w:tc>
          <w:tcPr>
            <w:tcW w:w="2112" w:type="pct"/>
            <w:tcBorders>
              <w:top w:val="nil"/>
              <w:left w:val="nil"/>
              <w:bottom w:val="nil"/>
            </w:tcBorders>
          </w:tcPr>
          <w:p w14:paraId="60953E3B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urrency Year: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 USD, 2007</w:t>
            </w:r>
          </w:p>
          <w:p w14:paraId="08C3B486" w14:textId="386DF0AB" w:rsidR="005E20A4" w:rsidRPr="003A7198" w:rsidRDefault="005E20A4" w:rsidP="00517BD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ost of Non-adherence</w:t>
            </w:r>
            <w:r w:rsidR="009C5914" w:rsidRPr="003A7198">
              <w:rPr>
                <w:rFonts w:ascii="Helvetica" w:hAnsi="Helvetica" w:cs="Times New Roman"/>
                <w:sz w:val="16"/>
                <w:szCs w:val="16"/>
                <w:u w:val="single"/>
                <w:vertAlign w:val="superscript"/>
              </w:rPr>
              <w:t>†</w:t>
            </w: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 xml:space="preserve">:  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TC:$1657.11 ($</w:t>
            </w:r>
            <w:r w:rsidR="00517BD5" w:rsidRPr="003A7198">
              <w:rPr>
                <w:rFonts w:ascii="Helvetica" w:hAnsi="Helvetica" w:cs="Times New Roman"/>
                <w:sz w:val="16"/>
                <w:szCs w:val="16"/>
              </w:rPr>
              <w:t>1986.6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 $1413.99 ($</w:t>
            </w:r>
            <w:r w:rsidR="00517BD5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695.70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HC:$243.11 ($</w:t>
            </w:r>
            <w:r w:rsidR="00517BD5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91.1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</w:tc>
      </w:tr>
      <w:tr w:rsidR="005E20A4" w:rsidRPr="003A7198" w14:paraId="78ECDC61" w14:textId="77777777" w:rsidTr="0009344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1" w:type="pct"/>
            <w:tcBorders>
              <w:top w:val="nil"/>
              <w:bottom w:val="nil"/>
              <w:right w:val="nil"/>
            </w:tcBorders>
          </w:tcPr>
          <w:p w14:paraId="7FF52CA5" w14:textId="6955AEA4" w:rsidR="005E20A4" w:rsidRPr="003A7198" w:rsidRDefault="005E20A4" w:rsidP="0088182C">
            <w:pPr>
              <w:rPr>
                <w:rFonts w:ascii="Helvetica" w:hAnsi="Helvetica" w:cs="Times New Roman"/>
                <w:b w:val="0"/>
                <w:i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>Aubert et al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>
                <w:fldData xml:space="preserve">PEVuZE5vdGU+PENpdGU+PEF1dGhvcj5BdWJlcnQ8L0F1dGhvcj48WWVhcj4yMDEwPC9ZZWFyPjxS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</w:fldData>
              </w:fldCha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 </w:instrText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>
                <w:fldData xml:space="preserve">PEVuZE5vdGU+PENpdGU+PEF1dGhvcj5BdWJlcnQ8L0F1dGhvcj48WWVhcj4yMDEwPC9ZZWFyPjxS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</w:fldData>
              </w:fldCha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.DATA </w:instrText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separate"/>
            </w:r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[</w:t>
            </w:r>
            <w:hyperlink w:anchor="_ENREF_2" w:tooltip="Aubert, 2010 #30" w:history="1">
              <w:r w:rsidR="00EB02C3" w:rsidRPr="003A7198">
                <w:rPr>
                  <w:rFonts w:ascii="Helvetica" w:hAnsi="Helvetica" w:cs="Times New Roman"/>
                  <w:i/>
                  <w:noProof/>
                  <w:sz w:val="16"/>
                  <w:szCs w:val="16"/>
                </w:rPr>
                <w:t>2</w:t>
              </w:r>
            </w:hyperlink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]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 xml:space="preserve"> </w:t>
            </w:r>
          </w:p>
          <w:p w14:paraId="7BBEAD99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2010</w:t>
            </w:r>
          </w:p>
          <w:p w14:paraId="5D16C9EE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i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US</w:t>
            </w:r>
          </w:p>
        </w:tc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14:paraId="52736A86" w14:textId="50C18974" w:rsidR="005E20A4" w:rsidRPr="003A7198" w:rsidRDefault="000D604B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rect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 xml:space="preserve"> costs</w:t>
            </w:r>
          </w:p>
          <w:p w14:paraId="30CA8B58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</w:tc>
        <w:tc>
          <w:tcPr>
            <w:tcW w:w="952" w:type="pct"/>
            <w:tcBorders>
              <w:top w:val="nil"/>
              <w:left w:val="nil"/>
              <w:bottom w:val="nil"/>
              <w:right w:val="nil"/>
            </w:tcBorders>
          </w:tcPr>
          <w:p w14:paraId="655081B0" w14:textId="57A571C3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rimary Care Costs</w:t>
            </w:r>
          </w:p>
        </w:tc>
        <w:tc>
          <w:tcPr>
            <w:tcW w:w="2112" w:type="pct"/>
            <w:tcBorders>
              <w:top w:val="nil"/>
              <w:left w:val="nil"/>
              <w:bottom w:val="nil"/>
            </w:tcBorders>
          </w:tcPr>
          <w:p w14:paraId="5C8C2B28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urrency Year: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 USD, 2002</w:t>
            </w:r>
          </w:p>
          <w:p w14:paraId="08607ECB" w14:textId="383861CE" w:rsidR="005E20A4" w:rsidRPr="003A7198" w:rsidRDefault="005E20A4" w:rsidP="00517BD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ost of Non-adherence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: THC:$5289.61 ($</w:t>
            </w:r>
            <w:r w:rsidR="00517BD5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7239.48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4908.09 ($</w:t>
            </w:r>
            <w:r w:rsidR="00517BD5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6717.2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</w:tc>
      </w:tr>
      <w:tr w:rsidR="005E20A4" w:rsidRPr="003A7198" w14:paraId="622B7732" w14:textId="77777777" w:rsidTr="000934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1" w:type="pct"/>
            <w:tcBorders>
              <w:top w:val="nil"/>
              <w:bottom w:val="nil"/>
              <w:right w:val="nil"/>
            </w:tcBorders>
          </w:tcPr>
          <w:p w14:paraId="31CF5CA4" w14:textId="2A123748" w:rsidR="005E20A4" w:rsidRPr="003A7198" w:rsidRDefault="005E20A4" w:rsidP="0088182C">
            <w:pPr>
              <w:rPr>
                <w:rFonts w:ascii="Helvetica" w:hAnsi="Helvetica" w:cs="Times New Roman"/>
                <w:i/>
                <w:sz w:val="16"/>
                <w:szCs w:val="16"/>
              </w:rPr>
            </w:pPr>
            <w:proofErr w:type="spellStart"/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>Bagalman</w:t>
            </w:r>
            <w:proofErr w:type="spellEnd"/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 xml:space="preserve"> et al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/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 &lt;EndNote&gt;&lt;Cite&gt;&lt;Author&gt;Bagalman&lt;/Author&gt;&lt;Year&gt;2010&lt;/Year&gt;&lt;RecNum&gt;31&lt;/RecNum&gt;&lt;DisplayText&gt;[3]&lt;/DisplayText&gt;&lt;record&gt;&lt;rec-number&gt;31&lt;/rec-number&gt;&lt;foreign-keys&gt;&lt;key app="EN" db-id="xx5fvewt3vzsdkepeftxvpv0f2d2fpxd52es" timestamp="1447219859"&gt;31&lt;/key&gt;&lt;/foreign-keys&gt;&lt;ref-type name="Journal Article"&gt;17&lt;/ref-type&gt;&lt;contributors&gt;&lt;authors&gt;&lt;author&gt;Bagalman, Erin&lt;/author&gt;&lt;author&gt;Yu-Isenberg, Kristina S&lt;/author&gt;&lt;author&gt;Durden, Emily&lt;/author&gt;&lt;author&gt;Crivera, Concetta&lt;/author&gt;&lt;author&gt;Dirani, Riad&lt;/author&gt;&lt;author&gt;Bunn, William B&lt;/author&gt;&lt;/authors&gt;&lt;/contributors&gt;&lt;titles&gt;&lt;title&gt;Indirect costs associated with nonadherence to treatment for bipolar disorder.&lt;/title&gt;&lt;secondary-title&gt;Journal of occupational and environmental medicine / American College of Occupational and Environmental Medicine&lt;/secondary-title&gt;&lt;/titles&gt;&lt;pages&gt;478-85&lt;/pages&gt;&lt;volume&gt;52&lt;/volume&gt;&lt;keywords&gt;&lt;keyword&gt;Adolescent&lt;/keyword&gt;&lt;keyword&gt;Adult&lt;/keyword&gt;&lt;keyword&gt;Bipolar Disorder&lt;/keyword&gt;&lt;keyword&gt;Bipolar Disorder: drug therapy&lt;/keyword&gt;&lt;keyword&gt;Bipolar Disorder: economics&lt;/keyword&gt;&lt;keyword&gt;Costs and Cost Analysis&lt;/keyword&gt;&lt;keyword&gt;Databases, Factual&lt;/keyword&gt;&lt;keyword&gt;Female&lt;/keyword&gt;&lt;keyword&gt;Humans&lt;/keyword&gt;&lt;keyword&gt;Male&lt;/keyword&gt;&lt;keyword&gt;Middle Aged&lt;/keyword&gt;&lt;keyword&gt;Patient Compliance&lt;/keyword&gt;&lt;keyword&gt;Patient Compliance: statistics &amp;amp; numerical data&lt;/keyword&gt;&lt;keyword&gt;Sick Leave&lt;/keyword&gt;&lt;keyword&gt;Sick Leave: economics&lt;/keyword&gt;&lt;keyword&gt;United States&lt;/keyword&gt;&lt;keyword&gt;Workers&amp;apos; Compensation&lt;/keyword&gt;&lt;keyword&gt;Workers&amp;apos; Compensation: economics&lt;/keyword&gt;&lt;keyword&gt;Young Adult&lt;/keyword&gt;&lt;/keywords&gt;&lt;dates&gt;&lt;year&gt;2010&lt;/year&gt;&lt;/dates&gt;&lt;accession-num&gt;20431414&lt;/accession-num&gt;&lt;urls&gt;&lt;/urls&gt;&lt;electronic-resource-num&gt;10.1097/JOM.0b013e3181db811d&lt;/electronic-resource-num&gt;&lt;/record&gt;&lt;/Cite&gt;&lt;/EndNote&gt;</w:instrTex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separate"/>
            </w:r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[</w:t>
            </w:r>
            <w:hyperlink w:anchor="_ENREF_3" w:tooltip="Bagalman, 2010 #31" w:history="1">
              <w:r w:rsidR="00EB02C3" w:rsidRPr="003A7198">
                <w:rPr>
                  <w:rFonts w:ascii="Helvetica" w:hAnsi="Helvetica" w:cs="Times New Roman"/>
                  <w:i/>
                  <w:noProof/>
                  <w:sz w:val="16"/>
                  <w:szCs w:val="16"/>
                </w:rPr>
                <w:t>3</w:t>
              </w:r>
            </w:hyperlink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]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</w:p>
          <w:p w14:paraId="7B21CC87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2010</w:t>
            </w:r>
          </w:p>
          <w:p w14:paraId="5AB045C9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US</w:t>
            </w:r>
          </w:p>
        </w:tc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14:paraId="46AFC7DE" w14:textId="0F931143" w:rsidR="005E20A4" w:rsidRPr="003A7198" w:rsidRDefault="000D604B" w:rsidP="00160C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Indirect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 xml:space="preserve"> costs</w:t>
            </w:r>
          </w:p>
        </w:tc>
        <w:tc>
          <w:tcPr>
            <w:tcW w:w="952" w:type="pct"/>
            <w:tcBorders>
              <w:top w:val="nil"/>
              <w:left w:val="nil"/>
              <w:bottom w:val="nil"/>
              <w:right w:val="nil"/>
            </w:tcBorders>
          </w:tcPr>
          <w:p w14:paraId="60935F38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Workplace costs</w:t>
            </w:r>
          </w:p>
        </w:tc>
        <w:tc>
          <w:tcPr>
            <w:tcW w:w="2112" w:type="pct"/>
            <w:tcBorders>
              <w:top w:val="nil"/>
              <w:left w:val="nil"/>
              <w:bottom w:val="nil"/>
            </w:tcBorders>
          </w:tcPr>
          <w:p w14:paraId="10B8E3CE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urrency Year: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 USD, 2005</w:t>
            </w:r>
          </w:p>
          <w:p w14:paraId="6DA80743" w14:textId="061B1FC3" w:rsidR="005E20A4" w:rsidRPr="003A7198" w:rsidRDefault="005E20A4" w:rsidP="00517BD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ost of Non-adherence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:  TC:$6894 ($</w:t>
            </w:r>
            <w:r w:rsidR="00517BD5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8723.70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STDC:$2134 ($</w:t>
            </w:r>
            <w:r w:rsidR="00517BD5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700.38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WCC:$762 ($</w:t>
            </w:r>
            <w:r w:rsidR="00517BD5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964.2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TOC:$3998 ($</w:t>
            </w:r>
            <w:r w:rsidR="00517BD5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5059.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</w:tc>
      </w:tr>
      <w:tr w:rsidR="005E20A4" w:rsidRPr="003A7198" w14:paraId="1E07E4F0" w14:textId="77777777" w:rsidTr="0009344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1" w:type="pct"/>
            <w:tcBorders>
              <w:top w:val="nil"/>
              <w:bottom w:val="nil"/>
              <w:right w:val="nil"/>
            </w:tcBorders>
          </w:tcPr>
          <w:p w14:paraId="38889BB2" w14:textId="2D28EF09" w:rsidR="005E20A4" w:rsidRPr="003A7198" w:rsidRDefault="005E20A4" w:rsidP="0088182C">
            <w:pPr>
              <w:rPr>
                <w:rFonts w:ascii="Helvetica" w:hAnsi="Helvetica" w:cs="Times New Roman"/>
                <w:i/>
                <w:sz w:val="16"/>
                <w:szCs w:val="16"/>
              </w:rPr>
            </w:pPr>
            <w:proofErr w:type="spellStart"/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>Candrilli</w:t>
            </w:r>
            <w:proofErr w:type="spellEnd"/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 xml:space="preserve"> et al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/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 &lt;EndNote&gt;&lt;Cite&gt;&lt;Author&gt;Candrilli&lt;/Author&gt;&lt;Year&gt;2011&lt;/Year&gt;&lt;RecNum&gt;48&lt;/RecNum&gt;&lt;DisplayText&gt;[4]&lt;/DisplayText&gt;&lt;record&gt;&lt;rec-number&gt;48&lt;/rec-number&gt;&lt;foreign-keys&gt;&lt;key app="EN" db-id="xx5fvewt3vzsdkepeftxvpv0f2d2fpxd52es" timestamp="1447219859"&gt;48&lt;/key&gt;&lt;/foreign-keys&gt;&lt;ref-type name="Journal Article"&gt;17&lt;/ref-type&gt;&lt;contributors&gt;&lt;authors&gt;&lt;author&gt;Candrilli, Sean D&lt;/author&gt;&lt;author&gt;O&amp;apos;Brien, Sarah H&lt;/author&gt;&lt;author&gt;Ware, Russell E&lt;/author&gt;&lt;author&gt;Nahata, Milap C&lt;/author&gt;&lt;author&gt;Seiber, Eric E&lt;/author&gt;&lt;author&gt;Balkrishnan, Rajesh&lt;/author&gt;&lt;/authors&gt;&lt;/contributors&gt;&lt;titles&gt;&lt;title&gt;Hydroxyurea adherence and associated outcomes among Medicaid enrollees with sickle cell disease.&lt;/title&gt;&lt;secondary-title&gt;American journal of hematology&lt;/secondary-title&gt;&lt;/titles&gt;&lt;periodical&gt;&lt;full-title&gt;Am J Hematol&lt;/full-title&gt;&lt;abbr-1&gt;American journal of hematology&lt;/abbr-1&gt;&lt;/periodical&gt;&lt;pages&gt;273-7&lt;/pages&gt;&lt;volume&gt;86&lt;/volume&gt;&lt;keywords&gt;&lt;keyword&gt;Adolescent&lt;/keyword&gt;&lt;keyword&gt;Adult&lt;/keyword&gt;&lt;keyword&gt;Anemia, Sickle Cell&lt;/keyword&gt;&lt;keyword&gt;Anemia, Sickle Cell: complications&lt;/keyword&gt;&lt;keyword&gt;Anemia, Sickle Cell: drug therapy&lt;/keyword&gt;&lt;keyword&gt;Anemia, Sickle Cell: economics&lt;/keyword&gt;&lt;keyword&gt;Child&lt;/keyword&gt;&lt;keyword&gt;Data Collection&lt;/keyword&gt;&lt;keyword&gt;Drug Evaluation&lt;/keyword&gt;&lt;keyword&gt;Emergencies&lt;/keyword&gt;&lt;keyword&gt;Female&lt;/keyword&gt;&lt;keyword&gt;Hospitalization&lt;/keyword&gt;&lt;keyword&gt;Humans&lt;/keyword&gt;&lt;keyword&gt;Hydroxyurea&lt;/keyword&gt;&lt;keyword&gt;Hydroxyurea: economics&lt;/keyword&gt;&lt;keyword&gt;Hydroxyurea: therapeutic use&lt;/keyword&gt;&lt;keyword&gt;Male&lt;/keyword&gt;&lt;keyword&gt;Medicaid&lt;/keyword&gt;&lt;keyword&gt;North Carolina&lt;/keyword&gt;&lt;keyword&gt;Patient Compliance&lt;/keyword&gt;&lt;keyword&gt;Patient Compliance: statistics &amp;amp; numerical data&lt;/keyword&gt;&lt;keyword&gt;Treatment Outcome&lt;/keyword&gt;&lt;keyword&gt;United States&lt;/keyword&gt;&lt;keyword&gt;Vascular Diseases&lt;/keyword&gt;&lt;keyword&gt;Young Adult&lt;/keyword&gt;&lt;/keywords&gt;&lt;dates&gt;&lt;year&gt;2011&lt;/year&gt;&lt;/dates&gt;&lt;accession-num&gt;21328441&lt;/accession-num&gt;&lt;urls&gt;&lt;/urls&gt;&lt;electronic-resource-num&gt;10.1002/ajh.21968&lt;/electronic-resource-num&gt;&lt;/record&gt;&lt;/Cite&gt;&lt;/EndNote&gt;</w:instrTex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separate"/>
            </w:r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[</w:t>
            </w:r>
            <w:hyperlink w:anchor="_ENREF_4" w:tooltip="Candrilli, 2011 #48" w:history="1">
              <w:r w:rsidR="00EB02C3" w:rsidRPr="003A7198">
                <w:rPr>
                  <w:rFonts w:ascii="Helvetica" w:hAnsi="Helvetica" w:cs="Times New Roman"/>
                  <w:i/>
                  <w:noProof/>
                  <w:sz w:val="16"/>
                  <w:szCs w:val="16"/>
                </w:rPr>
                <w:t>4</w:t>
              </w:r>
            </w:hyperlink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]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</w:p>
          <w:p w14:paraId="6BC9D008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2011</w:t>
            </w:r>
          </w:p>
          <w:p w14:paraId="383EB0FA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US</w:t>
            </w:r>
          </w:p>
        </w:tc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14:paraId="55BCBDF0" w14:textId="4FC8552D" w:rsidR="005E20A4" w:rsidRPr="003A7198" w:rsidRDefault="000D604B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rect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 xml:space="preserve"> costs</w:t>
            </w:r>
          </w:p>
          <w:p w14:paraId="44CF7382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</w:tc>
        <w:tc>
          <w:tcPr>
            <w:tcW w:w="952" w:type="pct"/>
            <w:tcBorders>
              <w:top w:val="nil"/>
              <w:left w:val="nil"/>
              <w:bottom w:val="nil"/>
              <w:right w:val="nil"/>
            </w:tcBorders>
          </w:tcPr>
          <w:p w14:paraId="50AC2D21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Hospital costs</w:t>
            </w:r>
          </w:p>
          <w:p w14:paraId="658F1B77" w14:textId="784C1ED4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harmacy costs</w:t>
            </w:r>
          </w:p>
          <w:p w14:paraId="3E1D8AE2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rimary care costs</w:t>
            </w:r>
          </w:p>
        </w:tc>
        <w:tc>
          <w:tcPr>
            <w:tcW w:w="2112" w:type="pct"/>
            <w:tcBorders>
              <w:top w:val="nil"/>
              <w:left w:val="nil"/>
              <w:bottom w:val="nil"/>
            </w:tcBorders>
          </w:tcPr>
          <w:p w14:paraId="0E65D419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urrency Year: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 USD, 2008</w:t>
            </w:r>
          </w:p>
          <w:p w14:paraId="73868E4F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  <w:u w:val="single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ost of Non-adherence:</w:t>
            </w:r>
          </w:p>
          <w:p w14:paraId="0C0E54A1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All cause:</w:t>
            </w:r>
          </w:p>
          <w:p w14:paraId="1CD15592" w14:textId="54D01C1D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 20436 ($</w:t>
            </w:r>
            <w:r w:rsidR="00517BD5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3971.88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9780 ($</w:t>
            </w:r>
            <w:r w:rsidR="00517BD5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1472.1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EDC:$837 ($</w:t>
            </w:r>
            <w:r w:rsidR="00517BD5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981.8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2579 ($</w:t>
            </w:r>
            <w:r w:rsidR="00517BD5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3025.2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OC:$3483 ($</w:t>
            </w:r>
            <w:r w:rsidR="00517BD5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085.6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AC:$3911 ($</w:t>
            </w:r>
            <w:r w:rsidR="00517BD5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587.6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25CC748B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sease state specific:</w:t>
            </w:r>
          </w:p>
          <w:p w14:paraId="2F9FBC4F" w14:textId="1FD4CD41" w:rsidR="005E20A4" w:rsidRPr="003A7198" w:rsidRDefault="005E20A4" w:rsidP="00D64F4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12097 ($</w:t>
            </w:r>
            <w:r w:rsidR="00517BD5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4190.0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7315 ($</w:t>
            </w:r>
            <w:r w:rsidR="00517BD5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8580.65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EDC:$552 ($</w:t>
            </w:r>
            <w:r w:rsidR="00D64F4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647.50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158 ($</w:t>
            </w:r>
            <w:r w:rsidR="00D64F4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85.3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OC:$1865 ($</w:t>
            </w:r>
            <w:r w:rsidR="00D64F4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187.68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AC:$2466 ($</w:t>
            </w:r>
            <w:r w:rsidR="00D64F4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892.6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</w:tc>
      </w:tr>
      <w:tr w:rsidR="005E20A4" w:rsidRPr="003A7198" w14:paraId="2CB7A75B" w14:textId="77777777" w:rsidTr="000934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1" w:type="pct"/>
            <w:tcBorders>
              <w:top w:val="nil"/>
              <w:bottom w:val="nil"/>
              <w:right w:val="nil"/>
            </w:tcBorders>
          </w:tcPr>
          <w:p w14:paraId="2FE6948B" w14:textId="1BFDB7F5" w:rsidR="005E20A4" w:rsidRPr="003A7198" w:rsidRDefault="005E20A4" w:rsidP="0088182C">
            <w:pPr>
              <w:rPr>
                <w:rFonts w:ascii="Helvetica" w:hAnsi="Helvetica" w:cs="Times New Roman"/>
                <w:b w:val="0"/>
                <w:i/>
                <w:sz w:val="16"/>
                <w:szCs w:val="16"/>
              </w:rPr>
            </w:pPr>
            <w:proofErr w:type="spellStart"/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>Casciano</w:t>
            </w:r>
            <w:proofErr w:type="spellEnd"/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 xml:space="preserve"> et al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>
                <w:fldData xml:space="preserve">PEVuZE5vdGU+PENpdGU+PEF1dGhvcj5DYXNjaWFubzwvQXV0aG9yPjxZZWFyPjIwMTM8L1llYXI+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</w:fldData>
              </w:fldCha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 </w:instrText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>
                <w:fldData xml:space="preserve">PEVuZE5vdGU+PENpdGU+PEF1dGhvcj5DYXNjaWFubzwvQXV0aG9yPjxZZWFyPjIwMTM8L1llYXI+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</w:fldData>
              </w:fldCha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.DATA </w:instrText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separate"/>
            </w:r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[</w:t>
            </w:r>
            <w:hyperlink w:anchor="_ENREF_5" w:tooltip="Casciano, 2013 #50" w:history="1">
              <w:r w:rsidR="00EB02C3" w:rsidRPr="003A7198">
                <w:rPr>
                  <w:rFonts w:ascii="Helvetica" w:hAnsi="Helvetica" w:cs="Times New Roman"/>
                  <w:i/>
                  <w:noProof/>
                  <w:sz w:val="16"/>
                  <w:szCs w:val="16"/>
                </w:rPr>
                <w:t>5</w:t>
              </w:r>
            </w:hyperlink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]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</w:p>
          <w:p w14:paraId="3BDD6BAB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2013</w:t>
            </w:r>
          </w:p>
          <w:p w14:paraId="38784A6D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i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US</w:t>
            </w:r>
          </w:p>
        </w:tc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14:paraId="0416AECB" w14:textId="343D078A" w:rsidR="005E20A4" w:rsidRPr="003A7198" w:rsidRDefault="000D604B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rect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 xml:space="preserve"> costs</w:t>
            </w:r>
          </w:p>
        </w:tc>
        <w:tc>
          <w:tcPr>
            <w:tcW w:w="952" w:type="pct"/>
            <w:tcBorders>
              <w:top w:val="nil"/>
              <w:left w:val="nil"/>
              <w:bottom w:val="nil"/>
              <w:right w:val="nil"/>
            </w:tcBorders>
          </w:tcPr>
          <w:p w14:paraId="753C4A81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Hospital costs</w:t>
            </w:r>
          </w:p>
          <w:p w14:paraId="7D00C149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harmacy costs</w:t>
            </w:r>
          </w:p>
          <w:p w14:paraId="25032FE0" w14:textId="5388FD35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rimary Care costs</w:t>
            </w:r>
          </w:p>
        </w:tc>
        <w:tc>
          <w:tcPr>
            <w:tcW w:w="2112" w:type="pct"/>
            <w:tcBorders>
              <w:top w:val="nil"/>
              <w:left w:val="nil"/>
              <w:bottom w:val="nil"/>
            </w:tcBorders>
          </w:tcPr>
          <w:p w14:paraId="06506557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urrency Year: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 USD, 2005</w:t>
            </w:r>
          </w:p>
          <w:p w14:paraId="72EDED5B" w14:textId="54233DC0" w:rsidR="005E20A4" w:rsidRPr="003A7198" w:rsidRDefault="005E20A4" w:rsidP="00D64F4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ost of Non-adherence</w:t>
            </w:r>
            <w:r w:rsidR="009C5914" w:rsidRPr="003A7198">
              <w:rPr>
                <w:rFonts w:ascii="Helvetica" w:hAnsi="Helvetica" w:cs="Times New Roman"/>
                <w:sz w:val="16"/>
                <w:szCs w:val="16"/>
                <w:u w:val="single"/>
                <w:vertAlign w:val="superscript"/>
              </w:rPr>
              <w:t>†</w:t>
            </w: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: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 TC:$16612.44</w:t>
            </w:r>
            <w:r w:rsidR="001A4FD7" w:rsidRPr="003A7198">
              <w:rPr>
                <w:rFonts w:ascii="Helvetica" w:hAnsi="Helvetica" w:cs="Times New Roman"/>
                <w:sz w:val="16"/>
                <w:szCs w:val="16"/>
              </w:rPr>
              <w:t xml:space="preserve"> 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($</w:t>
            </w:r>
            <w:r w:rsidR="00D64F4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1021.5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9382.56 ($</w:t>
            </w:r>
            <w:r w:rsidR="00D64F4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1872.78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8605.92 ($</w:t>
            </w:r>
            <w:r w:rsidR="00D64F4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0889.9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2388.24 ($</w:t>
            </w:r>
            <w:r w:rsidR="00D64F4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3022.15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15235.80</w:t>
            </w:r>
            <w:r w:rsidR="00D64F4D" w:rsidRPr="003A7198">
              <w:rPr>
                <w:rFonts w:ascii="Helvetica" w:hAnsi="Helvetica" w:cs="Times New Roman"/>
                <w:sz w:val="16"/>
                <w:szCs w:val="16"/>
              </w:rPr>
              <w:t xml:space="preserve"> 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($</w:t>
            </w:r>
            <w:r w:rsidR="00D64F4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9279.9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</w:tc>
      </w:tr>
      <w:tr w:rsidR="005E20A4" w:rsidRPr="003A7198" w14:paraId="77809A36" w14:textId="77777777" w:rsidTr="0009344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1" w:type="pct"/>
            <w:tcBorders>
              <w:top w:val="nil"/>
              <w:bottom w:val="nil"/>
              <w:right w:val="nil"/>
            </w:tcBorders>
          </w:tcPr>
          <w:p w14:paraId="1C9C2C19" w14:textId="67F7F9F0" w:rsidR="005E20A4" w:rsidRPr="003A7198" w:rsidRDefault="005E20A4" w:rsidP="0088182C">
            <w:pPr>
              <w:rPr>
                <w:rFonts w:ascii="Helvetica" w:hAnsi="Helvetica" w:cs="Times New Roman"/>
                <w:i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>Cooke et al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/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 &lt;EndNote&gt;&lt;Cite&gt;&lt;Author&gt;Cooke&lt;/Author&gt;&lt;Year&gt;2014&lt;/Year&gt;&lt;RecNum&gt;59&lt;/RecNum&gt;&lt;DisplayText&gt;[6]&lt;/DisplayText&gt;&lt;record&gt;&lt;rec-number&gt;59&lt;/rec-number&gt;&lt;foreign-keys&gt;&lt;key app="EN" db-id="xx5fvewt3vzsdkepeftxvpv0f2d2fpxd52es" timestamp="1447219859"&gt;59&lt;/key&gt;&lt;/foreign-keys&gt;&lt;ref-type name="Journal Article"&gt;17&lt;/ref-type&gt;&lt;contributors&gt;&lt;authors&gt;&lt;author&gt;Cooke, Catherine E&lt;/author&gt;&lt;author&gt;Lee, Helen Y&lt;/author&gt;&lt;author&gt;Xing, Shan&lt;/author&gt;&lt;/authors&gt;&lt;/contributors&gt;&lt;titles&gt;&lt;title&gt;Adherence to antiretroviral therapy in managed care members in the United States: a retrospective claims analysis.&lt;/title&gt;&lt;secondary-title&gt;Journal of managed care pharmacy : JMCP&lt;/secondary-title&gt;&lt;/titles&gt;&lt;periodical&gt;&lt;full-title&gt;J Manag Care Pharm&lt;/full-title&gt;&lt;abbr-1&gt;Journal of managed care pharmacy : JMCP&lt;/abbr-1&gt;&lt;/periodical&gt;&lt;pages&gt;86-92&lt;/pages&gt;&lt;volume&gt;20&lt;/volume&gt;&lt;keywords&gt;&lt;keyword&gt;Adolescent&lt;/keyword&gt;&lt;keyword&gt;Adult&lt;/keyword&gt;&lt;keyword&gt;Aged&lt;/keyword&gt;&lt;keyword&gt;Anti-HIV Agents&lt;/keyword&gt;&lt;keyword&gt;Anti-HIV Agents: economics&lt;/keyword&gt;&lt;keyword&gt;Anti-HIV Agents: therapeutic use&lt;/keyword&gt;&lt;keyword&gt;Antiretroviral Therapy, Highly Active&lt;/keyword&gt;&lt;keyword&gt;Antiretroviral Therapy, Highly Active: economics&lt;/keyword&gt;&lt;keyword&gt;Antiretroviral Therapy, Highly Active: methods&lt;/keyword&gt;&lt;keyword&gt;Female&lt;/keyword&gt;&lt;keyword&gt;HIV Infections&lt;/keyword&gt;&lt;keyword&gt;HIV Infections: drug therapy&lt;/keyword&gt;&lt;keyword&gt;HIV Infections: economics&lt;/keyword&gt;&lt;keyword&gt;Humans&lt;/keyword&gt;&lt;keyword&gt;Insurance Claim Review&lt;/keyword&gt;&lt;keyword&gt;Insurance Claim Review: economics&lt;/keyword&gt;&lt;keyword&gt;Male&lt;/keyword&gt;&lt;keyword&gt;Managed Care Programs&lt;/keyword&gt;&lt;keyword&gt;Managed Care Programs: economics&lt;/keyword&gt;&lt;keyword&gt;Medication Adherence&lt;/keyword&gt;&lt;keyword&gt;Middle Aged&lt;/keyword&gt;&lt;keyword&gt;Retrospective Studies&lt;/keyword&gt;&lt;keyword&gt;United States&lt;/keyword&gt;&lt;keyword&gt;Young Adult&lt;/keyword&gt;&lt;/keywords&gt;&lt;dates&gt;&lt;year&gt;2014&lt;/year&gt;&lt;/dates&gt;&lt;accession-num&gt;24372462&lt;/accession-num&gt;&lt;urls&gt;&lt;/urls&gt;&lt;/record&gt;&lt;/Cite&gt;&lt;/EndNote&gt;</w:instrTex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separate"/>
            </w:r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[</w:t>
            </w:r>
            <w:hyperlink w:anchor="_ENREF_6" w:tooltip="Cooke, 2014 #59" w:history="1">
              <w:r w:rsidR="00EB02C3" w:rsidRPr="003A7198">
                <w:rPr>
                  <w:rFonts w:ascii="Helvetica" w:hAnsi="Helvetica" w:cs="Times New Roman"/>
                  <w:i/>
                  <w:noProof/>
                  <w:sz w:val="16"/>
                  <w:szCs w:val="16"/>
                </w:rPr>
                <w:t>6</w:t>
              </w:r>
            </w:hyperlink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]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</w:p>
          <w:p w14:paraId="2E546CFC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2014</w:t>
            </w:r>
          </w:p>
          <w:p w14:paraId="77E5D855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US</w:t>
            </w:r>
          </w:p>
        </w:tc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14:paraId="177D40F8" w14:textId="43309849" w:rsidR="005E20A4" w:rsidRPr="003A7198" w:rsidRDefault="000D604B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rect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 xml:space="preserve"> costs</w:t>
            </w:r>
          </w:p>
          <w:p w14:paraId="3B3230C0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952" w:type="pct"/>
            <w:tcBorders>
              <w:top w:val="nil"/>
              <w:left w:val="nil"/>
              <w:bottom w:val="nil"/>
              <w:right w:val="nil"/>
            </w:tcBorders>
          </w:tcPr>
          <w:p w14:paraId="0F851A9B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Hospital costs</w:t>
            </w:r>
          </w:p>
          <w:p w14:paraId="005A7285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harmacy costs</w:t>
            </w:r>
          </w:p>
        </w:tc>
        <w:tc>
          <w:tcPr>
            <w:tcW w:w="2112" w:type="pct"/>
            <w:tcBorders>
              <w:top w:val="nil"/>
              <w:left w:val="nil"/>
              <w:bottom w:val="nil"/>
            </w:tcBorders>
          </w:tcPr>
          <w:p w14:paraId="28E8135D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urrency Year: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 USD, 2011</w:t>
            </w:r>
          </w:p>
          <w:p w14:paraId="6A3B8F5B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  <w:u w:val="single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ost of Non-adherence:</w:t>
            </w:r>
          </w:p>
          <w:p w14:paraId="09F7839B" w14:textId="3E36D307" w:rsidR="005E20A4" w:rsidRPr="003A7198" w:rsidRDefault="005E20A4" w:rsidP="00D64F4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HC:$18868 ($</w:t>
            </w:r>
            <w:r w:rsidR="00D64F4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1282.8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IC:$2700 ($</w:t>
            </w:r>
            <w:r w:rsidR="00D64F4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3045.5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OC:$915 ($</w:t>
            </w:r>
            <w:r w:rsidR="00D64F4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032.1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15253 ($</w:t>
            </w:r>
            <w:r w:rsidR="00D64F4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7205.1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</w:tc>
      </w:tr>
      <w:tr w:rsidR="005E20A4" w:rsidRPr="003A7198" w14:paraId="17553222" w14:textId="77777777" w:rsidTr="000934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1" w:type="pct"/>
            <w:tcBorders>
              <w:top w:val="nil"/>
              <w:bottom w:val="nil"/>
              <w:right w:val="nil"/>
            </w:tcBorders>
          </w:tcPr>
          <w:p w14:paraId="1BA8FFB5" w14:textId="37683DB4" w:rsidR="005E20A4" w:rsidRPr="003A7198" w:rsidRDefault="005E20A4" w:rsidP="0088182C">
            <w:pPr>
              <w:rPr>
                <w:rFonts w:ascii="Helvetica" w:hAnsi="Helvetica" w:cs="Times New Roman"/>
                <w:b w:val="0"/>
                <w:i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>Curtis et al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/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 &lt;EndNote&gt;&lt;Cite&gt;&lt;Author&gt;Curtis&lt;/Author&gt;&lt;Year&gt;2017&lt;/Year&gt;&lt;RecNum&gt;4082&lt;/RecNum&gt;&lt;DisplayText&gt;[7]&lt;/DisplayText&gt;&lt;record&gt;&lt;rec-number&gt;4082&lt;/rec-number&gt;&lt;foreign-keys&gt;&lt;key app="EN" db-id="xx5fvewt3vzsdkepeftxvpv0f2d2fpxd52es" timestamp="1506478259"&gt;4082&lt;/key&gt;&lt;/foreign-keys&gt;&lt;ref-type name="Journal Article"&gt;17&lt;/ref-type&gt;&lt;contributors&gt;&lt;authors&gt;&lt;author&gt;Curtis, S. E.&lt;/author&gt;&lt;author&gt;Boye, K. S.&lt;/author&gt;&lt;author&gt;Lage, M. J.&lt;/author&gt;&lt;author&gt;Garcia-Perez, L. E.&lt;/author&gt;&lt;/authors&gt;&lt;/contributors&gt;&lt;auth-address&gt;HealthMetrics Outcomes Research, 27576 River Reach Dr, Bonita Springs, FL 34134. E-mail: lagemj@hlthmetrics.com.&lt;/auth-address&gt;&lt;titles&gt;&lt;title&gt;Medication adherence and improved outcomes among patients with type 2 diabetes&lt;/title&gt;&lt;secondary-title&gt;Am J Manag Care&lt;/secondary-title&gt;&lt;alt-title&gt;The American journal of managed care&lt;/alt-title&gt;&lt;/titles&gt;&lt;periodical&gt;&lt;full-title&gt;Am J Manag Care&lt;/full-title&gt;&lt;abbr-1&gt;The American journal of managed care&lt;/abbr-1&gt;&lt;/periodical&gt;&lt;alt-periodical&gt;&lt;full-title&gt;Am J Manag Care&lt;/full-title&gt;&lt;abbr-1&gt;The American journal of managed care&lt;/abbr-1&gt;&lt;/alt-periodical&gt;&lt;pages&gt;e208-e214&lt;/pages&gt;&lt;volume&gt;23&lt;/volume&gt;&lt;number&gt;7&lt;/number&gt;&lt;edition&gt;2017/08/30&lt;/edition&gt;&lt;dates&gt;&lt;year&gt;2017&lt;/year&gt;&lt;pub-dates&gt;&lt;date&gt;Jul 01&lt;/date&gt;&lt;/pub-dates&gt;&lt;/dates&gt;&lt;isbn&gt;1088-0224&lt;/isbn&gt;&lt;accession-num&gt;28850793&lt;/accession-num&gt;&lt;urls&gt;&lt;/urls&gt;&lt;remote-database-provider&gt;NLM&lt;/remote-database-provider&gt;&lt;language&gt;eng&lt;/language&gt;&lt;/record&gt;&lt;/Cite&gt;&lt;/EndNote&gt;</w:instrTex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separate"/>
            </w:r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[</w:t>
            </w:r>
            <w:hyperlink w:anchor="_ENREF_7" w:tooltip="Curtis, 2017 #4082" w:history="1">
              <w:r w:rsidR="00EB02C3" w:rsidRPr="003A7198">
                <w:rPr>
                  <w:rFonts w:ascii="Helvetica" w:hAnsi="Helvetica" w:cs="Times New Roman"/>
                  <w:i/>
                  <w:noProof/>
                  <w:sz w:val="16"/>
                  <w:szCs w:val="16"/>
                </w:rPr>
                <w:t>7</w:t>
              </w:r>
            </w:hyperlink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]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</w:p>
          <w:p w14:paraId="3D66806C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i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>2017</w:t>
            </w:r>
          </w:p>
          <w:p w14:paraId="20597585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i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>US</w:t>
            </w:r>
          </w:p>
        </w:tc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14:paraId="72ADB287" w14:textId="02CA043B" w:rsidR="005E20A4" w:rsidRPr="003A7198" w:rsidRDefault="000D604B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rect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 xml:space="preserve"> costs</w:t>
            </w:r>
          </w:p>
        </w:tc>
        <w:tc>
          <w:tcPr>
            <w:tcW w:w="952" w:type="pct"/>
            <w:tcBorders>
              <w:top w:val="nil"/>
              <w:left w:val="nil"/>
              <w:bottom w:val="nil"/>
              <w:right w:val="nil"/>
            </w:tcBorders>
          </w:tcPr>
          <w:p w14:paraId="0CA6CFD2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Hospital costs</w:t>
            </w:r>
          </w:p>
          <w:p w14:paraId="767F589E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harmacy costs</w:t>
            </w:r>
          </w:p>
        </w:tc>
        <w:tc>
          <w:tcPr>
            <w:tcW w:w="2112" w:type="pct"/>
            <w:tcBorders>
              <w:top w:val="nil"/>
              <w:left w:val="nil"/>
              <w:bottom w:val="nil"/>
            </w:tcBorders>
          </w:tcPr>
          <w:p w14:paraId="0E77A17C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urrency Year: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 USD, 2014</w:t>
            </w:r>
          </w:p>
          <w:p w14:paraId="186C8C75" w14:textId="2F959B37" w:rsidR="005E20A4" w:rsidRPr="003A7198" w:rsidRDefault="005E20A4" w:rsidP="00D64F4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 xml:space="preserve">Cost of Non-adherence:  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TC:$38633 ($</w:t>
            </w:r>
            <w:r w:rsidR="00D64F4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1143.25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OC:$16964 ($</w:t>
            </w:r>
            <w:r w:rsidR="00D64F4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8066.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9390 ($</w:t>
            </w:r>
            <w:r w:rsidR="00D64F4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0000.1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ACC:$12153 ($</w:t>
            </w:r>
            <w:r w:rsidR="00D64F4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2942.6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</w:tc>
      </w:tr>
      <w:tr w:rsidR="005E20A4" w:rsidRPr="003A7198" w14:paraId="0A7D8B8F" w14:textId="77777777" w:rsidTr="0009344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1" w:type="pct"/>
            <w:tcBorders>
              <w:top w:val="nil"/>
              <w:bottom w:val="nil"/>
              <w:right w:val="nil"/>
            </w:tcBorders>
          </w:tcPr>
          <w:p w14:paraId="3A70FCB9" w14:textId="7926F9DE" w:rsidR="005E20A4" w:rsidRPr="003A7198" w:rsidRDefault="005E20A4" w:rsidP="0088182C">
            <w:pPr>
              <w:rPr>
                <w:rFonts w:ascii="Helvetica" w:hAnsi="Helvetica" w:cs="Times New Roman"/>
                <w:i/>
                <w:sz w:val="16"/>
                <w:szCs w:val="16"/>
              </w:rPr>
            </w:pPr>
            <w:proofErr w:type="spellStart"/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>Darkow</w:t>
            </w:r>
            <w:proofErr w:type="spellEnd"/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 xml:space="preserve"> et al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>
                <w:fldData xml:space="preserve">PEVuZE5vdGU+PENpdGU+PEF1dGhvcj5EYXJrb3c8L0F1dGhvcj48WWVhcj4yMDA3PC9ZZWFyPjxS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</w:fldData>
              </w:fldCha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 </w:instrText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>
                <w:fldData xml:space="preserve">PEVuZE5vdGU+PENpdGU+PEF1dGhvcj5EYXJrb3c8L0F1dGhvcj48WWVhcj4yMDA3PC9ZZWFyPjxS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</w:fldData>
              </w:fldCha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.DATA </w:instrText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separate"/>
            </w:r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[</w:t>
            </w:r>
            <w:hyperlink w:anchor="_ENREF_8" w:tooltip="Darkow, 2007 #66" w:history="1">
              <w:r w:rsidR="00EB02C3" w:rsidRPr="003A7198">
                <w:rPr>
                  <w:rFonts w:ascii="Helvetica" w:hAnsi="Helvetica" w:cs="Times New Roman"/>
                  <w:i/>
                  <w:noProof/>
                  <w:sz w:val="16"/>
                  <w:szCs w:val="16"/>
                </w:rPr>
                <w:t>8</w:t>
              </w:r>
            </w:hyperlink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]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</w:p>
          <w:p w14:paraId="1B9C0BCB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2007</w:t>
            </w:r>
          </w:p>
          <w:p w14:paraId="4C7D2244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US</w:t>
            </w:r>
          </w:p>
        </w:tc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14:paraId="46F9529D" w14:textId="73837FAC" w:rsidR="005E20A4" w:rsidRPr="003A7198" w:rsidRDefault="000D604B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rect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 xml:space="preserve"> costs</w:t>
            </w:r>
          </w:p>
          <w:p w14:paraId="65E3245A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  <w:p w14:paraId="20ACCDD0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  <w:p w14:paraId="2CFE53B5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  <w:p w14:paraId="6F0A9A42" w14:textId="77777777" w:rsidR="005E20A4" w:rsidRPr="003A7198" w:rsidRDefault="005E20A4" w:rsidP="000D604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</w:tc>
        <w:tc>
          <w:tcPr>
            <w:tcW w:w="952" w:type="pct"/>
            <w:tcBorders>
              <w:top w:val="nil"/>
              <w:left w:val="nil"/>
              <w:bottom w:val="nil"/>
              <w:right w:val="nil"/>
            </w:tcBorders>
          </w:tcPr>
          <w:p w14:paraId="04CCD057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Hospital costs</w:t>
            </w:r>
          </w:p>
          <w:p w14:paraId="40613E8C" w14:textId="4966B2F8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harmacy costs</w:t>
            </w:r>
          </w:p>
          <w:p w14:paraId="03ECB056" w14:textId="4A90F3AF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rimary Care costs</w:t>
            </w:r>
          </w:p>
          <w:p w14:paraId="6DA94963" w14:textId="7D1C3B25" w:rsidR="005E20A4" w:rsidRPr="003A7198" w:rsidRDefault="000D604B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rect non-medical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 xml:space="preserve"> costs</w:t>
            </w:r>
          </w:p>
        </w:tc>
        <w:tc>
          <w:tcPr>
            <w:tcW w:w="2112" w:type="pct"/>
            <w:tcBorders>
              <w:top w:val="nil"/>
              <w:left w:val="nil"/>
              <w:bottom w:val="nil"/>
            </w:tcBorders>
          </w:tcPr>
          <w:p w14:paraId="12715494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urrency Year: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 USD, 2004</w:t>
            </w:r>
          </w:p>
          <w:p w14:paraId="20C65DC0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  <w:u w:val="single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ost of Non-adherence:</w:t>
            </w:r>
          </w:p>
          <w:p w14:paraId="75075A20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  <w:u w:val="single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≥95% adherence:</w:t>
            </w:r>
          </w:p>
          <w:p w14:paraId="3619737D" w14:textId="19DF3271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HC:$42250 ($</w:t>
            </w:r>
            <w:r w:rsidR="00D64F4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55178.3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1156 ($</w:t>
            </w:r>
            <w:r w:rsidR="00D64F4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509.7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9299 ($</w:t>
            </w:r>
            <w:r w:rsidR="00D64F4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2144.45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EDC:$36 ($</w:t>
            </w:r>
            <w:r w:rsidR="00D64F4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7.0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29056 ($</w:t>
            </w:r>
            <w:r w:rsidR="00D64F4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37947.0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10731 ($</w:t>
            </w:r>
            <w:r w:rsidR="00D64F4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4014.6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), </w:t>
            </w:r>
            <w:proofErr w:type="spellStart"/>
            <w:r w:rsidRPr="003A7198">
              <w:rPr>
                <w:rFonts w:ascii="Helvetica" w:hAnsi="Helvetica" w:cs="Times New Roman"/>
                <w:sz w:val="16"/>
                <w:szCs w:val="16"/>
              </w:rPr>
              <w:t>OtPC</w:t>
            </w:r>
            <w:proofErr w:type="spellEnd"/>
            <w:r w:rsidRPr="003A7198">
              <w:rPr>
                <w:rFonts w:ascii="Helvetica" w:hAnsi="Helvetica" w:cs="Times New Roman"/>
                <w:sz w:val="16"/>
                <w:szCs w:val="16"/>
              </w:rPr>
              <w:t>:$2462 ($</w:t>
            </w:r>
            <w:r w:rsidR="00D64F4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3215.3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), </w:t>
            </w:r>
            <w:proofErr w:type="spellStart"/>
            <w:r w:rsidRPr="003A7198">
              <w:rPr>
                <w:rFonts w:ascii="Helvetica" w:hAnsi="Helvetica" w:cs="Times New Roman"/>
                <w:sz w:val="16"/>
                <w:szCs w:val="16"/>
              </w:rPr>
              <w:t>OtC</w:t>
            </w:r>
            <w:proofErr w:type="spellEnd"/>
            <w:r w:rsidRPr="003A7198">
              <w:rPr>
                <w:rFonts w:ascii="Helvetica" w:hAnsi="Helvetica" w:cs="Times New Roman"/>
                <w:sz w:val="16"/>
                <w:szCs w:val="16"/>
              </w:rPr>
              <w:t>:$241 ($</w:t>
            </w:r>
            <w:r w:rsidR="00D64F4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314.74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0970519D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90-95% adherence:</w:t>
            </w:r>
          </w:p>
          <w:p w14:paraId="34F7A74A" w14:textId="1C6DC24D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HC:$39236 ($</w:t>
            </w:r>
            <w:r w:rsidR="00D64F4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51242.0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1362 ($</w:t>
            </w:r>
            <w:r w:rsidR="00D64F4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778.7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EDC:$568 ($</w:t>
            </w:r>
            <w:r w:rsidR="00D64F4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741.8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11148 ($</w:t>
            </w:r>
            <w:r w:rsidR="003322B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4559.25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23693 ($</w:t>
            </w:r>
            <w:r w:rsidR="003322B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30942.9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13452 ($</w:t>
            </w:r>
            <w:r w:rsidR="003322B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7568.25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), </w:t>
            </w:r>
            <w:proofErr w:type="spellStart"/>
            <w:r w:rsidRPr="003A7198">
              <w:rPr>
                <w:rFonts w:ascii="Helvetica" w:hAnsi="Helvetica" w:cs="Times New Roman"/>
                <w:sz w:val="16"/>
                <w:szCs w:val="16"/>
              </w:rPr>
              <w:t>OtPC</w:t>
            </w:r>
            <w:proofErr w:type="spellEnd"/>
            <w:r w:rsidRPr="003A7198">
              <w:rPr>
                <w:rFonts w:ascii="Helvetica" w:hAnsi="Helvetica" w:cs="Times New Roman"/>
                <w:sz w:val="16"/>
                <w:szCs w:val="16"/>
              </w:rPr>
              <w:t>:$2091 ($</w:t>
            </w:r>
            <w:r w:rsidR="003322B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730.84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), </w:t>
            </w:r>
            <w:proofErr w:type="spellStart"/>
            <w:r w:rsidRPr="003A7198">
              <w:rPr>
                <w:rFonts w:ascii="Helvetica" w:hAnsi="Helvetica" w:cs="Times New Roman"/>
                <w:sz w:val="16"/>
                <w:szCs w:val="16"/>
              </w:rPr>
              <w:t>OtC</w:t>
            </w:r>
            <w:proofErr w:type="spellEnd"/>
            <w:r w:rsidRPr="003A7198">
              <w:rPr>
                <w:rFonts w:ascii="Helvetica" w:hAnsi="Helvetica" w:cs="Times New Roman"/>
                <w:sz w:val="16"/>
                <w:szCs w:val="16"/>
              </w:rPr>
              <w:t>:$374 ($</w:t>
            </w:r>
            <w:r w:rsidR="003322B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88.4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1BD97EA7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50-90% adherence:</w:t>
            </w:r>
          </w:p>
          <w:p w14:paraId="01DC8C10" w14:textId="0D30DA45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lastRenderedPageBreak/>
              <w:t>THC:$54770 ($</w:t>
            </w:r>
            <w:r w:rsidR="003322B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71529.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19096 ($</w:t>
            </w:r>
            <w:r w:rsidR="003322B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4939.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14631 ($</w:t>
            </w:r>
            <w:r w:rsidR="003322B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9108.0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EDC:$104 ($</w:t>
            </w:r>
            <w:r w:rsidR="003322B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35.8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18330 ($</w:t>
            </w:r>
            <w:r w:rsidR="003322B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3938.9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34202 ($</w:t>
            </w:r>
            <w:r w:rsidR="003322B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4667.68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), </w:t>
            </w:r>
            <w:proofErr w:type="spellStart"/>
            <w:r w:rsidRPr="003A7198">
              <w:rPr>
                <w:rFonts w:ascii="Helvetica" w:hAnsi="Helvetica" w:cs="Times New Roman"/>
                <w:sz w:val="16"/>
                <w:szCs w:val="16"/>
              </w:rPr>
              <w:t>OtPC</w:t>
            </w:r>
            <w:proofErr w:type="spellEnd"/>
            <w:r w:rsidRPr="003A7198">
              <w:rPr>
                <w:rFonts w:ascii="Helvetica" w:hAnsi="Helvetica" w:cs="Times New Roman"/>
                <w:sz w:val="16"/>
                <w:szCs w:val="16"/>
              </w:rPr>
              <w:t>:$2238 ($</w:t>
            </w:r>
            <w:r w:rsidR="003322B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922.8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), </w:t>
            </w:r>
            <w:proofErr w:type="spellStart"/>
            <w:r w:rsidRPr="003A7198">
              <w:rPr>
                <w:rFonts w:ascii="Helvetica" w:hAnsi="Helvetica" w:cs="Times New Roman"/>
                <w:sz w:val="16"/>
                <w:szCs w:val="16"/>
              </w:rPr>
              <w:t>OtC</w:t>
            </w:r>
            <w:proofErr w:type="spellEnd"/>
            <w:r w:rsidRPr="003A7198">
              <w:rPr>
                <w:rFonts w:ascii="Helvetica" w:hAnsi="Helvetica" w:cs="Times New Roman"/>
                <w:sz w:val="16"/>
                <w:szCs w:val="16"/>
              </w:rPr>
              <w:t>:$371 ($</w:t>
            </w:r>
            <w:r w:rsidR="003322B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84.5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04F5E88E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&lt;50% adherence:</w:t>
            </w:r>
          </w:p>
          <w:p w14:paraId="68E73F8A" w14:textId="703B12D0" w:rsidR="005E20A4" w:rsidRPr="003A7198" w:rsidRDefault="005E20A4" w:rsidP="003322B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HC:$131357 ($</w:t>
            </w:r>
            <w:r w:rsidR="003322B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71551.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81572 ($</w:t>
            </w:r>
            <w:r w:rsidR="003322B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06532.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33956 ($</w:t>
            </w:r>
            <w:r w:rsidR="003322B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4346.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EDC:$183 ($</w:t>
            </w:r>
            <w:r w:rsidR="003322B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38.9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8733 ($</w:t>
            </w:r>
            <w:r w:rsidR="003322B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1405.2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116892 ($</w:t>
            </w:r>
            <w:r w:rsidR="003322B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52660.5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), </w:t>
            </w:r>
            <w:proofErr w:type="spellStart"/>
            <w:r w:rsidRPr="003A7198">
              <w:rPr>
                <w:rFonts w:ascii="Helvetica" w:hAnsi="Helvetica" w:cs="Times New Roman"/>
                <w:sz w:val="16"/>
                <w:szCs w:val="16"/>
              </w:rPr>
              <w:t>OtPC</w:t>
            </w:r>
            <w:proofErr w:type="spellEnd"/>
            <w:r w:rsidRPr="003A7198">
              <w:rPr>
                <w:rFonts w:ascii="Helvetica" w:hAnsi="Helvetica" w:cs="Times New Roman"/>
                <w:sz w:val="16"/>
                <w:szCs w:val="16"/>
              </w:rPr>
              <w:t>:$5732 ($</w:t>
            </w:r>
            <w:r w:rsidR="003322B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7485.96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), </w:t>
            </w:r>
            <w:proofErr w:type="spellStart"/>
            <w:r w:rsidRPr="003A7198">
              <w:rPr>
                <w:rFonts w:ascii="Helvetica" w:hAnsi="Helvetica" w:cs="Times New Roman"/>
                <w:sz w:val="16"/>
                <w:szCs w:val="16"/>
              </w:rPr>
              <w:t>OtC</w:t>
            </w:r>
            <w:proofErr w:type="spellEnd"/>
            <w:r w:rsidRPr="003A7198">
              <w:rPr>
                <w:rFonts w:ascii="Helvetica" w:hAnsi="Helvetica" w:cs="Times New Roman"/>
                <w:sz w:val="16"/>
                <w:szCs w:val="16"/>
              </w:rPr>
              <w:t>:$1181 ($</w:t>
            </w:r>
            <w:r w:rsidR="003322B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542.38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</w:tc>
      </w:tr>
      <w:tr w:rsidR="005E20A4" w:rsidRPr="003A7198" w14:paraId="2D53DCF1" w14:textId="77777777" w:rsidTr="000934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1" w:type="pct"/>
            <w:tcBorders>
              <w:top w:val="nil"/>
              <w:bottom w:val="nil"/>
              <w:right w:val="nil"/>
            </w:tcBorders>
          </w:tcPr>
          <w:p w14:paraId="0D5FAFDD" w14:textId="45CB8011" w:rsidR="005E20A4" w:rsidRPr="003A7198" w:rsidRDefault="005E20A4" w:rsidP="0088182C">
            <w:pPr>
              <w:rPr>
                <w:rFonts w:ascii="Helvetica" w:hAnsi="Helvetica" w:cs="Times New Roman"/>
                <w:b w:val="0"/>
                <w:i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lastRenderedPageBreak/>
              <w:t>Davis et al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>
                <w:fldData xml:space="preserve">PEVuZE5vdGU+PENpdGU+PEF1dGhvcj5EYXZpczwvQXV0aG9yPjxZZWFyPjIwMTc8L1llYXI+PFJl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</w:fldData>
              </w:fldCha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 </w:instrText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>
                <w:fldData xml:space="preserve">PEVuZE5vdGU+PENpdGU+PEF1dGhvcj5EYXZpczwvQXV0aG9yPjxZZWFyPjIwMTc8L1llYXI+PFJl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</w:fldData>
              </w:fldCha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.DATA </w:instrText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separate"/>
            </w:r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[</w:t>
            </w:r>
            <w:hyperlink w:anchor="_ENREF_9" w:tooltip="Davis, 2017 #4094" w:history="1">
              <w:r w:rsidR="00EB02C3" w:rsidRPr="003A7198">
                <w:rPr>
                  <w:rFonts w:ascii="Helvetica" w:hAnsi="Helvetica" w:cs="Times New Roman"/>
                  <w:i/>
                  <w:noProof/>
                  <w:sz w:val="16"/>
                  <w:szCs w:val="16"/>
                </w:rPr>
                <w:t>9</w:t>
              </w:r>
            </w:hyperlink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]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</w:p>
          <w:p w14:paraId="2AEA6CA1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2017</w:t>
            </w:r>
          </w:p>
          <w:p w14:paraId="7E5630EE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US</w:t>
            </w:r>
          </w:p>
        </w:tc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14:paraId="0DFFBFFE" w14:textId="45D0A535" w:rsidR="005E20A4" w:rsidRPr="003A7198" w:rsidRDefault="000D604B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rect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 xml:space="preserve"> costs</w:t>
            </w:r>
          </w:p>
          <w:p w14:paraId="277519F0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  <w:p w14:paraId="5270DB89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</w:tc>
        <w:tc>
          <w:tcPr>
            <w:tcW w:w="952" w:type="pct"/>
            <w:tcBorders>
              <w:top w:val="nil"/>
              <w:left w:val="nil"/>
              <w:bottom w:val="nil"/>
              <w:right w:val="nil"/>
            </w:tcBorders>
          </w:tcPr>
          <w:p w14:paraId="4EA2FE52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Hospital costs</w:t>
            </w:r>
          </w:p>
          <w:p w14:paraId="5E036AAD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harmacy costs</w:t>
            </w:r>
          </w:p>
        </w:tc>
        <w:tc>
          <w:tcPr>
            <w:tcW w:w="2112" w:type="pct"/>
            <w:tcBorders>
              <w:top w:val="nil"/>
              <w:left w:val="nil"/>
              <w:bottom w:val="nil"/>
            </w:tcBorders>
          </w:tcPr>
          <w:p w14:paraId="4420555A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urrency Year: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 USD, 2014</w:t>
            </w:r>
          </w:p>
          <w:p w14:paraId="277723C1" w14:textId="35434D49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  <w:u w:val="single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ost of Non-adherence</w:t>
            </w:r>
            <w:r w:rsidR="009C5914" w:rsidRPr="003A7198">
              <w:rPr>
                <w:rFonts w:ascii="Helvetica" w:hAnsi="Helvetica" w:cs="Times New Roman"/>
                <w:sz w:val="16"/>
                <w:szCs w:val="16"/>
                <w:u w:val="single"/>
                <w:vertAlign w:val="superscript"/>
              </w:rPr>
              <w:t>†</w:t>
            </w: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 xml:space="preserve">: </w:t>
            </w:r>
          </w:p>
          <w:p w14:paraId="20A37696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All cause, ≥80% adherence:</w:t>
            </w:r>
          </w:p>
          <w:p w14:paraId="409710C6" w14:textId="0DEFA932" w:rsidR="003322BD" w:rsidRPr="003A7198" w:rsidRDefault="005E20A4" w:rsidP="00B72E1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22546 ($</w:t>
            </w:r>
            <w:r w:rsidR="003322B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4011.3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7816 ($</w:t>
            </w:r>
            <w:r w:rsidR="003322B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8323.85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7954 ($</w:t>
            </w:r>
          </w:p>
          <w:p w14:paraId="3A09194E" w14:textId="25CEC728" w:rsidR="005E20A4" w:rsidRPr="003A7198" w:rsidRDefault="003322BD" w:rsidP="00B72E1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8470.83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>), HC:$6106 ($</w:t>
            </w:r>
            <w:r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6503.09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0A1CA3C0" w14:textId="77777777" w:rsidR="005E20A4" w:rsidRPr="003A7198" w:rsidRDefault="005E20A4" w:rsidP="00B72E1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All cause, 50-80% adherence:</w:t>
            </w:r>
          </w:p>
          <w:p w14:paraId="07C2AB22" w14:textId="3FAE67BC" w:rsidR="005E20A4" w:rsidRPr="003A7198" w:rsidRDefault="005E20A4" w:rsidP="00B72E1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25545 ($</w:t>
            </w:r>
            <w:r w:rsidR="003322B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7204.8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8225 ($</w:t>
            </w:r>
            <w:r w:rsidR="003322B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8759.4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6862 ($</w:t>
            </w:r>
            <w:r w:rsidR="003322B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7307.8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HC:$9391 ($</w:t>
            </w:r>
            <w:r w:rsidR="003322B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0001.1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522BFB89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All cause, 30-50% adherence:</w:t>
            </w:r>
          </w:p>
          <w:p w14:paraId="7C5D9BD8" w14:textId="22BA6C1B" w:rsidR="005E20A4" w:rsidRPr="003A7198" w:rsidRDefault="005E20A4" w:rsidP="00A633A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24303 ($</w:t>
            </w:r>
            <w:r w:rsidR="003322B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5882.1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8365 ($</w:t>
            </w:r>
            <w:r w:rsidR="003322B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8908.5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5485 ($</w:t>
            </w:r>
            <w:r w:rsidR="003322B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5841.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HC:$9171 ($</w:t>
            </w:r>
            <w:r w:rsidR="003322B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9766.90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2E30AEF2" w14:textId="77777777" w:rsidR="005E20A4" w:rsidRPr="003A7198" w:rsidRDefault="005E20A4" w:rsidP="00A633A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All cause, &lt;30% adherence:</w:t>
            </w:r>
          </w:p>
          <w:p w14:paraId="4C45ED10" w14:textId="42ADEC8D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25148 ($</w:t>
            </w:r>
            <w:r w:rsidR="00AA61B9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6782.0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8857 ($</w:t>
            </w:r>
            <w:r w:rsidR="00AA61B9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9432.4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4395 ($</w:t>
            </w:r>
            <w:r w:rsidR="00AA61B9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680.5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</w:t>
            </w:r>
            <w:r w:rsidR="00536ACF" w:rsidRPr="003A7198">
              <w:rPr>
                <w:rFonts w:ascii="Helvetica" w:hAnsi="Helvetica" w:cs="Times New Roman"/>
                <w:sz w:val="16"/>
                <w:szCs w:val="16"/>
              </w:rPr>
              <w:t xml:space="preserve"> 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HC:$10849 ($</w:t>
            </w:r>
            <w:r w:rsidR="00AA61B9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1553.9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31A45368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sease state specific, ≥80% adherence:</w:t>
            </w:r>
          </w:p>
          <w:p w14:paraId="6767466B" w14:textId="1075B95D" w:rsidR="00AA61B9" w:rsidRPr="003A7198" w:rsidRDefault="005E20A4" w:rsidP="00A633A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8075.33 ($</w:t>
            </w:r>
            <w:r w:rsidR="00AA61B9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8600.0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2194.33 ($</w:t>
            </w:r>
            <w:r w:rsidR="00AA61B9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336.9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4464 (</w:t>
            </w:r>
          </w:p>
          <w:p w14:paraId="08209965" w14:textId="359B44CD" w:rsidR="005E20A4" w:rsidRPr="003A7198" w:rsidRDefault="00AA61B9" w:rsidP="00A633A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754.05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>), HC:$1074.67 ($</w:t>
            </w:r>
            <w:r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144.50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65A97EA6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sease state specific, 50-80% adherence:</w:t>
            </w:r>
          </w:p>
          <w:p w14:paraId="326C80AB" w14:textId="0C9D0C4C" w:rsidR="005E20A4" w:rsidRPr="003A7198" w:rsidRDefault="005E20A4" w:rsidP="00A633A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7053 ($</w:t>
            </w:r>
            <w:r w:rsidR="00CE142C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7511.28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1947 ($</w:t>
            </w:r>
            <w:r w:rsidR="00CE142C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073.5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3345 ($</w:t>
            </w:r>
            <w:r w:rsidR="00CE142C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3562.35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HC:$1155 ($</w:t>
            </w:r>
            <w:r w:rsidR="00CE142C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230.0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0790FC36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sease state specific, 30-50% adherence:</w:t>
            </w:r>
          </w:p>
          <w:p w14:paraId="60286028" w14:textId="4F85F836" w:rsidR="005E20A4" w:rsidRPr="003A7198" w:rsidRDefault="005E20A4" w:rsidP="00A633A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6623 ($</w:t>
            </w:r>
            <w:r w:rsidR="00CE142C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7053.3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1997 ($</w:t>
            </w:r>
            <w:r w:rsidR="00CE142C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126.7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2307 ($</w:t>
            </w:r>
            <w:r w:rsidR="00CE142C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456.90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HC:$1619 ($</w:t>
            </w:r>
            <w:r w:rsidR="00CE142C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724.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07FDD5BF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sease state specific, &lt;30% adherence:</w:t>
            </w:r>
          </w:p>
          <w:p w14:paraId="32DB979B" w14:textId="453AA33D" w:rsidR="005E20A4" w:rsidRPr="003A7198" w:rsidRDefault="005E20A4" w:rsidP="00536AC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5644 ($</w:t>
            </w:r>
            <w:r w:rsidR="00CE142C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6010.7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2152 ($</w:t>
            </w:r>
            <w:r w:rsidR="00CE142C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291.8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1569 ($</w:t>
            </w:r>
            <w:r w:rsidR="00CE142C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670.9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HC:$1405 ($</w:t>
            </w:r>
            <w:r w:rsidR="00CE142C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496.2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</w:tc>
      </w:tr>
      <w:tr w:rsidR="005E20A4" w:rsidRPr="003A7198" w14:paraId="75DA7A34" w14:textId="77777777" w:rsidTr="0009344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1" w:type="pct"/>
            <w:tcBorders>
              <w:top w:val="nil"/>
              <w:bottom w:val="nil"/>
              <w:right w:val="nil"/>
            </w:tcBorders>
          </w:tcPr>
          <w:p w14:paraId="418BA186" w14:textId="7FB9D64A" w:rsidR="005E20A4" w:rsidRPr="003A7198" w:rsidRDefault="005E20A4" w:rsidP="0088182C">
            <w:pPr>
              <w:rPr>
                <w:rFonts w:ascii="Helvetica" w:hAnsi="Helvetica" w:cs="Times New Roman"/>
                <w:i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>Davis et al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>
                <w:fldData xml:space="preserve">PEVuZE5vdGU+PENpdGU+PEF1dGhvcj5EYXZpczwvQXV0aG9yPjxZZWFyPjIwMTA8L1llYXI+PFJl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</w:fldData>
              </w:fldCha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 </w:instrText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>
                <w:fldData xml:space="preserve">PEVuZE5vdGU+PENpdGU+PEF1dGhvcj5EYXZpczwvQXV0aG9yPjxZZWFyPjIwMTA8L1llYXI+PFJl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</w:fldData>
              </w:fldCha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.DATA </w:instrText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separate"/>
            </w:r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[</w:t>
            </w:r>
            <w:hyperlink w:anchor="_ENREF_10" w:tooltip="Davis, 2010 #283" w:history="1">
              <w:r w:rsidR="00EB02C3" w:rsidRPr="003A7198">
                <w:rPr>
                  <w:rFonts w:ascii="Helvetica" w:hAnsi="Helvetica" w:cs="Times New Roman"/>
                  <w:i/>
                  <w:noProof/>
                  <w:sz w:val="16"/>
                  <w:szCs w:val="16"/>
                </w:rPr>
                <w:t>10</w:t>
              </w:r>
            </w:hyperlink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]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</w:p>
          <w:p w14:paraId="24C077A9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2010</w:t>
            </w:r>
          </w:p>
          <w:p w14:paraId="06BB4A0B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US</w:t>
            </w:r>
          </w:p>
        </w:tc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14:paraId="55343141" w14:textId="7E0C4EC2" w:rsidR="005E20A4" w:rsidRPr="003A7198" w:rsidRDefault="000D604B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rect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 xml:space="preserve"> costs</w:t>
            </w:r>
          </w:p>
        </w:tc>
        <w:tc>
          <w:tcPr>
            <w:tcW w:w="952" w:type="pct"/>
            <w:tcBorders>
              <w:top w:val="nil"/>
              <w:left w:val="nil"/>
              <w:bottom w:val="nil"/>
              <w:right w:val="nil"/>
            </w:tcBorders>
          </w:tcPr>
          <w:p w14:paraId="6BDD15A8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harmacy costs</w:t>
            </w:r>
          </w:p>
          <w:p w14:paraId="4E5277DC" w14:textId="607FA8C8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rimary Care costs</w:t>
            </w:r>
          </w:p>
        </w:tc>
        <w:tc>
          <w:tcPr>
            <w:tcW w:w="2112" w:type="pct"/>
            <w:tcBorders>
              <w:top w:val="nil"/>
              <w:left w:val="nil"/>
              <w:bottom w:val="nil"/>
            </w:tcBorders>
          </w:tcPr>
          <w:p w14:paraId="4CCD0651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urrency Year: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 USD, 2001</w:t>
            </w:r>
          </w:p>
          <w:p w14:paraId="5805E978" w14:textId="418422A6" w:rsidR="005E20A4" w:rsidRPr="003A7198" w:rsidRDefault="005E20A4" w:rsidP="00536AC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 xml:space="preserve">Cost of Non-adherence: 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TC:$18511 ($</w:t>
            </w:r>
            <w:r w:rsidR="00CE142C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5582.5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2684 ($</w:t>
            </w:r>
            <w:r w:rsidR="00CE142C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3729.8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15827 ($</w:t>
            </w:r>
            <w:r w:rsidR="00CE142C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1994.1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</w:tc>
      </w:tr>
      <w:tr w:rsidR="005E20A4" w:rsidRPr="003A7198" w14:paraId="0F3EF505" w14:textId="77777777" w:rsidTr="000934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1" w:type="pct"/>
            <w:tcBorders>
              <w:top w:val="nil"/>
              <w:bottom w:val="nil"/>
              <w:right w:val="nil"/>
            </w:tcBorders>
          </w:tcPr>
          <w:p w14:paraId="598F2662" w14:textId="19D08EDD" w:rsidR="005E20A4" w:rsidRPr="003A7198" w:rsidRDefault="005E20A4" w:rsidP="0088182C">
            <w:pPr>
              <w:rPr>
                <w:rFonts w:ascii="Helvetica" w:hAnsi="Helvetica" w:cs="Times New Roman"/>
                <w:i/>
                <w:sz w:val="16"/>
                <w:szCs w:val="16"/>
              </w:rPr>
            </w:pPr>
            <w:proofErr w:type="spellStart"/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>Delea</w:t>
            </w:r>
            <w:proofErr w:type="spellEnd"/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 xml:space="preserve"> et al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>
                <w:fldData xml:space="preserve">PEVuZE5vdGU+PENpdGU+PEF1dGhvcj5EZWxlYTwvQXV0aG9yPjxZZWFyPjIwMDg8L1llYXI+PFJl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</w:fldData>
              </w:fldCha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 </w:instrText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>
                <w:fldData xml:space="preserve">PEVuZE5vdGU+PENpdGU+PEF1dGhvcj5EZWxlYTwvQXV0aG9yPjxZZWFyPjIwMDg8L1llYXI+PFJl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</w:fldData>
              </w:fldCha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.DATA </w:instrText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separate"/>
            </w:r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[</w:t>
            </w:r>
            <w:hyperlink w:anchor="_ENREF_11" w:tooltip="Delea, 2008 #70" w:history="1">
              <w:r w:rsidR="00EB02C3" w:rsidRPr="003A7198">
                <w:rPr>
                  <w:rFonts w:ascii="Helvetica" w:hAnsi="Helvetica" w:cs="Times New Roman"/>
                  <w:i/>
                  <w:noProof/>
                  <w:sz w:val="16"/>
                  <w:szCs w:val="16"/>
                </w:rPr>
                <w:t>11</w:t>
              </w:r>
            </w:hyperlink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]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</w:p>
          <w:p w14:paraId="63C0636D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2008</w:t>
            </w:r>
          </w:p>
          <w:p w14:paraId="66B34707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US</w:t>
            </w:r>
          </w:p>
        </w:tc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14:paraId="17575ADE" w14:textId="755B03FA" w:rsidR="005E20A4" w:rsidRPr="003A7198" w:rsidRDefault="000D604B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rect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 xml:space="preserve"> costs</w:t>
            </w:r>
          </w:p>
          <w:p w14:paraId="466E0A59" w14:textId="77777777" w:rsidR="005E20A4" w:rsidRPr="003A7198" w:rsidRDefault="005E20A4" w:rsidP="000D604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</w:tc>
        <w:tc>
          <w:tcPr>
            <w:tcW w:w="952" w:type="pct"/>
            <w:tcBorders>
              <w:top w:val="nil"/>
              <w:left w:val="nil"/>
              <w:bottom w:val="nil"/>
              <w:right w:val="nil"/>
            </w:tcBorders>
          </w:tcPr>
          <w:p w14:paraId="068FC24A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Hospital costs</w:t>
            </w:r>
          </w:p>
          <w:p w14:paraId="541D4F13" w14:textId="1D1B9FE7" w:rsidR="005E20A4" w:rsidRPr="003A7198" w:rsidRDefault="000D604B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rect non-medical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 xml:space="preserve"> costs</w:t>
            </w:r>
          </w:p>
        </w:tc>
        <w:tc>
          <w:tcPr>
            <w:tcW w:w="2112" w:type="pct"/>
            <w:tcBorders>
              <w:top w:val="nil"/>
              <w:left w:val="nil"/>
              <w:bottom w:val="nil"/>
            </w:tcBorders>
          </w:tcPr>
          <w:p w14:paraId="036F5C9B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urrency Year: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 USD, 2003</w:t>
            </w:r>
          </w:p>
          <w:p w14:paraId="62404B79" w14:textId="6D12AD1F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  <w:u w:val="single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ost of Non-adherence</w:t>
            </w:r>
            <w:r w:rsidR="009C5914" w:rsidRPr="003A7198">
              <w:rPr>
                <w:rFonts w:ascii="Helvetica" w:hAnsi="Helvetica" w:cs="Times New Roman"/>
                <w:sz w:val="16"/>
                <w:szCs w:val="16"/>
                <w:u w:val="single"/>
                <w:vertAlign w:val="superscript"/>
              </w:rPr>
              <w:t>†</w:t>
            </w: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 xml:space="preserve">: </w:t>
            </w:r>
          </w:p>
          <w:p w14:paraId="579C3E64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  <w:u w:val="single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≥75% adherence:</w:t>
            </w:r>
          </w:p>
          <w:p w14:paraId="20126F93" w14:textId="7941957A" w:rsidR="005E20A4" w:rsidRPr="003A7198" w:rsidRDefault="005E20A4" w:rsidP="00F944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1564 ($</w:t>
            </w:r>
            <w:r w:rsidR="00CE142C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098.5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1272 ($</w:t>
            </w:r>
            <w:r w:rsidR="00CE142C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706.7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EDC:$32 ($</w:t>
            </w:r>
            <w:r w:rsidR="00CE142C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2.9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), </w:t>
            </w:r>
            <w:proofErr w:type="spellStart"/>
            <w:r w:rsidRPr="003A7198">
              <w:rPr>
                <w:rFonts w:ascii="Helvetica" w:hAnsi="Helvetica" w:cs="Times New Roman"/>
                <w:sz w:val="16"/>
                <w:szCs w:val="16"/>
              </w:rPr>
              <w:t>OtC</w:t>
            </w:r>
            <w:proofErr w:type="spellEnd"/>
            <w:r w:rsidRPr="003A7198">
              <w:rPr>
                <w:rFonts w:ascii="Helvetica" w:hAnsi="Helvetica" w:cs="Times New Roman"/>
                <w:sz w:val="16"/>
                <w:szCs w:val="16"/>
              </w:rPr>
              <w:t>:$292 ($</w:t>
            </w:r>
            <w:r w:rsidR="00CE142C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391.80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7E4F2DCB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50-75% adherence:</w:t>
            </w:r>
          </w:p>
          <w:p w14:paraId="3E9CCB51" w14:textId="79EDA264" w:rsidR="005E20A4" w:rsidRPr="003A7198" w:rsidRDefault="005E20A4" w:rsidP="00F944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1128 (</w:t>
            </w:r>
            <w:r w:rsidR="00536ACF" w:rsidRPr="003A7198">
              <w:rPr>
                <w:rFonts w:ascii="Helvetica" w:hAnsi="Helvetica" w:cs="Times New Roman"/>
                <w:sz w:val="16"/>
                <w:szCs w:val="16"/>
              </w:rPr>
              <w:t>$</w:t>
            </w:r>
            <w:r w:rsidR="00CE142C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513.5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852 ($</w:t>
            </w:r>
            <w:r w:rsidR="00CE142C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143.20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EDC:$36 ($</w:t>
            </w:r>
            <w:r w:rsidR="00CE142C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8.30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), </w:t>
            </w:r>
            <w:proofErr w:type="spellStart"/>
            <w:r w:rsidRPr="003A7198">
              <w:rPr>
                <w:rFonts w:ascii="Helvetica" w:hAnsi="Helvetica" w:cs="Times New Roman"/>
                <w:sz w:val="16"/>
                <w:szCs w:val="16"/>
              </w:rPr>
              <w:t>OtC</w:t>
            </w:r>
            <w:proofErr w:type="spellEnd"/>
            <w:r w:rsidRPr="003A7198">
              <w:rPr>
                <w:rFonts w:ascii="Helvetica" w:hAnsi="Helvetica" w:cs="Times New Roman"/>
                <w:sz w:val="16"/>
                <w:szCs w:val="16"/>
              </w:rPr>
              <w:t>:$276 ($</w:t>
            </w:r>
            <w:r w:rsidR="00CE142C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370.3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2030C4F5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25-50% adherence:</w:t>
            </w:r>
          </w:p>
          <w:p w14:paraId="0A00BF60" w14:textId="5A8ACBC7" w:rsidR="005E20A4" w:rsidRPr="003A7198" w:rsidRDefault="005E20A4" w:rsidP="00F944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900 ($</w:t>
            </w:r>
            <w:r w:rsidR="00CE142C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207.6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600 ($</w:t>
            </w:r>
            <w:r w:rsidR="00CE142C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805.0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EDC:$60 ($</w:t>
            </w:r>
            <w:r w:rsidR="00CE142C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80.50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), </w:t>
            </w:r>
            <w:proofErr w:type="spellStart"/>
            <w:r w:rsidRPr="003A7198">
              <w:rPr>
                <w:rFonts w:ascii="Helvetica" w:hAnsi="Helvetica" w:cs="Times New Roman"/>
                <w:sz w:val="16"/>
                <w:szCs w:val="16"/>
              </w:rPr>
              <w:t>OtC</w:t>
            </w:r>
            <w:proofErr w:type="spellEnd"/>
            <w:r w:rsidRPr="003A7198">
              <w:rPr>
                <w:rFonts w:ascii="Helvetica" w:hAnsi="Helvetica" w:cs="Times New Roman"/>
                <w:sz w:val="16"/>
                <w:szCs w:val="16"/>
              </w:rPr>
              <w:t>:$300 ($</w:t>
            </w:r>
            <w:r w:rsidR="00CE142C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02.5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59BA8D95" w14:textId="77777777" w:rsidR="005E20A4" w:rsidRPr="003A7198" w:rsidRDefault="005E20A4" w:rsidP="00F944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&lt;25% adherence:</w:t>
            </w:r>
          </w:p>
          <w:p w14:paraId="64D66072" w14:textId="2D3301FD" w:rsidR="005E20A4" w:rsidRPr="003A7198" w:rsidRDefault="005E20A4" w:rsidP="00536AC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lastRenderedPageBreak/>
              <w:t>TC:$632 ($</w:t>
            </w:r>
            <w:r w:rsidR="00CE142C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848.0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388 ($</w:t>
            </w:r>
            <w:r w:rsidR="00367D3E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520.6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EDC:$48 ($</w:t>
            </w:r>
            <w:r w:rsidR="00367D3E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64.40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), </w:t>
            </w:r>
            <w:proofErr w:type="spellStart"/>
            <w:r w:rsidRPr="003A7198">
              <w:rPr>
                <w:rFonts w:ascii="Helvetica" w:hAnsi="Helvetica" w:cs="Times New Roman"/>
                <w:sz w:val="16"/>
                <w:szCs w:val="16"/>
              </w:rPr>
              <w:t>OtC</w:t>
            </w:r>
            <w:proofErr w:type="spellEnd"/>
            <w:r w:rsidRPr="003A7198">
              <w:rPr>
                <w:rFonts w:ascii="Helvetica" w:hAnsi="Helvetica" w:cs="Times New Roman"/>
                <w:sz w:val="16"/>
                <w:szCs w:val="16"/>
              </w:rPr>
              <w:t>:$240 ($</w:t>
            </w:r>
            <w:r w:rsidR="00367D3E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322.0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</w:tc>
      </w:tr>
      <w:tr w:rsidR="005E20A4" w:rsidRPr="003A7198" w14:paraId="74F57CC0" w14:textId="77777777" w:rsidTr="0009344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1" w:type="pct"/>
            <w:tcBorders>
              <w:top w:val="nil"/>
              <w:bottom w:val="nil"/>
              <w:right w:val="nil"/>
            </w:tcBorders>
          </w:tcPr>
          <w:p w14:paraId="7D4A811A" w14:textId="316397F6" w:rsidR="005E20A4" w:rsidRPr="003A7198" w:rsidRDefault="005E20A4" w:rsidP="001E6DE0">
            <w:pPr>
              <w:rPr>
                <w:rFonts w:ascii="Helvetica" w:hAnsi="Helvetica" w:cs="Times New Roman"/>
                <w:i/>
                <w:sz w:val="16"/>
                <w:szCs w:val="16"/>
              </w:rPr>
            </w:pPr>
            <w:proofErr w:type="spellStart"/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lastRenderedPageBreak/>
              <w:t>Delea</w:t>
            </w:r>
            <w:proofErr w:type="spellEnd"/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 xml:space="preserve"> et al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>
                <w:fldData xml:space="preserve">PEVuZE5vdGU+PENpdGU+PEF1dGhvcj5EZWxlYTwvQXV0aG9yPjxZZWFyPjIwMTE8L1llYXI+PFJl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=
</w:fldData>
              </w:fldCha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 </w:instrText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>
                <w:fldData xml:space="preserve">PEVuZE5vdGU+PENpdGU+PEF1dGhvcj5EZWxlYTwvQXV0aG9yPjxZZWFyPjIwMTE8L1llYXI+PFJl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=
</w:fldData>
              </w:fldCha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.DATA </w:instrText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separate"/>
            </w:r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[</w:t>
            </w:r>
            <w:hyperlink w:anchor="_ENREF_12" w:tooltip="Delea, 2011 #71" w:history="1">
              <w:r w:rsidR="00EB02C3" w:rsidRPr="003A7198">
                <w:rPr>
                  <w:rFonts w:ascii="Helvetica" w:hAnsi="Helvetica" w:cs="Times New Roman"/>
                  <w:i/>
                  <w:noProof/>
                  <w:sz w:val="16"/>
                  <w:szCs w:val="16"/>
                </w:rPr>
                <w:t>12</w:t>
              </w:r>
            </w:hyperlink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]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</w:p>
          <w:p w14:paraId="2E47BCCE" w14:textId="77777777" w:rsidR="005E20A4" w:rsidRPr="003A7198" w:rsidRDefault="005E20A4" w:rsidP="001E6DE0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2011</w:t>
            </w:r>
          </w:p>
          <w:p w14:paraId="1122F624" w14:textId="77777777" w:rsidR="005E20A4" w:rsidRPr="003A7198" w:rsidRDefault="005E20A4" w:rsidP="001E6DE0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US</w:t>
            </w:r>
          </w:p>
        </w:tc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14:paraId="2F536122" w14:textId="62764C13" w:rsidR="005E20A4" w:rsidRPr="003A7198" w:rsidRDefault="000D604B" w:rsidP="001E6D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rect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 xml:space="preserve"> costs</w:t>
            </w:r>
          </w:p>
          <w:p w14:paraId="14D69051" w14:textId="77777777" w:rsidR="005E20A4" w:rsidRPr="003A7198" w:rsidRDefault="005E20A4" w:rsidP="001E6D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  <w:p w14:paraId="2EBEF1D0" w14:textId="77777777" w:rsidR="005E20A4" w:rsidRPr="003A7198" w:rsidRDefault="005E20A4" w:rsidP="000D604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</w:tc>
        <w:tc>
          <w:tcPr>
            <w:tcW w:w="952" w:type="pct"/>
            <w:tcBorders>
              <w:top w:val="nil"/>
              <w:left w:val="nil"/>
              <w:bottom w:val="nil"/>
              <w:right w:val="nil"/>
            </w:tcBorders>
          </w:tcPr>
          <w:p w14:paraId="6E4F8762" w14:textId="55439C3E" w:rsidR="005E20A4" w:rsidRPr="003A7198" w:rsidRDefault="005E20A4" w:rsidP="001E6D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Hospital costs</w:t>
            </w:r>
          </w:p>
          <w:p w14:paraId="72E9BA05" w14:textId="1CC474CC" w:rsidR="005E20A4" w:rsidRPr="003A7198" w:rsidRDefault="005E20A4" w:rsidP="001E6D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harmacy costs</w:t>
            </w:r>
          </w:p>
          <w:p w14:paraId="7C09BE19" w14:textId="4FCD9B81" w:rsidR="005E20A4" w:rsidRPr="003A7198" w:rsidRDefault="000D604B" w:rsidP="001E6D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rect non-medical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 xml:space="preserve"> costs</w:t>
            </w:r>
          </w:p>
        </w:tc>
        <w:tc>
          <w:tcPr>
            <w:tcW w:w="2112" w:type="pct"/>
            <w:tcBorders>
              <w:top w:val="nil"/>
              <w:left w:val="nil"/>
              <w:bottom w:val="nil"/>
            </w:tcBorders>
          </w:tcPr>
          <w:p w14:paraId="1CCEBCE5" w14:textId="77777777" w:rsidR="005E20A4" w:rsidRPr="003A7198" w:rsidRDefault="005E20A4" w:rsidP="001E6D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urrency Year: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 USD, 2005</w:t>
            </w:r>
          </w:p>
          <w:p w14:paraId="423161C0" w14:textId="77777777" w:rsidR="005E20A4" w:rsidRPr="003A7198" w:rsidRDefault="005E20A4" w:rsidP="001E6D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  <w:u w:val="single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ost of Non-adherence:</w:t>
            </w:r>
          </w:p>
          <w:p w14:paraId="7B7FE44E" w14:textId="77777777" w:rsidR="005E20A4" w:rsidRPr="003A7198" w:rsidRDefault="005E20A4" w:rsidP="001E6D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Adjusted all cause:</w:t>
            </w:r>
          </w:p>
          <w:p w14:paraId="1911D540" w14:textId="23605814" w:rsidR="005E20A4" w:rsidRPr="003A7198" w:rsidRDefault="005E20A4" w:rsidP="001E6D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19686 ($</w:t>
            </w:r>
            <w:r w:rsidR="00367D3E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4910.8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5954 ($</w:t>
            </w:r>
            <w:r w:rsidR="00367D3E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7534.2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6391 ($</w:t>
            </w:r>
            <w:r w:rsidR="00367D3E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8087.2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), </w:t>
            </w:r>
            <w:proofErr w:type="spellStart"/>
            <w:r w:rsidRPr="003A7198">
              <w:rPr>
                <w:rFonts w:ascii="Helvetica" w:hAnsi="Helvetica" w:cs="Times New Roman"/>
                <w:sz w:val="16"/>
                <w:szCs w:val="16"/>
              </w:rPr>
              <w:t>OtC</w:t>
            </w:r>
            <w:proofErr w:type="spellEnd"/>
            <w:r w:rsidRPr="003A7198">
              <w:rPr>
                <w:rFonts w:ascii="Helvetica" w:hAnsi="Helvetica" w:cs="Times New Roman"/>
                <w:sz w:val="16"/>
                <w:szCs w:val="16"/>
              </w:rPr>
              <w:t>:$8795 ($</w:t>
            </w:r>
            <w:r w:rsidR="00367D3E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1129.2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5C2EA761" w14:textId="77777777" w:rsidR="005E20A4" w:rsidRPr="003A7198" w:rsidRDefault="005E20A4" w:rsidP="001E6D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Adjusted disease state specific:</w:t>
            </w:r>
          </w:p>
          <w:p w14:paraId="7113B640" w14:textId="524B463A" w:rsidR="005E20A4" w:rsidRPr="003A7198" w:rsidRDefault="005E20A4" w:rsidP="001E6D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8574 ($</w:t>
            </w:r>
            <w:r w:rsidR="00367D3E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0849.5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3705 ($</w:t>
            </w:r>
            <w:r w:rsidR="00367D3E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688.3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3850 ($</w:t>
            </w:r>
            <w:r w:rsidR="00367D3E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871.8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), </w:t>
            </w:r>
            <w:proofErr w:type="spellStart"/>
            <w:r w:rsidRPr="003A7198">
              <w:rPr>
                <w:rFonts w:ascii="Helvetica" w:hAnsi="Helvetica" w:cs="Times New Roman"/>
                <w:sz w:val="16"/>
                <w:szCs w:val="16"/>
              </w:rPr>
              <w:t>OtC</w:t>
            </w:r>
            <w:proofErr w:type="spellEnd"/>
            <w:r w:rsidRPr="003A7198">
              <w:rPr>
                <w:rFonts w:ascii="Helvetica" w:hAnsi="Helvetica" w:cs="Times New Roman"/>
                <w:sz w:val="16"/>
                <w:szCs w:val="16"/>
              </w:rPr>
              <w:t>:$1884 ($</w:t>
            </w:r>
            <w:r w:rsidR="00367D3E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384.0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1C43BA7A" w14:textId="77777777" w:rsidR="005E20A4" w:rsidRPr="003A7198" w:rsidRDefault="005E20A4" w:rsidP="001E6D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Unadjusted all cause:</w:t>
            </w:r>
          </w:p>
          <w:p w14:paraId="05F41F5F" w14:textId="460D65FE" w:rsidR="005E20A4" w:rsidRPr="003A7198" w:rsidRDefault="005E20A4" w:rsidP="001E6D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19362 ($</w:t>
            </w:r>
            <w:r w:rsidR="00367D3E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4500.8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5463 ($</w:t>
            </w:r>
            <w:r w:rsidR="00367D3E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6912.9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6158 ($</w:t>
            </w:r>
            <w:r w:rsidR="00367D3E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7792.3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), </w:t>
            </w:r>
            <w:proofErr w:type="spellStart"/>
            <w:r w:rsidRPr="003A7198">
              <w:rPr>
                <w:rFonts w:ascii="Helvetica" w:hAnsi="Helvetica" w:cs="Times New Roman"/>
                <w:sz w:val="16"/>
                <w:szCs w:val="16"/>
              </w:rPr>
              <w:t>OtC</w:t>
            </w:r>
            <w:proofErr w:type="spellEnd"/>
            <w:r w:rsidRPr="003A7198">
              <w:rPr>
                <w:rFonts w:ascii="Helvetica" w:hAnsi="Helvetica" w:cs="Times New Roman"/>
                <w:sz w:val="16"/>
                <w:szCs w:val="16"/>
              </w:rPr>
              <w:t>:$7740 ($</w:t>
            </w:r>
            <w:r w:rsidR="00367D3E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9794.2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01643863" w14:textId="77777777" w:rsidR="005E20A4" w:rsidRPr="003A7198" w:rsidRDefault="005E20A4" w:rsidP="001E6D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Unadjusted disease state specific:</w:t>
            </w:r>
          </w:p>
          <w:p w14:paraId="66B626A5" w14:textId="470BD277" w:rsidR="005E20A4" w:rsidRPr="003A7198" w:rsidRDefault="005E20A4" w:rsidP="00536AC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9156 ($</w:t>
            </w:r>
            <w:r w:rsidR="00367D3E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1586.0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3238 ($</w:t>
            </w:r>
            <w:r w:rsidR="00367D3E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097.38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3789 ($</w:t>
            </w:r>
            <w:r w:rsidR="00367D3E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794.6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), </w:t>
            </w:r>
            <w:proofErr w:type="spellStart"/>
            <w:r w:rsidRPr="003A7198">
              <w:rPr>
                <w:rFonts w:ascii="Helvetica" w:hAnsi="Helvetica" w:cs="Times New Roman"/>
                <w:sz w:val="16"/>
                <w:szCs w:val="16"/>
              </w:rPr>
              <w:t>OtC</w:t>
            </w:r>
            <w:proofErr w:type="spellEnd"/>
            <w:r w:rsidRPr="003A7198">
              <w:rPr>
                <w:rFonts w:ascii="Helvetica" w:hAnsi="Helvetica" w:cs="Times New Roman"/>
                <w:sz w:val="16"/>
                <w:szCs w:val="16"/>
              </w:rPr>
              <w:t>:$2129 ($</w:t>
            </w:r>
            <w:r w:rsidR="00367D3E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694.05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</w:tc>
      </w:tr>
      <w:tr w:rsidR="005E20A4" w:rsidRPr="003A7198" w14:paraId="0E1D3EFD" w14:textId="77777777" w:rsidTr="000934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1" w:type="pct"/>
            <w:tcBorders>
              <w:top w:val="nil"/>
              <w:bottom w:val="nil"/>
              <w:right w:val="nil"/>
            </w:tcBorders>
          </w:tcPr>
          <w:p w14:paraId="08BFD8C6" w14:textId="7968AA46" w:rsidR="005E20A4" w:rsidRPr="003A7198" w:rsidRDefault="005E20A4" w:rsidP="0088182C">
            <w:pPr>
              <w:rPr>
                <w:rFonts w:ascii="Helvetica" w:hAnsi="Helvetica" w:cs="Times New Roman"/>
                <w:i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>Diehl et al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>
                <w:fldData xml:space="preserve">PEVuZE5vdGU+PENpdGU+PEF1dGhvcj5EaWVobDwvQXV0aG9yPjxSZWNOdW0+NzI8L1JlY051bT48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</w:fldData>
              </w:fldCha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 </w:instrText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>
                <w:fldData xml:space="preserve">PEVuZE5vdGU+PENpdGU+PEF1dGhvcj5EaWVobDwvQXV0aG9yPjxSZWNOdW0+NzI8L1JlY051bT48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</w:fldData>
              </w:fldCha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.DATA </w:instrText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separate"/>
            </w:r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[</w:t>
            </w:r>
            <w:hyperlink w:anchor="_ENREF_13" w:tooltip="Diehl, 2010 #72" w:history="1">
              <w:r w:rsidR="00EB02C3" w:rsidRPr="003A7198">
                <w:rPr>
                  <w:rFonts w:ascii="Helvetica" w:hAnsi="Helvetica" w:cs="Times New Roman"/>
                  <w:i/>
                  <w:noProof/>
                  <w:sz w:val="16"/>
                  <w:szCs w:val="16"/>
                </w:rPr>
                <w:t>13</w:t>
              </w:r>
            </w:hyperlink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]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</w:p>
          <w:p w14:paraId="42EBE3B2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2010</w:t>
            </w:r>
          </w:p>
          <w:p w14:paraId="6E8AED3E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US</w:t>
            </w:r>
          </w:p>
        </w:tc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14:paraId="797EFAEF" w14:textId="58E2CD86" w:rsidR="005E20A4" w:rsidRPr="003A7198" w:rsidRDefault="000D604B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rect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 xml:space="preserve"> costs</w:t>
            </w:r>
          </w:p>
          <w:p w14:paraId="176D8FB3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</w:tc>
        <w:tc>
          <w:tcPr>
            <w:tcW w:w="952" w:type="pct"/>
            <w:tcBorders>
              <w:top w:val="nil"/>
              <w:left w:val="nil"/>
              <w:bottom w:val="nil"/>
              <w:right w:val="nil"/>
            </w:tcBorders>
          </w:tcPr>
          <w:p w14:paraId="612E76A7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harmacy costs</w:t>
            </w:r>
          </w:p>
          <w:p w14:paraId="4E8AE073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rimary care costs</w:t>
            </w:r>
          </w:p>
        </w:tc>
        <w:tc>
          <w:tcPr>
            <w:tcW w:w="2112" w:type="pct"/>
            <w:tcBorders>
              <w:top w:val="nil"/>
              <w:left w:val="nil"/>
              <w:bottom w:val="nil"/>
            </w:tcBorders>
          </w:tcPr>
          <w:p w14:paraId="40D17850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urrency Year: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 USD, 2007</w:t>
            </w:r>
          </w:p>
          <w:p w14:paraId="36E86FFE" w14:textId="42CC14F7" w:rsidR="005E20A4" w:rsidRPr="003A7198" w:rsidRDefault="005E20A4" w:rsidP="00536AC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 xml:space="preserve">Cost of Non-adherence:  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TC:$19093.46 ($</w:t>
            </w:r>
            <w:r w:rsidR="00367D3E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2834.4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7647.40 ($</w:t>
            </w:r>
            <w:r w:rsidR="00367D3E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9145.7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), </w:t>
            </w:r>
            <w:proofErr w:type="spellStart"/>
            <w:r w:rsidRPr="003A7198">
              <w:rPr>
                <w:rFonts w:ascii="Helvetica" w:hAnsi="Helvetica" w:cs="Times New Roman"/>
                <w:sz w:val="16"/>
                <w:szCs w:val="16"/>
              </w:rPr>
              <w:t>SC</w:t>
            </w:r>
            <w:r w:rsidR="009C5914" w:rsidRPr="003A7198">
              <w:rPr>
                <w:rFonts w:ascii="Helvetica" w:eastAsia="Times New Roman" w:hAnsi="Helvetica" w:cs="Times New Roman"/>
                <w:sz w:val="16"/>
                <w:szCs w:val="16"/>
              </w:rPr>
              <w:t>ǂ</w:t>
            </w:r>
            <w:proofErr w:type="spellEnd"/>
            <w:r w:rsidRPr="003A7198">
              <w:rPr>
                <w:rFonts w:ascii="Helvetica" w:hAnsi="Helvetica" w:cs="Times New Roman"/>
                <w:sz w:val="16"/>
                <w:szCs w:val="16"/>
              </w:rPr>
              <w:t>:$11604.03 ($</w:t>
            </w:r>
            <w:r w:rsidR="00367D3E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3877.5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</w:tc>
      </w:tr>
      <w:tr w:rsidR="005E20A4" w:rsidRPr="003A7198" w14:paraId="48178CE1" w14:textId="77777777" w:rsidTr="0009344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1" w:type="pct"/>
            <w:tcBorders>
              <w:top w:val="nil"/>
              <w:bottom w:val="nil"/>
              <w:right w:val="nil"/>
            </w:tcBorders>
          </w:tcPr>
          <w:p w14:paraId="13062FFA" w14:textId="22661171" w:rsidR="005E20A4" w:rsidRPr="003A7198" w:rsidRDefault="005E20A4" w:rsidP="0088182C">
            <w:pPr>
              <w:rPr>
                <w:rFonts w:ascii="Helvetica" w:hAnsi="Helvetica" w:cs="Times New Roman"/>
                <w:b w:val="0"/>
                <w:i/>
                <w:sz w:val="16"/>
                <w:szCs w:val="16"/>
              </w:rPr>
            </w:pPr>
            <w:proofErr w:type="spellStart"/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>Dilokthornsakul</w:t>
            </w:r>
            <w:proofErr w:type="spellEnd"/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 xml:space="preserve"> et al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>
                <w:fldData xml:space="preserve">PEVuZE5vdGU+PENpdGU+PEF1dGhvcj5EaWxva3Rob3Juc2FrdWw8L0F1dGhvcj48WWVhcj4yMDEy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</w:fldData>
              </w:fldCha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 </w:instrText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>
                <w:fldData xml:space="preserve">PEVuZE5vdGU+PENpdGU+PEF1dGhvcj5EaWxva3Rob3Juc2FrdWw8L0F1dGhvcj48WWVhcj4yMDEy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</w:fldData>
              </w:fldCha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.DATA </w:instrText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separate"/>
            </w:r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[</w:t>
            </w:r>
            <w:hyperlink w:anchor="_ENREF_14" w:tooltip="Dilokthornsakul, 2012 #73" w:history="1">
              <w:r w:rsidR="00EB02C3" w:rsidRPr="003A7198">
                <w:rPr>
                  <w:rFonts w:ascii="Helvetica" w:hAnsi="Helvetica" w:cs="Times New Roman"/>
                  <w:i/>
                  <w:noProof/>
                  <w:sz w:val="16"/>
                  <w:szCs w:val="16"/>
                </w:rPr>
                <w:t>14</w:t>
              </w:r>
            </w:hyperlink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]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</w:p>
          <w:p w14:paraId="6F6B48E8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2012</w:t>
            </w:r>
          </w:p>
          <w:p w14:paraId="01D8EA3D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i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Thailand</w:t>
            </w:r>
          </w:p>
        </w:tc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14:paraId="507E5A4D" w14:textId="07B4AC8B" w:rsidR="005E20A4" w:rsidRPr="003A7198" w:rsidRDefault="000D604B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rect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 xml:space="preserve"> costs</w:t>
            </w:r>
          </w:p>
          <w:p w14:paraId="1A5B1D15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</w:tc>
        <w:tc>
          <w:tcPr>
            <w:tcW w:w="952" w:type="pct"/>
            <w:tcBorders>
              <w:top w:val="nil"/>
              <w:left w:val="nil"/>
              <w:bottom w:val="nil"/>
              <w:right w:val="nil"/>
            </w:tcBorders>
          </w:tcPr>
          <w:p w14:paraId="347771B1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Hospital costs</w:t>
            </w:r>
          </w:p>
        </w:tc>
        <w:tc>
          <w:tcPr>
            <w:tcW w:w="2112" w:type="pct"/>
            <w:tcBorders>
              <w:top w:val="nil"/>
              <w:left w:val="nil"/>
              <w:bottom w:val="nil"/>
            </w:tcBorders>
          </w:tcPr>
          <w:p w14:paraId="65515C94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urrency Year:</w:t>
            </w:r>
            <w:r w:rsidRPr="003A7198">
              <w:rPr>
                <w:rFonts w:ascii="Helvetica" w:hAnsi="Helvetica" w:cs="Times New Roman"/>
                <w:color w:val="222222"/>
                <w:sz w:val="16"/>
                <w:szCs w:val="16"/>
                <w:u w:val="single"/>
                <w:shd w:val="clear" w:color="auto" w:fill="FFFFFF"/>
              </w:rPr>
              <w:t xml:space="preserve"> </w:t>
            </w:r>
            <w:r w:rsidRPr="003A7198">
              <w:rPr>
                <w:rFonts w:ascii="Helvetica" w:hAnsi="Helvetica" w:cs="Times New Roman"/>
                <w:color w:val="222222"/>
                <w:sz w:val="16"/>
                <w:szCs w:val="16"/>
                <w:shd w:val="clear" w:color="auto" w:fill="FFFFFF"/>
              </w:rPr>
              <w:t>USD, 2004</w:t>
            </w:r>
          </w:p>
          <w:p w14:paraId="785DF89D" w14:textId="40872B3B" w:rsidR="005E20A4" w:rsidRPr="003A7198" w:rsidRDefault="005E20A4" w:rsidP="00536AC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 xml:space="preserve">Cost of Non-adherence:  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THC:$1157 ($</w:t>
            </w:r>
            <w:r w:rsidR="00367D3E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511.0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1019 ($</w:t>
            </w:r>
            <w:r w:rsidR="00367D3E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330.80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138 ($</w:t>
            </w:r>
            <w:r w:rsidR="00367D3E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80.2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</w:tc>
      </w:tr>
      <w:tr w:rsidR="005E20A4" w:rsidRPr="003A7198" w14:paraId="03F66122" w14:textId="77777777" w:rsidTr="000934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1" w:type="pct"/>
            <w:tcBorders>
              <w:top w:val="nil"/>
              <w:bottom w:val="nil"/>
              <w:right w:val="nil"/>
            </w:tcBorders>
          </w:tcPr>
          <w:p w14:paraId="4A8478AB" w14:textId="6004F2DB" w:rsidR="005E20A4" w:rsidRPr="003A7198" w:rsidRDefault="005E20A4" w:rsidP="0088182C">
            <w:pPr>
              <w:rPr>
                <w:rFonts w:ascii="Helvetica" w:hAnsi="Helvetica" w:cs="Times New Roman"/>
                <w:i/>
                <w:sz w:val="16"/>
                <w:szCs w:val="16"/>
              </w:rPr>
            </w:pPr>
            <w:proofErr w:type="spellStart"/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>Dragomir</w:t>
            </w:r>
            <w:proofErr w:type="spellEnd"/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 xml:space="preserve"> et al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>
                <w:fldData xml:space="preserve">PEVuZE5vdGU+PENpdGU+PEF1dGhvcj5EcmFnb21pcjwvQXV0aG9yPjxZZWFyPjIwMTA8L1llYXI+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</w:fldData>
              </w:fldCha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 </w:instrText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>
                <w:fldData xml:space="preserve">PEVuZE5vdGU+PENpdGU+PEF1dGhvcj5EcmFnb21pcjwvQXV0aG9yPjxZZWFyPjIwMTA8L1llYXI+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</w:fldData>
              </w:fldCha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.DATA </w:instrText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separate"/>
            </w:r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[</w:t>
            </w:r>
            <w:hyperlink w:anchor="_ENREF_15" w:tooltip="Dragomir, 2010 #74" w:history="1">
              <w:r w:rsidR="00EB02C3" w:rsidRPr="003A7198">
                <w:rPr>
                  <w:rFonts w:ascii="Helvetica" w:hAnsi="Helvetica" w:cs="Times New Roman"/>
                  <w:i/>
                  <w:noProof/>
                  <w:sz w:val="16"/>
                  <w:szCs w:val="16"/>
                </w:rPr>
                <w:t>15</w:t>
              </w:r>
            </w:hyperlink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]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</w:p>
          <w:p w14:paraId="5716054C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2010</w:t>
            </w:r>
          </w:p>
          <w:p w14:paraId="02D611E6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Canada</w:t>
            </w:r>
          </w:p>
        </w:tc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14:paraId="7621AB78" w14:textId="35D966C4" w:rsidR="005E20A4" w:rsidRPr="003A7198" w:rsidRDefault="000D604B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rect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 xml:space="preserve"> Costs</w:t>
            </w:r>
          </w:p>
          <w:p w14:paraId="04BC00BA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</w:tc>
        <w:tc>
          <w:tcPr>
            <w:tcW w:w="952" w:type="pct"/>
            <w:tcBorders>
              <w:top w:val="nil"/>
              <w:left w:val="nil"/>
              <w:bottom w:val="nil"/>
              <w:right w:val="nil"/>
            </w:tcBorders>
          </w:tcPr>
          <w:p w14:paraId="3B7482DD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Hospital costs</w:t>
            </w:r>
          </w:p>
          <w:p w14:paraId="316D5CAE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harmacy costs</w:t>
            </w:r>
          </w:p>
          <w:p w14:paraId="7FCD20F6" w14:textId="1C2B9782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rimary Care costs</w:t>
            </w:r>
          </w:p>
        </w:tc>
        <w:tc>
          <w:tcPr>
            <w:tcW w:w="2112" w:type="pct"/>
            <w:tcBorders>
              <w:top w:val="nil"/>
              <w:left w:val="nil"/>
              <w:bottom w:val="nil"/>
            </w:tcBorders>
          </w:tcPr>
          <w:p w14:paraId="7B7684E9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urrency Year: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 CAD, 2006</w:t>
            </w:r>
          </w:p>
          <w:p w14:paraId="7067B17E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ost of Non-adherence: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 </w:t>
            </w:r>
          </w:p>
          <w:p w14:paraId="0AA693A6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Unadjusted Disease state specific: </w:t>
            </w:r>
          </w:p>
          <w:p w14:paraId="0CD5CF1E" w14:textId="4DA243BC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HC:$7165 ($</w:t>
            </w:r>
            <w:r w:rsidR="00367D3E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7276.3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 $1800 ($</w:t>
            </w:r>
            <w:r w:rsidR="00367D3E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827.9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 $1370 ($</w:t>
            </w:r>
            <w:r w:rsidR="00367D3E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391.2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HC: $3995 ($</w:t>
            </w:r>
            <w:r w:rsidR="00367D3E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057.0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017757BE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Unadjusted Hospitalized patients: </w:t>
            </w:r>
          </w:p>
          <w:p w14:paraId="5A6DBD15" w14:textId="2D78D68D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HC: $17397 ($</w:t>
            </w:r>
            <w:r w:rsidR="00367D3E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7667.38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2685 ($</w:t>
            </w:r>
            <w:r w:rsidR="00367D3E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726.7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2608 ($</w:t>
            </w:r>
            <w:r w:rsidR="00634C59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648.5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HC: $12104 ($</w:t>
            </w:r>
            <w:r w:rsidR="00634C59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2292.1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) </w:t>
            </w:r>
          </w:p>
          <w:p w14:paraId="3EFBBD26" w14:textId="116B5BD2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redicted disease state specific: HC:$3877 ($</w:t>
            </w:r>
            <w:r w:rsidR="00634C59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3937.25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5A943D09" w14:textId="5EAE4674" w:rsidR="005E20A4" w:rsidRPr="003A7198" w:rsidRDefault="005E20A4" w:rsidP="00536AC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redicted hospitalized patient: HC:$11715 ($</w:t>
            </w:r>
            <w:r w:rsidR="00634C59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1897.0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</w:tc>
      </w:tr>
      <w:tr w:rsidR="005E20A4" w:rsidRPr="003A7198" w14:paraId="5DFC9E01" w14:textId="77777777" w:rsidTr="0009344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1" w:type="pct"/>
            <w:tcBorders>
              <w:top w:val="nil"/>
              <w:bottom w:val="nil"/>
              <w:right w:val="nil"/>
            </w:tcBorders>
          </w:tcPr>
          <w:p w14:paraId="1DF9072E" w14:textId="6DDC5C7D" w:rsidR="005E20A4" w:rsidRPr="003A7198" w:rsidRDefault="005E20A4" w:rsidP="0088182C">
            <w:pPr>
              <w:rPr>
                <w:rFonts w:ascii="Helvetica" w:hAnsi="Helvetica" w:cs="Times New Roman"/>
                <w:i/>
                <w:sz w:val="16"/>
                <w:szCs w:val="16"/>
              </w:rPr>
            </w:pPr>
            <w:proofErr w:type="spellStart"/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  <w:lang w:val="en-US"/>
              </w:rPr>
              <w:t>Dragomir</w:t>
            </w:r>
            <w:proofErr w:type="spellEnd"/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 xml:space="preserve"> et al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>
                <w:fldData xml:space="preserve">PEVuZE5vdGU+PENpdGU+PEF1dGhvcj5EcmFnb21pcjwvQXV0aG9yPjxZZWFyPjIwMTA8L1llYXI+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</w:fldData>
              </w:fldCha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 </w:instrText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>
                <w:fldData xml:space="preserve">PEVuZE5vdGU+PENpdGU+PEF1dGhvcj5EcmFnb21pcjwvQXV0aG9yPjxZZWFyPjIwMTA8L1llYXI+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</w:fldData>
              </w:fldCha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.DATA </w:instrText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separate"/>
            </w:r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[</w:t>
            </w:r>
            <w:hyperlink w:anchor="_ENREF_16" w:tooltip="Dragomir, 2010 #282" w:history="1">
              <w:r w:rsidR="00EB02C3" w:rsidRPr="003A7198">
                <w:rPr>
                  <w:rFonts w:ascii="Helvetica" w:hAnsi="Helvetica" w:cs="Times New Roman"/>
                  <w:i/>
                  <w:noProof/>
                  <w:sz w:val="16"/>
                  <w:szCs w:val="16"/>
                </w:rPr>
                <w:t>16</w:t>
              </w:r>
            </w:hyperlink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]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</w:p>
          <w:p w14:paraId="75954188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2010</w:t>
            </w:r>
          </w:p>
          <w:p w14:paraId="79FFE5BB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Canada</w:t>
            </w:r>
          </w:p>
        </w:tc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14:paraId="1DAB9E10" w14:textId="1E535442" w:rsidR="005E20A4" w:rsidRPr="003A7198" w:rsidRDefault="000D604B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rect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 xml:space="preserve"> Costs</w:t>
            </w:r>
          </w:p>
          <w:p w14:paraId="5BDB8C79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</w:tc>
        <w:tc>
          <w:tcPr>
            <w:tcW w:w="952" w:type="pct"/>
            <w:tcBorders>
              <w:top w:val="nil"/>
              <w:left w:val="nil"/>
              <w:bottom w:val="nil"/>
              <w:right w:val="nil"/>
            </w:tcBorders>
          </w:tcPr>
          <w:p w14:paraId="10A8F4CC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Hospital costs</w:t>
            </w:r>
          </w:p>
          <w:p w14:paraId="371B399E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harmacy costs</w:t>
            </w:r>
          </w:p>
          <w:p w14:paraId="3CC3ECBC" w14:textId="28991222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rimary Care costs</w:t>
            </w:r>
          </w:p>
        </w:tc>
        <w:tc>
          <w:tcPr>
            <w:tcW w:w="2112" w:type="pct"/>
            <w:tcBorders>
              <w:top w:val="nil"/>
              <w:left w:val="nil"/>
              <w:bottom w:val="nil"/>
            </w:tcBorders>
          </w:tcPr>
          <w:p w14:paraId="435DABBC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urrency Year: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 CAD, 2005</w:t>
            </w:r>
          </w:p>
          <w:p w14:paraId="10BFB326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ost of Non-adherence: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 </w:t>
            </w:r>
          </w:p>
          <w:p w14:paraId="7B92110D" w14:textId="337B001A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Unadjusted Disease state specific: </w:t>
            </w:r>
          </w:p>
          <w:p w14:paraId="2DA5240C" w14:textId="2CFEDD9D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HC:$6243 ($</w:t>
            </w:r>
            <w:r w:rsidR="00634C59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6511.7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2506 ($</w:t>
            </w:r>
            <w:r w:rsidR="00634C59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613.8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1241 ($</w:t>
            </w:r>
            <w:r w:rsidR="00634C59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294.4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HC:$2496 ($</w:t>
            </w:r>
            <w:r w:rsidR="00634C59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603.4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3364B1CF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Unadjusted Hospitalized patients: </w:t>
            </w:r>
          </w:p>
          <w:p w14:paraId="390616AF" w14:textId="575C0B8B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HC:$14725 ($</w:t>
            </w:r>
            <w:r w:rsidR="00634C59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5358.9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3374 ($</w:t>
            </w:r>
            <w:r w:rsidR="00634C59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3519.2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2475 ($</w:t>
            </w:r>
            <w:r w:rsidR="00634C59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581.55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HC:$8876 ($</w:t>
            </w:r>
            <w:r w:rsidR="00634C59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9258.15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39A1122A" w14:textId="365CB01D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redicted disease state specific: HC:$2669 ($</w:t>
            </w:r>
            <w:r w:rsidR="00634C59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783.9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73429FE2" w14:textId="696B864B" w:rsidR="005E20A4" w:rsidRPr="003A7198" w:rsidRDefault="005E20A4" w:rsidP="007200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redicted hospitalized patient: HC$9214 ($</w:t>
            </w:r>
            <w:r w:rsidR="00634C59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9610.7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</w:tc>
      </w:tr>
      <w:tr w:rsidR="005E20A4" w:rsidRPr="003A7198" w14:paraId="6EF16ADA" w14:textId="77777777" w:rsidTr="000934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1" w:type="pct"/>
            <w:tcBorders>
              <w:top w:val="nil"/>
              <w:bottom w:val="nil"/>
              <w:right w:val="nil"/>
            </w:tcBorders>
          </w:tcPr>
          <w:p w14:paraId="3F4684C6" w14:textId="632BD614" w:rsidR="005E20A4" w:rsidRPr="003A7198" w:rsidRDefault="005E20A4" w:rsidP="0088182C">
            <w:pPr>
              <w:rPr>
                <w:rFonts w:ascii="Helvetica" w:hAnsi="Helvetica" w:cs="Times New Roman"/>
                <w:b w:val="0"/>
                <w:i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>Eisenberg et a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>
                <w:fldData xml:space="preserve">PEVuZE5vdGU+PENpdGU+PEF1dGhvcj5FaXNlbmJlcmc8L0F1dGhvcj48WWVhcj4yMDE1PC9ZZWFy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</w:fldData>
              </w:fldCha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 </w:instrText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>
                <w:fldData xml:space="preserve">PEVuZE5vdGU+PENpdGU+PEF1dGhvcj5FaXNlbmJlcmc8L0F1dGhvcj48WWVhcj4yMDE1PC9ZZWFy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</w:fldData>
              </w:fldCha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.DATA </w:instrText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separate"/>
            </w:r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[</w:t>
            </w:r>
            <w:hyperlink w:anchor="_ENREF_17" w:tooltip="Eisenberg, 2015 #303" w:history="1">
              <w:r w:rsidR="00EB02C3" w:rsidRPr="003A7198">
                <w:rPr>
                  <w:rFonts w:ascii="Helvetica" w:hAnsi="Helvetica" w:cs="Times New Roman"/>
                  <w:i/>
                  <w:noProof/>
                  <w:sz w:val="16"/>
                  <w:szCs w:val="16"/>
                </w:rPr>
                <w:t>17</w:t>
              </w:r>
            </w:hyperlink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]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</w:p>
          <w:p w14:paraId="0F6075CD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2015</w:t>
            </w:r>
          </w:p>
          <w:p w14:paraId="0293F319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US</w:t>
            </w:r>
          </w:p>
        </w:tc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14:paraId="091073EE" w14:textId="50A35AFB" w:rsidR="005E20A4" w:rsidRPr="003A7198" w:rsidRDefault="000D604B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rect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 xml:space="preserve"> costs </w:t>
            </w:r>
          </w:p>
        </w:tc>
        <w:tc>
          <w:tcPr>
            <w:tcW w:w="952" w:type="pct"/>
            <w:tcBorders>
              <w:top w:val="nil"/>
              <w:left w:val="nil"/>
              <w:bottom w:val="nil"/>
              <w:right w:val="nil"/>
            </w:tcBorders>
          </w:tcPr>
          <w:p w14:paraId="573C14C0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Hospital costs</w:t>
            </w:r>
          </w:p>
          <w:p w14:paraId="36F4F8CB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harmacy costs</w:t>
            </w:r>
          </w:p>
          <w:p w14:paraId="6EF964ED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rimary care costs</w:t>
            </w:r>
          </w:p>
        </w:tc>
        <w:tc>
          <w:tcPr>
            <w:tcW w:w="2112" w:type="pct"/>
            <w:tcBorders>
              <w:top w:val="nil"/>
              <w:left w:val="nil"/>
              <w:bottom w:val="nil"/>
            </w:tcBorders>
          </w:tcPr>
          <w:p w14:paraId="70A1C87D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urrency Year: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 USD, 2012</w:t>
            </w:r>
          </w:p>
          <w:p w14:paraId="09954EF0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ost of Non-adherence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: </w:t>
            </w:r>
          </w:p>
          <w:p w14:paraId="4001F37A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all cause:</w:t>
            </w:r>
          </w:p>
          <w:p w14:paraId="1251C799" w14:textId="0C6031AB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7237 ($</w:t>
            </w:r>
            <w:r w:rsidR="00634C59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7961.5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1986 ($</w:t>
            </w:r>
            <w:r w:rsidR="00634C59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184.8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2057 ($</w:t>
            </w:r>
            <w:r w:rsidR="00634C59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262.9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EDC:$258 ($</w:t>
            </w:r>
            <w:r w:rsidR="00634C59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83.8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2197 ($</w:t>
            </w:r>
            <w:r w:rsidR="00634C59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416.9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OC:$738 ($</w:t>
            </w:r>
            <w:r w:rsidR="00634C59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811.88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6662EB3B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sease state specific:</w:t>
            </w:r>
          </w:p>
          <w:p w14:paraId="7BE72E8A" w14:textId="634B3433" w:rsidR="005E20A4" w:rsidRPr="003A7198" w:rsidRDefault="005E20A4" w:rsidP="007200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lastRenderedPageBreak/>
              <w:t>TC:$674 ($</w:t>
            </w:r>
            <w:r w:rsidR="00634C59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741.48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334 ($</w:t>
            </w:r>
            <w:r w:rsidR="00634C59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367.4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77 ($</w:t>
            </w:r>
            <w:r w:rsidR="00634C59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84.7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 EDC:$5 ($</w:t>
            </w:r>
            <w:r w:rsidR="00634C59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5.50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213 ($</w:t>
            </w:r>
            <w:r w:rsidR="00634C59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34.3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OC:$44 ($</w:t>
            </w:r>
            <w:r w:rsidR="00634C59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8.40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</w:tc>
      </w:tr>
      <w:tr w:rsidR="005E20A4" w:rsidRPr="003A7198" w14:paraId="54DDA655" w14:textId="77777777" w:rsidTr="0009344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1" w:type="pct"/>
            <w:tcBorders>
              <w:top w:val="nil"/>
              <w:bottom w:val="nil"/>
              <w:right w:val="nil"/>
            </w:tcBorders>
          </w:tcPr>
          <w:p w14:paraId="3E9D1DD0" w14:textId="6B60832A" w:rsidR="005E20A4" w:rsidRPr="003A7198" w:rsidRDefault="005E20A4" w:rsidP="0088182C">
            <w:pPr>
              <w:rPr>
                <w:rFonts w:ascii="Helvetica" w:hAnsi="Helvetica" w:cs="Times New Roman"/>
                <w:i/>
                <w:sz w:val="16"/>
                <w:szCs w:val="16"/>
              </w:rPr>
            </w:pPr>
            <w:proofErr w:type="spellStart"/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lastRenderedPageBreak/>
              <w:t>Ettinger</w:t>
            </w:r>
            <w:proofErr w:type="spellEnd"/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 xml:space="preserve"> et al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/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 &lt;EndNote&gt;&lt;Cite&gt;&lt;Author&gt;Ettinger&lt;/Author&gt;&lt;Year&gt;2009&lt;/Year&gt;&lt;RecNum&gt;80&lt;/RecNum&gt;&lt;DisplayText&gt;[18]&lt;/DisplayText&gt;&lt;record&gt;&lt;rec-number&gt;80&lt;/rec-number&gt;&lt;foreign-keys&gt;&lt;key app="EN" db-id="xx5fvewt3vzsdkepeftxvpv0f2d2fpxd52es" timestamp="1447219860"&gt;80&lt;/key&gt;&lt;/foreign-keys&gt;&lt;ref-type name="Journal Article"&gt;17&lt;/ref-type&gt;&lt;contributors&gt;&lt;authors&gt;&lt;author&gt;Ettinger, Alan B&lt;/author&gt;&lt;author&gt;Manjunath, Ranjani&lt;/author&gt;&lt;author&gt;Candrilli, Sean D&lt;/author&gt;&lt;author&gt;Davis, Keith L&lt;/author&gt;&lt;/authors&gt;&lt;/contributors&gt;&lt;titles&gt;&lt;title&gt;Prevalence and cost of nonadherence to antiepileptic drugs in elderly patients with epilepsy.&lt;/title&gt;&lt;secondary-title&gt;Epilepsy &amp;amp; behavior : E&amp;amp;B&lt;/secondary-title&gt;&lt;/titles&gt;&lt;periodical&gt;&lt;full-title&gt;Epilepsy Behav&lt;/full-title&gt;&lt;abbr-1&gt;Epilepsy &amp;amp; behavior : E&amp;amp;B&lt;/abbr-1&gt;&lt;/periodical&gt;&lt;pages&gt;324-9&lt;/pages&gt;&lt;volume&gt;14&lt;/volume&gt;&lt;keywords&gt;&lt;keyword&gt;Aged&lt;/keyword&gt;&lt;keyword&gt;Anticonvulsants&lt;/keyword&gt;&lt;keyword&gt;Anticonvulsants: economics&lt;/keyword&gt;&lt;keyword&gt;Anticonvulsants: therapeutic use&lt;/keyword&gt;&lt;keyword&gt;Epilepsy&lt;/keyword&gt;&lt;keyword&gt;Epilepsy: drug therapy&lt;/keyword&gt;&lt;keyword&gt;Epilepsy: economics&lt;/keyword&gt;&lt;keyword&gt;Female&lt;/keyword&gt;&lt;keyword&gt;Geriatric Assessment&lt;/keyword&gt;&lt;keyword&gt;Health Care Costs&lt;/keyword&gt;&lt;keyword&gt;Health Care Costs: statistics &amp;amp; numerical data&lt;/keyword&gt;&lt;keyword&gt;Humans&lt;/keyword&gt;&lt;keyword&gt;Insurance, Health, Reimbursement&lt;/keyword&gt;&lt;keyword&gt;Insurance, Health, Reimbursement: statistics &amp;amp; num&lt;/keyword&gt;&lt;keyword&gt;Linear Models&lt;/keyword&gt;&lt;keyword&gt;Male&lt;/keyword&gt;&lt;keyword&gt;Medication Adherence&lt;/keyword&gt;&lt;keyword&gt;Prevalence&lt;/keyword&gt;&lt;keyword&gt;Retrospective Studies&lt;/keyword&gt;&lt;/keywords&gt;&lt;dates&gt;&lt;year&gt;2009&lt;/year&gt;&lt;/dates&gt;&lt;accession-num&gt;19028602&lt;/accession-num&gt;&lt;urls&gt;&lt;/urls&gt;&lt;electronic-resource-num&gt;10.1016/j.yebeh.2008.10.021&lt;/electronic-resource-num&gt;&lt;/record&gt;&lt;/Cite&gt;&lt;/EndNote&gt;</w:instrTex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separate"/>
            </w:r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[</w:t>
            </w:r>
            <w:hyperlink w:anchor="_ENREF_18" w:tooltip="Ettinger, 2009 #80" w:history="1">
              <w:r w:rsidR="00EB02C3" w:rsidRPr="003A7198">
                <w:rPr>
                  <w:rFonts w:ascii="Helvetica" w:hAnsi="Helvetica" w:cs="Times New Roman"/>
                  <w:i/>
                  <w:noProof/>
                  <w:sz w:val="16"/>
                  <w:szCs w:val="16"/>
                </w:rPr>
                <w:t>18</w:t>
              </w:r>
            </w:hyperlink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]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</w:p>
          <w:p w14:paraId="2C8D8EB4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2009</w:t>
            </w:r>
          </w:p>
          <w:p w14:paraId="4DA85692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US</w:t>
            </w:r>
          </w:p>
        </w:tc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14:paraId="052FA0ED" w14:textId="0936A310" w:rsidR="005E20A4" w:rsidRPr="003A7198" w:rsidRDefault="000D604B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rect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 xml:space="preserve"> costs</w:t>
            </w:r>
          </w:p>
          <w:p w14:paraId="0F3D588D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  <w:p w14:paraId="3F7AD265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  <w:p w14:paraId="65E636DE" w14:textId="0819534A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</w:tc>
        <w:tc>
          <w:tcPr>
            <w:tcW w:w="952" w:type="pct"/>
            <w:tcBorders>
              <w:top w:val="nil"/>
              <w:left w:val="nil"/>
              <w:bottom w:val="nil"/>
              <w:right w:val="nil"/>
            </w:tcBorders>
          </w:tcPr>
          <w:p w14:paraId="4BD3DC1B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Hospital costs</w:t>
            </w:r>
          </w:p>
          <w:p w14:paraId="19AFE282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harmacy costs</w:t>
            </w:r>
          </w:p>
          <w:p w14:paraId="0B9161E2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rimary care costs</w:t>
            </w:r>
          </w:p>
          <w:p w14:paraId="6364C79B" w14:textId="0B9256D1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</w:tc>
        <w:tc>
          <w:tcPr>
            <w:tcW w:w="2112" w:type="pct"/>
            <w:tcBorders>
              <w:top w:val="nil"/>
              <w:left w:val="nil"/>
              <w:bottom w:val="nil"/>
            </w:tcBorders>
          </w:tcPr>
          <w:p w14:paraId="2C4A8177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urrency Year: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 USD, 2003</w:t>
            </w:r>
          </w:p>
          <w:p w14:paraId="18D595B9" w14:textId="039D0D5E" w:rsidR="005E20A4" w:rsidRPr="003A7198" w:rsidRDefault="005E20A4" w:rsidP="007200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ost of Non-adherence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: TC:$17817 ($</w:t>
            </w:r>
            <w:r w:rsidR="0055703F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3906.75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2714 ($</w:t>
            </w:r>
            <w:r w:rsidR="0055703F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3641.6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EDC:$526 ($</w:t>
            </w:r>
            <w:r w:rsidR="00D51A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705.78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347 ($</w:t>
            </w:r>
            <w:r w:rsidR="00D51A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65.60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OC:$3063 ($</w:t>
            </w:r>
            <w:r w:rsidR="00D51A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109.9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AC:$8344 ($</w:t>
            </w:r>
            <w:r w:rsidR="00D51A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1195.9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), </w:t>
            </w:r>
            <w:proofErr w:type="spellStart"/>
            <w:r w:rsidRPr="003A7198">
              <w:rPr>
                <w:rFonts w:ascii="Helvetica" w:hAnsi="Helvetica" w:cs="Times New Roman"/>
                <w:sz w:val="16"/>
                <w:szCs w:val="16"/>
              </w:rPr>
              <w:t>OtPC</w:t>
            </w:r>
            <w:proofErr w:type="spellEnd"/>
            <w:r w:rsidRPr="003A7198">
              <w:rPr>
                <w:rFonts w:ascii="Helvetica" w:hAnsi="Helvetica" w:cs="Times New Roman"/>
                <w:sz w:val="16"/>
                <w:szCs w:val="16"/>
              </w:rPr>
              <w:t>:$2822 ($</w:t>
            </w:r>
            <w:r w:rsidR="00D51A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3786.5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</w:tc>
      </w:tr>
      <w:tr w:rsidR="005E20A4" w:rsidRPr="003A7198" w14:paraId="5664227E" w14:textId="77777777" w:rsidTr="000934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1" w:type="pct"/>
            <w:tcBorders>
              <w:top w:val="nil"/>
              <w:bottom w:val="nil"/>
              <w:right w:val="nil"/>
            </w:tcBorders>
          </w:tcPr>
          <w:p w14:paraId="5642F9B2" w14:textId="3295464D" w:rsidR="005E20A4" w:rsidRPr="003A7198" w:rsidRDefault="005E20A4" w:rsidP="0088182C">
            <w:pPr>
              <w:rPr>
                <w:rFonts w:ascii="Helvetica" w:hAnsi="Helvetica" w:cs="Times New Roman"/>
                <w:i/>
                <w:sz w:val="16"/>
                <w:szCs w:val="16"/>
              </w:rPr>
            </w:pPr>
            <w:proofErr w:type="spellStart"/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>Faught</w:t>
            </w:r>
            <w:proofErr w:type="spellEnd"/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 xml:space="preserve"> et al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>
                <w:fldData xml:space="preserve">PEVuZE5vdGU+PENpdGU+PEF1dGhvcj5GYXVnaHQ8L0F1dGhvcj48WWVhcj4yMDA5PC9ZZWFyPjxS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</w:fldData>
              </w:fldCha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 </w:instrText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>
                <w:fldData xml:space="preserve">PEVuZE5vdGU+PENpdGU+PEF1dGhvcj5GYXVnaHQ8L0F1dGhvcj48WWVhcj4yMDA5PC9ZZWFyPjxS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</w:fldData>
              </w:fldCha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.DATA </w:instrText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separate"/>
            </w:r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[</w:t>
            </w:r>
            <w:hyperlink w:anchor="_ENREF_19" w:tooltip="Faught, 2009 #81" w:history="1">
              <w:r w:rsidR="00EB02C3" w:rsidRPr="003A7198">
                <w:rPr>
                  <w:rFonts w:ascii="Helvetica" w:hAnsi="Helvetica" w:cs="Times New Roman"/>
                  <w:i/>
                  <w:noProof/>
                  <w:sz w:val="16"/>
                  <w:szCs w:val="16"/>
                </w:rPr>
                <w:t>19</w:t>
              </w:r>
            </w:hyperlink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]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</w:p>
          <w:p w14:paraId="6272144D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2009</w:t>
            </w:r>
          </w:p>
          <w:p w14:paraId="4D81CABA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US</w:t>
            </w:r>
          </w:p>
        </w:tc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14:paraId="7F26DAF7" w14:textId="5D5BAEFC" w:rsidR="005E20A4" w:rsidRPr="003A7198" w:rsidRDefault="000D604B" w:rsidP="001E6DE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rect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 xml:space="preserve"> costs</w:t>
            </w:r>
          </w:p>
          <w:p w14:paraId="10AB338A" w14:textId="77777777" w:rsidR="005E20A4" w:rsidRPr="003A7198" w:rsidRDefault="005E20A4" w:rsidP="001E6DE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  <w:p w14:paraId="12E4E7B6" w14:textId="77963490" w:rsidR="005E20A4" w:rsidRPr="003A7198" w:rsidRDefault="005E20A4" w:rsidP="001E6DE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</w:tc>
        <w:tc>
          <w:tcPr>
            <w:tcW w:w="952" w:type="pct"/>
            <w:tcBorders>
              <w:top w:val="nil"/>
              <w:left w:val="nil"/>
              <w:bottom w:val="nil"/>
              <w:right w:val="nil"/>
            </w:tcBorders>
          </w:tcPr>
          <w:p w14:paraId="7299FBE5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Hospital costs</w:t>
            </w:r>
          </w:p>
          <w:p w14:paraId="186164AC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harmacy costs</w:t>
            </w:r>
          </w:p>
          <w:p w14:paraId="6B5FE449" w14:textId="4E9CFCAC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</w:tc>
        <w:tc>
          <w:tcPr>
            <w:tcW w:w="2112" w:type="pct"/>
            <w:tcBorders>
              <w:top w:val="nil"/>
              <w:left w:val="nil"/>
              <w:bottom w:val="nil"/>
            </w:tcBorders>
          </w:tcPr>
          <w:p w14:paraId="58C5C180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urrency Year: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 USD, 2002</w:t>
            </w:r>
          </w:p>
          <w:p w14:paraId="688BCDD4" w14:textId="4E236760" w:rsidR="005E20A4" w:rsidRPr="003A7198" w:rsidRDefault="005E20A4" w:rsidP="007200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ost of Non-adherence</w:t>
            </w:r>
            <w:r w:rsidR="009C5914" w:rsidRPr="003A7198">
              <w:rPr>
                <w:rFonts w:ascii="Helvetica" w:hAnsi="Helvetica" w:cs="Times New Roman"/>
                <w:sz w:val="16"/>
                <w:szCs w:val="16"/>
                <w:u w:val="single"/>
                <w:vertAlign w:val="superscript"/>
              </w:rPr>
              <w:t>†</w:t>
            </w: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 xml:space="preserve">: 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TC:$14417.64 ($</w:t>
            </w:r>
            <w:r w:rsidR="00D51A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9732.1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6682.28 ($</w:t>
            </w:r>
            <w:r w:rsidR="00D51A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7247.5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2172.40 ($</w:t>
            </w:r>
            <w:r w:rsidR="00D51A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973.1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EDC:$405.96 ($</w:t>
            </w:r>
            <w:r w:rsidR="00D51A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555.60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822.40 ($</w:t>
            </w:r>
            <w:r w:rsidR="00D51A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125.5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), </w:t>
            </w:r>
            <w:proofErr w:type="spellStart"/>
            <w:r w:rsidRPr="003A7198">
              <w:rPr>
                <w:rFonts w:ascii="Helvetica" w:hAnsi="Helvetica" w:cs="Times New Roman"/>
                <w:sz w:val="16"/>
                <w:szCs w:val="16"/>
              </w:rPr>
              <w:t>OtPC</w:t>
            </w:r>
            <w:proofErr w:type="spellEnd"/>
            <w:r w:rsidRPr="003A7198">
              <w:rPr>
                <w:rFonts w:ascii="Helvetica" w:hAnsi="Helvetica" w:cs="Times New Roman"/>
                <w:sz w:val="16"/>
                <w:szCs w:val="16"/>
              </w:rPr>
              <w:t>:$4334.60 ($</w:t>
            </w:r>
            <w:r w:rsidR="00D51A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5932.3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</w:tc>
      </w:tr>
      <w:tr w:rsidR="005E20A4" w:rsidRPr="003A7198" w14:paraId="52CD4108" w14:textId="77777777" w:rsidTr="0009344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1" w:type="pct"/>
            <w:tcBorders>
              <w:top w:val="nil"/>
              <w:bottom w:val="nil"/>
              <w:right w:val="nil"/>
            </w:tcBorders>
          </w:tcPr>
          <w:p w14:paraId="5A8C2BDD" w14:textId="1B592919" w:rsidR="005E20A4" w:rsidRPr="003A7198" w:rsidRDefault="005E20A4" w:rsidP="0088182C">
            <w:pPr>
              <w:rPr>
                <w:rFonts w:ascii="Helvetica" w:hAnsi="Helvetica" w:cs="Times New Roman"/>
                <w:sz w:val="16"/>
                <w:szCs w:val="16"/>
              </w:rPr>
            </w:pPr>
            <w:proofErr w:type="spellStart"/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Gentil</w:t>
            </w:r>
            <w:proofErr w:type="spellEnd"/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 xml:space="preserve"> et al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fldChar w:fldCharType="begin">
                <w:fldData xml:space="preserve">PEVuZE5vdGU+PENpdGU+PEF1dGhvcj5HZW50aWw8L0F1dGhvcj48WWVhcj4yMDE1PC9ZZWFyPjxS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</w:fldData>
              </w:fldChar>
            </w:r>
            <w:r w:rsidR="00143532" w:rsidRPr="003A7198">
              <w:rPr>
                <w:rFonts w:ascii="Helvetica" w:hAnsi="Helvetica" w:cs="Times New Roman"/>
                <w:sz w:val="16"/>
                <w:szCs w:val="16"/>
              </w:rPr>
              <w:instrText xml:space="preserve"> ADDIN EN.CITE </w:instrText>
            </w:r>
            <w:r w:rsidR="00143532" w:rsidRPr="003A7198">
              <w:rPr>
                <w:rFonts w:ascii="Helvetica" w:hAnsi="Helvetica" w:cs="Times New Roman"/>
                <w:sz w:val="16"/>
                <w:szCs w:val="16"/>
              </w:rPr>
              <w:fldChar w:fldCharType="begin">
                <w:fldData xml:space="preserve">PEVuZE5vdGU+PENpdGU+PEF1dGhvcj5HZW50aWw8L0F1dGhvcj48WWVhcj4yMDE1PC9ZZWFyPjxS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</w:fldData>
              </w:fldChar>
            </w:r>
            <w:r w:rsidR="00143532" w:rsidRPr="003A7198">
              <w:rPr>
                <w:rFonts w:ascii="Helvetica" w:hAnsi="Helvetica" w:cs="Times New Roman"/>
                <w:sz w:val="16"/>
                <w:szCs w:val="16"/>
              </w:rPr>
              <w:instrText xml:space="preserve"> ADDIN EN.CITE.DATA </w:instrText>
            </w:r>
            <w:r w:rsidR="00143532" w:rsidRPr="003A7198">
              <w:rPr>
                <w:rFonts w:ascii="Helvetica" w:hAnsi="Helvetica" w:cs="Times New Roman"/>
                <w:sz w:val="16"/>
                <w:szCs w:val="16"/>
              </w:rPr>
            </w:r>
            <w:r w:rsidR="00143532" w:rsidRPr="003A7198">
              <w:rPr>
                <w:rFonts w:ascii="Helvetica" w:hAnsi="Helvetica" w:cs="Times New Roman"/>
                <w:sz w:val="16"/>
                <w:szCs w:val="16"/>
              </w:rPr>
              <w:fldChar w:fldCharType="end"/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fldChar w:fldCharType="separate"/>
            </w:r>
            <w:r w:rsidR="00143532" w:rsidRPr="003A7198">
              <w:rPr>
                <w:rFonts w:ascii="Helvetica" w:hAnsi="Helvetica" w:cs="Times New Roman"/>
                <w:noProof/>
                <w:sz w:val="16"/>
                <w:szCs w:val="16"/>
              </w:rPr>
              <w:t>[</w:t>
            </w:r>
            <w:hyperlink w:anchor="_ENREF_20" w:tooltip="Gentil, 2015 #295" w:history="1">
              <w:r w:rsidR="00EB02C3" w:rsidRPr="003A7198">
                <w:rPr>
                  <w:rFonts w:ascii="Helvetica" w:hAnsi="Helvetica" w:cs="Times New Roman"/>
                  <w:noProof/>
                  <w:sz w:val="16"/>
                  <w:szCs w:val="16"/>
                </w:rPr>
                <w:t>20</w:t>
              </w:r>
            </w:hyperlink>
            <w:r w:rsidR="00143532" w:rsidRPr="003A7198">
              <w:rPr>
                <w:rFonts w:ascii="Helvetica" w:hAnsi="Helvetica" w:cs="Times New Roman"/>
                <w:noProof/>
                <w:sz w:val="16"/>
                <w:szCs w:val="16"/>
              </w:rPr>
              <w:t>]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fldChar w:fldCharType="end"/>
            </w:r>
          </w:p>
          <w:p w14:paraId="4E7BB34C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2015</w:t>
            </w:r>
          </w:p>
          <w:p w14:paraId="7A9A47AB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Canada</w:t>
            </w:r>
          </w:p>
        </w:tc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14:paraId="0E1554A7" w14:textId="4E77CC0D" w:rsidR="005E20A4" w:rsidRPr="003A7198" w:rsidRDefault="000D604B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rect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 xml:space="preserve"> costs</w:t>
            </w:r>
          </w:p>
        </w:tc>
        <w:tc>
          <w:tcPr>
            <w:tcW w:w="952" w:type="pct"/>
            <w:tcBorders>
              <w:top w:val="nil"/>
              <w:left w:val="nil"/>
              <w:bottom w:val="nil"/>
              <w:right w:val="nil"/>
            </w:tcBorders>
          </w:tcPr>
          <w:p w14:paraId="635D457C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Hospital costs</w:t>
            </w:r>
          </w:p>
          <w:p w14:paraId="0C3F9671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harmacy costs</w:t>
            </w:r>
          </w:p>
          <w:p w14:paraId="7E7B3235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rimary care costs</w:t>
            </w:r>
          </w:p>
        </w:tc>
        <w:tc>
          <w:tcPr>
            <w:tcW w:w="2112" w:type="pct"/>
            <w:tcBorders>
              <w:top w:val="nil"/>
              <w:left w:val="nil"/>
              <w:bottom w:val="nil"/>
            </w:tcBorders>
          </w:tcPr>
          <w:p w14:paraId="57420E31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urrency Year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: CAD, 2010</w:t>
            </w:r>
          </w:p>
          <w:p w14:paraId="1C276038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ost of Non-adherence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: </w:t>
            </w:r>
          </w:p>
          <w:p w14:paraId="2DA305D5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Adjusted all cause:</w:t>
            </w:r>
          </w:p>
          <w:p w14:paraId="08DC8450" w14:textId="24FE0061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11124 ($</w:t>
            </w:r>
            <w:r w:rsidR="00D51A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0352.9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7419 ($</w:t>
            </w:r>
            <w:r w:rsidR="00D51A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6904.7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 $2687 ($</w:t>
            </w:r>
            <w:r w:rsidR="00D51A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500.7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 $504 ($</w:t>
            </w:r>
            <w:r w:rsidR="00D51A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69.0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OC:$513 ($</w:t>
            </w:r>
            <w:r w:rsidR="00D51A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77.4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0ECCB89F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Adjusted disease state specific:</w:t>
            </w:r>
          </w:p>
          <w:p w14:paraId="70A879EC" w14:textId="188DC921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4477 ($</w:t>
            </w:r>
            <w:r w:rsidR="00D51A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166.6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2836 ($</w:t>
            </w:r>
            <w:r w:rsidR="00D51A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639.4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 $1518 ($</w:t>
            </w:r>
            <w:r w:rsidR="00D51A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412.7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</w:t>
            </w:r>
            <w:r w:rsidR="009C5914" w:rsidRPr="003A7198">
              <w:rPr>
                <w:rFonts w:ascii="Helvetica" w:hAnsi="Helvetica" w:cs="Helvetica"/>
                <w:sz w:val="16"/>
                <w:szCs w:val="16"/>
                <w:vertAlign w:val="superscript"/>
              </w:rPr>
              <w:t>⸿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: $-444 ($-</w:t>
            </w:r>
            <w:r w:rsidR="00D51A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13.2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OC:$568 ($</w:t>
            </w:r>
            <w:r w:rsidR="00D51A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545.38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0A5A38A4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Unadjusted all cause:</w:t>
            </w:r>
          </w:p>
          <w:p w14:paraId="423BA041" w14:textId="1DC2674C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14979 ($</w:t>
            </w:r>
            <w:r w:rsidR="00D51A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3940.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6351 ($</w:t>
            </w:r>
            <w:r w:rsidR="00D51A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5910.7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 $4058 ($</w:t>
            </w:r>
            <w:r w:rsidR="00D51A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3776.7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 PC: $3503 ($</w:t>
            </w:r>
            <w:r w:rsidR="00D51A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3260.1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OC:$1066 ($</w:t>
            </w:r>
            <w:r w:rsidR="00D51A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992.1068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047FABB1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Unadjusted disease state specific:</w:t>
            </w:r>
          </w:p>
          <w:p w14:paraId="2AE94A1F" w14:textId="7376F8A0" w:rsidR="005E20A4" w:rsidRPr="003A7198" w:rsidRDefault="005E20A4" w:rsidP="007200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9008 ($</w:t>
            </w:r>
            <w:r w:rsidR="00D51A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8383.5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2854 ($</w:t>
            </w:r>
            <w:r w:rsidR="00D51A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656.1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 $2654 ($</w:t>
            </w:r>
            <w:r w:rsidR="00D51A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470.0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 $2498 ($</w:t>
            </w:r>
            <w:r w:rsidR="00D51A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324.8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OC:$1002 ($</w:t>
            </w:r>
            <w:r w:rsidR="00D51A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932.5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</w:tc>
      </w:tr>
      <w:tr w:rsidR="005E20A4" w:rsidRPr="003A7198" w14:paraId="1D69147B" w14:textId="77777777" w:rsidTr="000934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1" w:type="pct"/>
            <w:tcBorders>
              <w:top w:val="nil"/>
              <w:bottom w:val="nil"/>
              <w:right w:val="nil"/>
            </w:tcBorders>
          </w:tcPr>
          <w:p w14:paraId="2744AB78" w14:textId="33AF2718" w:rsidR="005E20A4" w:rsidRPr="003A7198" w:rsidRDefault="005E20A4" w:rsidP="0088182C">
            <w:pPr>
              <w:rPr>
                <w:rFonts w:ascii="Helvetica" w:hAnsi="Helvetica" w:cs="Times New Roman"/>
                <w:i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>Gilmer et al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/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 &lt;EndNote&gt;&lt;Cite&gt;&lt;Author&gt;Gilmer&lt;/Author&gt;&lt;Year&gt;2004&lt;/Year&gt;&lt;RecNum&gt;92&lt;/RecNum&gt;&lt;DisplayText&gt;[21]&lt;/DisplayText&gt;&lt;record&gt;&lt;rec-number&gt;92&lt;/rec-number&gt;&lt;foreign-keys&gt;&lt;key app="EN" db-id="xx5fvewt3vzsdkepeftxvpv0f2d2fpxd52es" timestamp="1447219860"&gt;92&lt;/key&gt;&lt;/foreign-keys&gt;&lt;ref-type name="Journal Article"&gt;17&lt;/ref-type&gt;&lt;contributors&gt;&lt;authors&gt;&lt;author&gt;Gilmer, Todd P&lt;/author&gt;&lt;author&gt;Dolder, Christian R&lt;/author&gt;&lt;author&gt;Lacro, Jonathan P&lt;/author&gt;&lt;author&gt;Folsom, David P&lt;/author&gt;&lt;author&gt;Lindamer, Laurie&lt;/author&gt;&lt;author&gt;Garcia, Piedad&lt;/author&gt;&lt;author&gt;Jeste, Dilip V&lt;/author&gt;&lt;/authors&gt;&lt;/contributors&gt;&lt;titles&gt;&lt;title&gt;Adherence to treatment with antipsychotic medication and health care costs among Medicaid beneficiaries with schizophrenia.&lt;/title&gt;&lt;secondary-title&gt;The American journal of psychiatry&lt;/secondary-title&gt;&lt;/titles&gt;&lt;periodical&gt;&lt;full-title&gt;Am J Psychiatry&lt;/full-title&gt;&lt;abbr-1&gt;The American journal of psychiatry&lt;/abbr-1&gt;&lt;/periodical&gt;&lt;pages&gt;692-9&lt;/pages&gt;&lt;volume&gt;161&lt;/volume&gt;&lt;keywords&gt;&lt;keyword&gt;Adult&lt;/keyword&gt;&lt;keyword&gt;Antipsychotic Agents&lt;/keyword&gt;&lt;keyword&gt;Antipsychotic Agents: economics&lt;/keyword&gt;&lt;keyword&gt;Antipsychotic Agents: therapeutic use&lt;/keyword&gt;&lt;keyword&gt;California&lt;/keyword&gt;&lt;keyword&gt;Catchment Area (Health)&lt;/keyword&gt;&lt;keyword&gt;Female&lt;/keyword&gt;&lt;keyword&gt;Health Care Costs&lt;/keyword&gt;&lt;keyword&gt;Health Services Research&lt;/keyword&gt;&lt;keyword&gt;Humans&lt;/keyword&gt;&lt;keyword&gt;Male&lt;/keyword&gt;&lt;keyword&gt;Medicaid&lt;/keyword&gt;&lt;keyword&gt;Medicaid: economics&lt;/keyword&gt;&lt;keyword&gt;Middle Aged&lt;/keyword&gt;&lt;keyword&gt;Patient Compliance&lt;/keyword&gt;&lt;keyword&gt;Patient Compliance: statistics &amp;amp; numerical data&lt;/keyword&gt;&lt;keyword&gt;Schizophrenia&lt;/keyword&gt;&lt;keyword&gt;Schizophrenia: drug therapy&lt;/keyword&gt;&lt;keyword&gt;Schizophrenia: economics&lt;/keyword&gt;&lt;keyword&gt;Self Administration&lt;/keyword&gt;&lt;keyword&gt;Self Administration: economics&lt;/keyword&gt;&lt;keyword&gt;Self Administration: utilization&lt;/keyword&gt;&lt;/keywords&gt;&lt;dates&gt;&lt;year&gt;2004&lt;/year&gt;&lt;/dates&gt;&lt;accession-num&gt;15056516&lt;/accession-num&gt;&lt;urls&gt;&lt;/urls&gt;&lt;/record&gt;&lt;/Cite&gt;&lt;/EndNote&gt;</w:instrTex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separate"/>
            </w:r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[</w:t>
            </w:r>
            <w:hyperlink w:anchor="_ENREF_21" w:tooltip="Gilmer, 2004 #92" w:history="1">
              <w:r w:rsidR="00EB02C3" w:rsidRPr="003A7198">
                <w:rPr>
                  <w:rFonts w:ascii="Helvetica" w:hAnsi="Helvetica" w:cs="Times New Roman"/>
                  <w:i/>
                  <w:noProof/>
                  <w:sz w:val="16"/>
                  <w:szCs w:val="16"/>
                </w:rPr>
                <w:t>21</w:t>
              </w:r>
            </w:hyperlink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]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</w:p>
          <w:p w14:paraId="1072F316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2004</w:t>
            </w:r>
          </w:p>
          <w:p w14:paraId="24E45A53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US</w:t>
            </w:r>
          </w:p>
        </w:tc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14:paraId="77DC944D" w14:textId="6289F896" w:rsidR="005E20A4" w:rsidRPr="003A7198" w:rsidRDefault="000D604B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rect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 xml:space="preserve"> costs </w:t>
            </w:r>
          </w:p>
        </w:tc>
        <w:tc>
          <w:tcPr>
            <w:tcW w:w="952" w:type="pct"/>
            <w:tcBorders>
              <w:top w:val="nil"/>
              <w:left w:val="nil"/>
              <w:bottom w:val="nil"/>
              <w:right w:val="nil"/>
            </w:tcBorders>
          </w:tcPr>
          <w:p w14:paraId="643252E5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Hospital costs</w:t>
            </w:r>
          </w:p>
          <w:p w14:paraId="79A2FE05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harmacy costs</w:t>
            </w:r>
          </w:p>
        </w:tc>
        <w:tc>
          <w:tcPr>
            <w:tcW w:w="2112" w:type="pct"/>
            <w:tcBorders>
              <w:top w:val="nil"/>
              <w:left w:val="nil"/>
              <w:bottom w:val="nil"/>
            </w:tcBorders>
          </w:tcPr>
          <w:p w14:paraId="7CF7F60E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urrency Year: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 USD, 1999</w:t>
            </w:r>
          </w:p>
          <w:p w14:paraId="5BE93A29" w14:textId="31F8E6EF" w:rsidR="005E20A4" w:rsidRPr="003A7198" w:rsidRDefault="005E20A4" w:rsidP="007200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 xml:space="preserve">Cost of Non-adherence: 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TC:$8168 ($</w:t>
            </w:r>
            <w:r w:rsidR="00D51A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1874.5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 OC:$3464 ($</w:t>
            </w:r>
            <w:r w:rsidR="00D51A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5035.9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1542 ($</w:t>
            </w:r>
            <w:r w:rsidR="00D51A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241.7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HC:$3413 ($</w:t>
            </w:r>
            <w:r w:rsidR="00D51A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961.7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</w:tc>
      </w:tr>
      <w:tr w:rsidR="005E20A4" w:rsidRPr="003A7198" w14:paraId="2FBD7EE6" w14:textId="77777777" w:rsidTr="0009344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1" w:type="pct"/>
            <w:tcBorders>
              <w:top w:val="nil"/>
              <w:bottom w:val="nil"/>
              <w:right w:val="nil"/>
            </w:tcBorders>
          </w:tcPr>
          <w:p w14:paraId="63438780" w14:textId="250504E4" w:rsidR="005E20A4" w:rsidRPr="003A7198" w:rsidRDefault="005E20A4" w:rsidP="0088182C">
            <w:pPr>
              <w:rPr>
                <w:rFonts w:ascii="Helvetica" w:hAnsi="Helvetica" w:cs="Times New Roman"/>
                <w:i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>Gosselin et al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/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 &lt;EndNote&gt;&lt;Cite&gt;&lt;Author&gt;Gosselin&lt;/Author&gt;&lt;RecNum&gt;95&lt;/RecNum&gt;&lt;DisplayText&gt;[22]&lt;/DisplayText&gt;&lt;record&gt;&lt;rec-number&gt;95&lt;/rec-number&gt;&lt;foreign-keys&gt;&lt;key app="EN" db-id="xx5fvewt3vzsdkepeftxvpv0f2d2fpxd52es" timestamp="1447219860"&gt;95&lt;/key&gt;&lt;/foreign-keys&gt;&lt;ref-type name="Journal Article"&gt;17&lt;/ref-type&gt;&lt;contributors&gt;&lt;authors&gt;&lt;author&gt;Gosselin, Antoine&lt;/author&gt;&lt;author&gt;Luo, Roger&lt;/author&gt;&lt;author&gt;Lohoues, Herve&lt;/author&gt;&lt;author&gt;Toy, Edmond&lt;/author&gt;&lt;author&gt;Lewis, Barbara&lt;/author&gt;&lt;author&gt;Crawley, Joseph&lt;/author&gt;&lt;author&gt;Duh, Mei Sheng&lt;/author&gt;&lt;/authors&gt;&lt;/contributors&gt;&lt;titles&gt;&lt;title&gt;The impact of proton pump inhibitor compliance on health-care resource utilization and costs in patients with gastroesophageal reflux disease.&lt;/title&gt;&lt;secondary-title&gt;Value in health : the journal of the International Society for Pharmacoeconomics and Outcomes Research&lt;/secondary-title&gt;&lt;/titles&gt;&lt;periodical&gt;&lt;full-title&gt;Value Health&lt;/full-title&gt;&lt;abbr-1&gt;Value in health : the journal of the International Society for Pharmacoeconomics and Outcomes Research&lt;/abbr-1&gt;&lt;/periodical&gt;&lt;pages&gt;34-9&lt;/pages&gt;&lt;volume&gt;12&lt;/volume&gt;&lt;keywords&gt;&lt;keyword&gt;Adult&lt;/keyword&gt;&lt;keyword&gt;Female&lt;/keyword&gt;&lt;keyword&gt;Gastroesophageal Reflux&lt;/keyword&gt;&lt;keyword&gt;Gastroesophageal Reflux: drug therapy&lt;/keyword&gt;&lt;keyword&gt;Gastroesophageal Reflux: economics&lt;/keyword&gt;&lt;keyword&gt;Health Care Costs&lt;/keyword&gt;&lt;keyword&gt;Humans&lt;/keyword&gt;&lt;keyword&gt;Male&lt;/keyword&gt;&lt;keyword&gt;Managed Care Programs&lt;/keyword&gt;&lt;keyword&gt;Managed Care Programs: economics&lt;/keyword&gt;&lt;keyword&gt;Medication Adherence&lt;/keyword&gt;&lt;keyword&gt;Middle Aged&lt;/keyword&gt;&lt;keyword&gt;Proton Pump Inhibitors&lt;/keyword&gt;&lt;keyword&gt;Proton Pump Inhibitors: economics&lt;/keyword&gt;&lt;keyword&gt;Proton Pump Inhibitors: therapeutic use&lt;/keyword&gt;&lt;keyword&gt;Retrospective Studies&lt;/keyword&gt;&lt;keyword&gt;United States&lt;/keyword&gt;&lt;/keywords&gt;&lt;dates&gt;&lt;year&gt;2009&lt;/year&gt;&lt;/dates&gt;&lt;accession-num&gt;19895371&lt;/accession-num&gt;&lt;urls&gt;&lt;/urls&gt;&lt;electronic-resource-num&gt;10.1111/j.1524-4733.2008.00399.x&lt;/electronic-resource-num&gt;&lt;/record&gt;&lt;/Cite&gt;&lt;/EndNote&gt;</w:instrTex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separate"/>
            </w:r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[</w:t>
            </w:r>
            <w:hyperlink w:anchor="_ENREF_22" w:tooltip="Gosselin, 2009 #95" w:history="1">
              <w:r w:rsidR="00EB02C3" w:rsidRPr="003A7198">
                <w:rPr>
                  <w:rFonts w:ascii="Helvetica" w:hAnsi="Helvetica" w:cs="Times New Roman"/>
                  <w:i/>
                  <w:noProof/>
                  <w:sz w:val="16"/>
                  <w:szCs w:val="16"/>
                </w:rPr>
                <w:t>22</w:t>
              </w:r>
            </w:hyperlink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]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</w:p>
          <w:p w14:paraId="30B22B05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2009</w:t>
            </w:r>
          </w:p>
          <w:p w14:paraId="3E291969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US</w:t>
            </w:r>
          </w:p>
        </w:tc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14:paraId="6AC0AC7E" w14:textId="7C6795C8" w:rsidR="005E20A4" w:rsidRPr="003A7198" w:rsidRDefault="000D604B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rect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 xml:space="preserve"> costs</w:t>
            </w:r>
          </w:p>
          <w:p w14:paraId="7CA65A00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</w:tc>
        <w:tc>
          <w:tcPr>
            <w:tcW w:w="952" w:type="pct"/>
            <w:tcBorders>
              <w:top w:val="nil"/>
              <w:left w:val="nil"/>
              <w:bottom w:val="nil"/>
              <w:right w:val="nil"/>
            </w:tcBorders>
          </w:tcPr>
          <w:p w14:paraId="14D7B859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Hospital costs</w:t>
            </w:r>
          </w:p>
          <w:p w14:paraId="666F40FB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harmacy costs</w:t>
            </w:r>
          </w:p>
          <w:p w14:paraId="32C7FC09" w14:textId="4AC7FFAB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rimary Care costs</w:t>
            </w:r>
          </w:p>
        </w:tc>
        <w:tc>
          <w:tcPr>
            <w:tcW w:w="2112" w:type="pct"/>
            <w:tcBorders>
              <w:top w:val="nil"/>
              <w:left w:val="nil"/>
              <w:bottom w:val="nil"/>
            </w:tcBorders>
          </w:tcPr>
          <w:p w14:paraId="3D1CA69C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urrency Year: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 USD, 2003</w:t>
            </w:r>
          </w:p>
          <w:p w14:paraId="1AA464D8" w14:textId="27FBF61A" w:rsidR="005E20A4" w:rsidRPr="003A7198" w:rsidRDefault="005E20A4" w:rsidP="007200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 xml:space="preserve">Cost of Non-adherence: 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TC:$9497 ($</w:t>
            </w:r>
            <w:r w:rsidR="002252E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2743.0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2116 ($</w:t>
            </w:r>
            <w:r w:rsidR="002252E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839.2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5458 ($</w:t>
            </w:r>
            <w:r w:rsidR="002252E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7323.5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</w:t>
            </w:r>
            <w:r w:rsidR="007200F4" w:rsidRPr="003A7198">
              <w:rPr>
                <w:rFonts w:ascii="Helvetica" w:hAnsi="Helvetica" w:cs="Times New Roman"/>
                <w:sz w:val="16"/>
                <w:szCs w:val="16"/>
              </w:rPr>
              <w:t xml:space="preserve"> 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PC:$1922 ($</w:t>
            </w:r>
            <w:r w:rsidR="002252E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578.9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7575 ($</w:t>
            </w:r>
            <w:r w:rsidR="002252E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0164.0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</w:tc>
      </w:tr>
      <w:tr w:rsidR="005E20A4" w:rsidRPr="003A7198" w14:paraId="56A9C7BC" w14:textId="77777777" w:rsidTr="000934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1" w:type="pct"/>
            <w:tcBorders>
              <w:top w:val="nil"/>
              <w:bottom w:val="nil"/>
              <w:right w:val="nil"/>
            </w:tcBorders>
          </w:tcPr>
          <w:p w14:paraId="13B9FB86" w14:textId="77FC3BCF" w:rsidR="005E20A4" w:rsidRPr="003A7198" w:rsidRDefault="005E20A4" w:rsidP="0088182C">
            <w:pPr>
              <w:rPr>
                <w:rFonts w:ascii="Helvetica" w:hAnsi="Helvetica" w:cs="Times New Roman"/>
                <w:i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>Hansen et al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>
                <w:fldData xml:space="preserve">PEVuZE5vdGU+PENpdGU+PEF1dGhvcj5IYW5zZW48L0F1dGhvcj48WWVhcj4yMDEwPC9ZZWFyPjxS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==
</w:fldData>
              </w:fldCha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 </w:instrText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>
                <w:fldData xml:space="preserve">PEVuZE5vdGU+PENpdGU+PEF1dGhvcj5IYW5zZW48L0F1dGhvcj48WWVhcj4yMDEwPC9ZZWFyPjxS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==
</w:fldData>
              </w:fldCha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.DATA </w:instrText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separate"/>
            </w:r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[</w:t>
            </w:r>
            <w:hyperlink w:anchor="_ENREF_23" w:tooltip="Hansen, 2010 #100" w:history="1">
              <w:r w:rsidR="00EB02C3" w:rsidRPr="003A7198">
                <w:rPr>
                  <w:rFonts w:ascii="Helvetica" w:hAnsi="Helvetica" w:cs="Times New Roman"/>
                  <w:i/>
                  <w:noProof/>
                  <w:sz w:val="16"/>
                  <w:szCs w:val="16"/>
                </w:rPr>
                <w:t>23</w:t>
              </w:r>
            </w:hyperlink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]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</w:p>
          <w:p w14:paraId="60F2FF79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2010</w:t>
            </w:r>
          </w:p>
          <w:p w14:paraId="653F9CD9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US</w:t>
            </w:r>
          </w:p>
        </w:tc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14:paraId="3224FC4C" w14:textId="2CDA9411" w:rsidR="005E20A4" w:rsidRPr="003A7198" w:rsidRDefault="000D604B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rect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 xml:space="preserve"> costs</w:t>
            </w:r>
          </w:p>
          <w:p w14:paraId="4FEFC627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</w:tc>
        <w:tc>
          <w:tcPr>
            <w:tcW w:w="952" w:type="pct"/>
            <w:tcBorders>
              <w:top w:val="nil"/>
              <w:left w:val="nil"/>
              <w:bottom w:val="nil"/>
              <w:right w:val="nil"/>
            </w:tcBorders>
          </w:tcPr>
          <w:p w14:paraId="3C919824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Hospital costs</w:t>
            </w:r>
          </w:p>
          <w:p w14:paraId="38866BFA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harmacy costs</w:t>
            </w:r>
          </w:p>
        </w:tc>
        <w:tc>
          <w:tcPr>
            <w:tcW w:w="2112" w:type="pct"/>
            <w:tcBorders>
              <w:top w:val="nil"/>
              <w:left w:val="nil"/>
              <w:bottom w:val="nil"/>
            </w:tcBorders>
          </w:tcPr>
          <w:p w14:paraId="17E939ED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urrency Year: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 USD, 2005</w:t>
            </w:r>
          </w:p>
          <w:p w14:paraId="69600659" w14:textId="53E9EE41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ost of Non-adherence</w:t>
            </w:r>
            <w:r w:rsidR="009C5914" w:rsidRPr="003A7198">
              <w:rPr>
                <w:rFonts w:ascii="Helvetica" w:hAnsi="Helvetica" w:cs="Times New Roman"/>
                <w:sz w:val="16"/>
                <w:szCs w:val="16"/>
                <w:u w:val="single"/>
                <w:vertAlign w:val="superscript"/>
              </w:rPr>
              <w:t>§</w:t>
            </w: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: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 </w:t>
            </w:r>
          </w:p>
          <w:p w14:paraId="23E06897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All cause:</w:t>
            </w:r>
          </w:p>
          <w:p w14:paraId="73191DAD" w14:textId="0FAB25C0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HC:$15448.50 ($</w:t>
            </w:r>
            <w:r w:rsidR="002252E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9548.6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4242.33 ($</w:t>
            </w:r>
            <w:r w:rsidR="002252E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5368.2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), </w:t>
            </w:r>
          </w:p>
          <w:p w14:paraId="2594783A" w14:textId="02EC0080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E935F1">
              <w:rPr>
                <w:rFonts w:ascii="Helvetica" w:hAnsi="Helvetica" w:cs="Times New Roman"/>
                <w:sz w:val="16"/>
                <w:szCs w:val="16"/>
              </w:rPr>
              <w:t>OC:$ 7377.83</w:t>
            </w:r>
            <w:r w:rsidR="00E935F1" w:rsidRPr="00E935F1">
              <w:rPr>
                <w:rFonts w:ascii="Helvetica" w:hAnsi="Helvetica" w:cs="Times New Roman"/>
                <w:sz w:val="16"/>
                <w:szCs w:val="16"/>
              </w:rPr>
              <w:t xml:space="preserve"> ($9283.6)</w:t>
            </w:r>
            <w:r w:rsidRPr="00E935F1">
              <w:rPr>
                <w:rFonts w:ascii="Helvetica" w:hAnsi="Helvetica" w:cs="Times New Roman"/>
                <w:sz w:val="16"/>
                <w:szCs w:val="16"/>
              </w:rPr>
              <w:t>,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 PC:$3828 ($</w:t>
            </w:r>
            <w:r w:rsidR="002252E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843.9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4BD4FEA5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sease state specific:</w:t>
            </w:r>
          </w:p>
          <w:p w14:paraId="4539D4E9" w14:textId="68BDF073" w:rsidR="005E20A4" w:rsidRPr="003A7198" w:rsidRDefault="005E20A4" w:rsidP="007200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HC:$3232.33 ($</w:t>
            </w:r>
            <w:r w:rsidR="002252E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090.2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873.50 ($</w:t>
            </w:r>
            <w:r w:rsidR="002252E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105.3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1545.67</w:t>
            </w:r>
            <w:r w:rsidR="002252EB" w:rsidRPr="003A7198">
              <w:rPr>
                <w:rFonts w:ascii="Helvetica" w:hAnsi="Helvetica" w:cs="Times New Roman"/>
                <w:sz w:val="16"/>
                <w:szCs w:val="16"/>
              </w:rPr>
              <w:t xml:space="preserve"> 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($</w:t>
            </w:r>
            <w:r w:rsidR="002252E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955.8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812.67 ($</w:t>
            </w:r>
            <w:r w:rsidR="002252E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028.35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</w:tc>
      </w:tr>
      <w:tr w:rsidR="005E20A4" w:rsidRPr="003A7198" w14:paraId="6224CE1F" w14:textId="77777777" w:rsidTr="0009344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1" w:type="pct"/>
            <w:tcBorders>
              <w:top w:val="nil"/>
              <w:bottom w:val="nil"/>
              <w:right w:val="nil"/>
            </w:tcBorders>
          </w:tcPr>
          <w:p w14:paraId="4A605003" w14:textId="0A1960AE" w:rsidR="005E20A4" w:rsidRPr="003A7198" w:rsidRDefault="005E20A4" w:rsidP="0088182C">
            <w:pPr>
              <w:rPr>
                <w:rFonts w:ascii="Helvetica" w:hAnsi="Helvetica" w:cs="Times New Roman"/>
                <w:i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>Hazel-Fernandez et al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>
                <w:fldData xml:space="preserve">PEVuZE5vdGU+PENpdGU+PEF1dGhvcj5IYXplbC1GZXJuYW5kZXo8L0F1dGhvcj48WWVhcj4yMDEz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=
</w:fldData>
              </w:fldCha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 </w:instrText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>
                <w:fldData xml:space="preserve">PEVuZE5vdGU+PENpdGU+PEF1dGhvcj5IYXplbC1GZXJuYW5kZXo8L0F1dGhvcj48WWVhcj4yMDEz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=
</w:fldData>
              </w:fldCha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.DATA </w:instrText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separate"/>
            </w:r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[</w:t>
            </w:r>
            <w:hyperlink w:anchor="_ENREF_24" w:tooltip="Hazel-Fernandez, 2013 #103" w:history="1">
              <w:r w:rsidR="00EB02C3" w:rsidRPr="003A7198">
                <w:rPr>
                  <w:rFonts w:ascii="Helvetica" w:hAnsi="Helvetica" w:cs="Times New Roman"/>
                  <w:i/>
                  <w:noProof/>
                  <w:sz w:val="16"/>
                  <w:szCs w:val="16"/>
                </w:rPr>
                <w:t>24</w:t>
              </w:r>
            </w:hyperlink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]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</w:p>
          <w:p w14:paraId="6BEA5F53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2013</w:t>
            </w:r>
          </w:p>
          <w:p w14:paraId="1957E3FF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US</w:t>
            </w:r>
          </w:p>
        </w:tc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14:paraId="00B72F2C" w14:textId="37FFB76A" w:rsidR="005E20A4" w:rsidRPr="003A7198" w:rsidRDefault="000D604B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rect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 xml:space="preserve"> costs</w:t>
            </w:r>
          </w:p>
          <w:p w14:paraId="0E996249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</w:tc>
        <w:tc>
          <w:tcPr>
            <w:tcW w:w="952" w:type="pct"/>
            <w:tcBorders>
              <w:top w:val="nil"/>
              <w:left w:val="nil"/>
              <w:bottom w:val="nil"/>
              <w:right w:val="nil"/>
            </w:tcBorders>
          </w:tcPr>
          <w:p w14:paraId="2D5C3FF2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Hospital costs</w:t>
            </w:r>
          </w:p>
          <w:p w14:paraId="470DF973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harmacy costs</w:t>
            </w:r>
          </w:p>
        </w:tc>
        <w:tc>
          <w:tcPr>
            <w:tcW w:w="2112" w:type="pct"/>
            <w:tcBorders>
              <w:top w:val="nil"/>
              <w:left w:val="nil"/>
              <w:bottom w:val="nil"/>
            </w:tcBorders>
          </w:tcPr>
          <w:p w14:paraId="7E277A64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urrency Year: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 USD, 2010</w:t>
            </w:r>
          </w:p>
          <w:p w14:paraId="4B8F4D1B" w14:textId="0ABE8754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  <w:u w:val="single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ost of Non-adherence</w:t>
            </w:r>
            <w:r w:rsidR="009C5914" w:rsidRPr="003A7198">
              <w:rPr>
                <w:rFonts w:ascii="Helvetica" w:hAnsi="Helvetica" w:cs="Times New Roman"/>
                <w:sz w:val="16"/>
                <w:szCs w:val="16"/>
                <w:u w:val="single"/>
                <w:vertAlign w:val="superscript"/>
              </w:rPr>
              <w:t>†</w:t>
            </w: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 xml:space="preserve">: </w:t>
            </w:r>
            <w:bookmarkStart w:id="0" w:name="_GoBack"/>
            <w:bookmarkEnd w:id="0"/>
          </w:p>
          <w:p w14:paraId="538DEB89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≥80% adherence:</w:t>
            </w:r>
          </w:p>
          <w:p w14:paraId="0691C1BC" w14:textId="0C5434BB" w:rsidR="005E20A4" w:rsidRPr="003A7198" w:rsidRDefault="005E20A4" w:rsidP="000E76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HC:$21033 ($</w:t>
            </w:r>
            <w:r w:rsidR="002252E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4190.7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2198 ($</w:t>
            </w:r>
            <w:r w:rsidR="002252E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527.9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5151 ($</w:t>
            </w:r>
            <w:r w:rsidR="002252E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5924.3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EDC:$211 ($</w:t>
            </w:r>
            <w:r w:rsidR="002252E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42.6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13472 ($</w:t>
            </w:r>
            <w:r w:rsidR="002252E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5494.58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) </w:t>
            </w:r>
          </w:p>
          <w:p w14:paraId="20C21068" w14:textId="77777777" w:rsidR="005E20A4" w:rsidRPr="003A7198" w:rsidRDefault="005E20A4" w:rsidP="000E76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50-80% adherence:</w:t>
            </w:r>
          </w:p>
          <w:p w14:paraId="4FFC27B8" w14:textId="4D7C1AC3" w:rsidR="005E20A4" w:rsidRPr="003A7198" w:rsidRDefault="005E20A4" w:rsidP="000E76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HC:$25574 ($</w:t>
            </w:r>
            <w:r w:rsidR="002252E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9413.48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8448 ($</w:t>
            </w:r>
            <w:r w:rsidR="002252E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9716.3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6439 ($</w:t>
            </w:r>
            <w:r w:rsidR="002252E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7405.70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 EDC:$330 ($</w:t>
            </w:r>
            <w:r w:rsidR="002252E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379.5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10358 ($</w:t>
            </w:r>
            <w:r w:rsidR="002252E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1913.0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)  </w:t>
            </w:r>
          </w:p>
          <w:p w14:paraId="178C91B1" w14:textId="77777777" w:rsidR="005E20A4" w:rsidRPr="003A7198" w:rsidRDefault="005E20A4" w:rsidP="000E76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&lt;50% adherence:</w:t>
            </w:r>
          </w:p>
          <w:p w14:paraId="3FC3C106" w14:textId="1F9598F8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HC:$15528 ($</w:t>
            </w:r>
            <w:r w:rsidR="002252E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7859.25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4897 ($</w:t>
            </w:r>
            <w:r w:rsidR="002252E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5632.1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5806 ($</w:t>
            </w:r>
            <w:r w:rsidR="002252E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6677.6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EDC:$465 ($</w:t>
            </w:r>
            <w:r w:rsidR="002252E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534.80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4361 ($</w:t>
            </w:r>
            <w:r w:rsidR="002252E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5015.7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53D0D9CC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lastRenderedPageBreak/>
              <w:t>Fracture related, ≥80% adherence:</w:t>
            </w:r>
          </w:p>
          <w:p w14:paraId="0E40400D" w14:textId="6F36B92C" w:rsidR="005E20A4" w:rsidRPr="003A7198" w:rsidRDefault="005E20A4" w:rsidP="002A69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HC:$12670 ($</w:t>
            </w:r>
            <w:r w:rsidR="002252E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4572.1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366 ($</w:t>
            </w:r>
            <w:r w:rsidR="002252E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20.95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1048 ($</w:t>
            </w:r>
            <w:r w:rsidR="002252E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205.34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EDC:$6 ($</w:t>
            </w:r>
            <w:r w:rsidR="002252E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6.8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10810 ($</w:t>
            </w:r>
            <w:r w:rsidR="002252E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2432.9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) </w:t>
            </w:r>
          </w:p>
          <w:p w14:paraId="51E5FD80" w14:textId="77777777" w:rsidR="005E20A4" w:rsidRPr="003A7198" w:rsidRDefault="005E20A4" w:rsidP="002A69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Fracture related, 50-80% adherence:</w:t>
            </w:r>
          </w:p>
          <w:p w14:paraId="7F3AFBFA" w14:textId="3A4385BA" w:rsidR="005E20A4" w:rsidRPr="003A7198" w:rsidRDefault="005E20A4" w:rsidP="002A69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HC:$9292 ($</w:t>
            </w:r>
            <w:r w:rsidR="002252E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0687.0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955 ($</w:t>
            </w:r>
            <w:r w:rsidR="002252E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098.38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830 ($</w:t>
            </w:r>
            <w:r w:rsidR="002252E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954.6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 EDC:$9 ($</w:t>
            </w:r>
            <w:r w:rsidR="002252E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0.35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7420 ($</w:t>
            </w:r>
            <w:r w:rsidR="007C7C0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8533.9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)  </w:t>
            </w:r>
          </w:p>
          <w:p w14:paraId="14E195EA" w14:textId="77777777" w:rsidR="005E20A4" w:rsidRPr="003A7198" w:rsidRDefault="005E20A4" w:rsidP="002A69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Fracture related, &lt;50 adherence:</w:t>
            </w:r>
          </w:p>
          <w:p w14:paraId="31E96718" w14:textId="582FDA98" w:rsidR="005E20A4" w:rsidRPr="003A7198" w:rsidRDefault="005E20A4" w:rsidP="007200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HC:$4419 ($</w:t>
            </w:r>
            <w:r w:rsidR="007C7C0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5082.4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1325 ($</w:t>
            </w:r>
            <w:r w:rsidR="007C7C0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523.9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767 ($</w:t>
            </w:r>
            <w:r w:rsidR="007C7C0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882.15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EDC:$44 ($</w:t>
            </w:r>
            <w:r w:rsidR="007C7C0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50.60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2068 ($</w:t>
            </w:r>
            <w:r w:rsidR="007C7C0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378.4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</w:tc>
      </w:tr>
      <w:tr w:rsidR="005E20A4" w:rsidRPr="003A7198" w14:paraId="66C804A4" w14:textId="77777777" w:rsidTr="000934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1" w:type="pct"/>
            <w:tcBorders>
              <w:top w:val="nil"/>
              <w:bottom w:val="nil"/>
              <w:right w:val="nil"/>
            </w:tcBorders>
          </w:tcPr>
          <w:p w14:paraId="39046343" w14:textId="2435E62D" w:rsidR="005E20A4" w:rsidRPr="003A7198" w:rsidRDefault="005E20A4" w:rsidP="0088182C">
            <w:pPr>
              <w:rPr>
                <w:rFonts w:ascii="Helvetica" w:hAnsi="Helvetica" w:cs="Times New Roman"/>
                <w:i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lastRenderedPageBreak/>
              <w:t>Hong et al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/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 &lt;EndNote&gt;&lt;Cite&gt;&lt;Author&gt;Hong&lt;/Author&gt;&lt;Year&gt;2011&lt;/Year&gt;&lt;RecNum&gt;115&lt;/RecNum&gt;&lt;DisplayText&gt;[25]&lt;/DisplayText&gt;&lt;record&gt;&lt;rec-number&gt;115&lt;/rec-number&gt;&lt;foreign-keys&gt;&lt;key app="EN" db-id="xx5fvewt3vzsdkepeftxvpv0f2d2fpxd52es" timestamp="1447219861"&gt;115&lt;/key&gt;&lt;/foreign-keys&gt;&lt;ref-type name="Journal Article"&gt;17&lt;/ref-type&gt;&lt;contributors&gt;&lt;authors&gt;&lt;author&gt;Hong, Jihyung&lt;/author&gt;&lt;author&gt;Reed, Catherine&lt;/author&gt;&lt;author&gt;Novick, Diego&lt;/author&gt;&lt;author&gt;Haro, Josep Maria&lt;/author&gt;&lt;author&gt;Aguado, Jaume&lt;/author&gt;&lt;/authors&gt;&lt;/contributors&gt;&lt;titles&gt;&lt;title&gt;Clinical and economic consequences of medication non-adherence in the treatment of patients with a manic/mixed episode of bipolar disorder: results from the European Mania in Bipolar Longitudinal Evaluation of Medication (EMBLEM) study.&lt;/title&gt;&lt;secondary-title&gt;Psychiatry research&lt;/secondary-title&gt;&lt;/titles&gt;&lt;periodical&gt;&lt;full-title&gt;Psychiatry Res&lt;/full-title&gt;&lt;abbr-1&gt;Psychiatry research&lt;/abbr-1&gt;&lt;/periodical&gt;&lt;pages&gt;110-4&lt;/pages&gt;&lt;volume&gt;190&lt;/volume&gt;&lt;keywords&gt;&lt;keyword&gt;Antipsychotic Agents&lt;/keyword&gt;&lt;keyword&gt;Antipsychotic Agents: economics&lt;/keyword&gt;&lt;keyword&gt;Antipsychotic Agents: therapeutic use&lt;/keyword&gt;&lt;keyword&gt;Bipolar Disorder&lt;/keyword&gt;&lt;keyword&gt;Bipolar Disorder: drug therapy&lt;/keyword&gt;&lt;keyword&gt;Bipolar Disorder: economics&lt;/keyword&gt;&lt;keyword&gt;Bipolar Disorder: epidemiology&lt;/keyword&gt;&lt;keyword&gt;Europe&lt;/keyword&gt;&lt;keyword&gt;Female&lt;/keyword&gt;&lt;keyword&gt;Humans&lt;/keyword&gt;&lt;keyword&gt;Longitudinal Studies&lt;/keyword&gt;&lt;keyword&gt;Male&lt;/keyword&gt;&lt;keyword&gt;Medication Adherence&lt;/keyword&gt;&lt;keyword&gt;Outcome Assessment (Health Care)&lt;/keyword&gt;&lt;keyword&gt;Proportional Hazards Models&lt;/keyword&gt;&lt;keyword&gt;Psychiatric Status Rating Scales&lt;/keyword&gt;&lt;keyword&gt;Retrospective Studies&lt;/keyword&gt;&lt;/keywords&gt;&lt;dates&gt;&lt;year&gt;2011&lt;/year&gt;&lt;/dates&gt;&lt;accession-num&gt;21571375&lt;/accession-num&gt;&lt;urls&gt;&lt;/urls&gt;&lt;electronic-resource-num&gt;10.1016/j.psychres.2011.04.016&lt;/electronic-resource-num&gt;&lt;/record&gt;&lt;/Cite&gt;&lt;/EndNote&gt;</w:instrTex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separate"/>
            </w:r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[</w:t>
            </w:r>
            <w:hyperlink w:anchor="_ENREF_25" w:tooltip="Hong, 2011 #115" w:history="1">
              <w:r w:rsidR="00EB02C3" w:rsidRPr="003A7198">
                <w:rPr>
                  <w:rFonts w:ascii="Helvetica" w:hAnsi="Helvetica" w:cs="Times New Roman"/>
                  <w:i/>
                  <w:noProof/>
                  <w:sz w:val="16"/>
                  <w:szCs w:val="16"/>
                </w:rPr>
                <w:t>25</w:t>
              </w:r>
            </w:hyperlink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]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</w:p>
          <w:p w14:paraId="7860DFAC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2011</w:t>
            </w:r>
          </w:p>
          <w:p w14:paraId="3771BDA0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UK</w:t>
            </w:r>
          </w:p>
        </w:tc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14:paraId="0C65679E" w14:textId="03FDBB61" w:rsidR="005E20A4" w:rsidRPr="003A7198" w:rsidRDefault="000D604B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rect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 xml:space="preserve"> costs</w:t>
            </w:r>
          </w:p>
        </w:tc>
        <w:tc>
          <w:tcPr>
            <w:tcW w:w="952" w:type="pct"/>
            <w:tcBorders>
              <w:top w:val="nil"/>
              <w:left w:val="nil"/>
              <w:bottom w:val="nil"/>
              <w:right w:val="nil"/>
            </w:tcBorders>
          </w:tcPr>
          <w:p w14:paraId="2944D145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Hospital costs</w:t>
            </w:r>
          </w:p>
          <w:p w14:paraId="501D18BC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harmacy costs</w:t>
            </w:r>
          </w:p>
        </w:tc>
        <w:tc>
          <w:tcPr>
            <w:tcW w:w="2112" w:type="pct"/>
            <w:tcBorders>
              <w:top w:val="nil"/>
              <w:left w:val="nil"/>
              <w:bottom w:val="nil"/>
            </w:tcBorders>
          </w:tcPr>
          <w:p w14:paraId="074AC7E1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urrency Year: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 GBP, 2008</w:t>
            </w:r>
          </w:p>
          <w:p w14:paraId="48C27324" w14:textId="1EC2601E" w:rsidR="005E20A4" w:rsidRPr="003A7198" w:rsidRDefault="005E20A4" w:rsidP="007200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ost of Non-adherence</w:t>
            </w:r>
            <w:r w:rsidR="009C5914" w:rsidRPr="003A7198">
              <w:rPr>
                <w:rFonts w:ascii="Helvetica" w:hAnsi="Helvetica" w:cs="Times New Roman"/>
                <w:sz w:val="16"/>
                <w:szCs w:val="16"/>
                <w:u w:val="single"/>
                <w:vertAlign w:val="superscript"/>
              </w:rPr>
              <w:t>†</w:t>
            </w: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: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 TC:£5846.29 ($</w:t>
            </w:r>
            <w:r w:rsidR="007C7C0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0506.2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£2740.57 ($</w:t>
            </w:r>
            <w:r w:rsidR="007C7C0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925.0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 OC:£1082.86 ($</w:t>
            </w:r>
            <w:r w:rsidR="007C7C0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945.9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£1630.29 ($</w:t>
            </w:r>
            <w:r w:rsidR="007C7C0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929.7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HC:£337.14 ($</w:t>
            </w:r>
            <w:r w:rsidR="007C7C0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605.8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</w:tc>
      </w:tr>
      <w:tr w:rsidR="005E20A4" w:rsidRPr="003A7198" w14:paraId="4178E3B4" w14:textId="77777777" w:rsidTr="0009344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1" w:type="pct"/>
            <w:tcBorders>
              <w:top w:val="nil"/>
              <w:bottom w:val="nil"/>
              <w:right w:val="nil"/>
            </w:tcBorders>
          </w:tcPr>
          <w:p w14:paraId="2266FC3E" w14:textId="3BFE0BB6" w:rsidR="005E20A4" w:rsidRPr="003A7198" w:rsidRDefault="005E20A4" w:rsidP="0088182C">
            <w:pPr>
              <w:rPr>
                <w:rFonts w:ascii="Helvetica" w:hAnsi="Helvetica" w:cs="Times New Roman"/>
                <w:i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>Hong et al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>
                <w:fldData xml:space="preserve">PEVuZE5vdGU+PENpdGU+PEF1dGhvcj5Ib25nPC9BdXRob3I+PFllYXI+MjAxMTwvWWVhcj48UmVj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</w:fldData>
              </w:fldCha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 </w:instrText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>
                <w:fldData xml:space="preserve">PEVuZE5vdGU+PENpdGU+PEF1dGhvcj5Ib25nPC9BdXRob3I+PFllYXI+MjAxMTwvWWVhcj48UmVj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</w:fldData>
              </w:fldCha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.DATA </w:instrText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separate"/>
            </w:r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[</w:t>
            </w:r>
            <w:hyperlink w:anchor="_ENREF_26" w:tooltip="Hong, 2011 #114" w:history="1">
              <w:r w:rsidR="00EB02C3" w:rsidRPr="003A7198">
                <w:rPr>
                  <w:rFonts w:ascii="Helvetica" w:hAnsi="Helvetica" w:cs="Times New Roman"/>
                  <w:i/>
                  <w:noProof/>
                  <w:sz w:val="16"/>
                  <w:szCs w:val="16"/>
                </w:rPr>
                <w:t>26</w:t>
              </w:r>
            </w:hyperlink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]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</w:p>
          <w:p w14:paraId="63E7A93E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2011</w:t>
            </w:r>
          </w:p>
          <w:p w14:paraId="49549DBE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South Korea</w:t>
            </w:r>
          </w:p>
        </w:tc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14:paraId="3C5C82A8" w14:textId="6D63F020" w:rsidR="005E20A4" w:rsidRPr="003A7198" w:rsidRDefault="000D604B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Direct 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>costs</w:t>
            </w:r>
          </w:p>
          <w:p w14:paraId="440D2C57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</w:tc>
        <w:tc>
          <w:tcPr>
            <w:tcW w:w="952" w:type="pct"/>
            <w:tcBorders>
              <w:top w:val="nil"/>
              <w:left w:val="nil"/>
              <w:bottom w:val="nil"/>
              <w:right w:val="nil"/>
            </w:tcBorders>
          </w:tcPr>
          <w:p w14:paraId="486AE01E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Hospital costs</w:t>
            </w:r>
          </w:p>
        </w:tc>
        <w:tc>
          <w:tcPr>
            <w:tcW w:w="2112" w:type="pct"/>
            <w:tcBorders>
              <w:top w:val="nil"/>
              <w:left w:val="nil"/>
              <w:bottom w:val="nil"/>
            </w:tcBorders>
          </w:tcPr>
          <w:p w14:paraId="4724C8EC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urrency Year: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 KRW, 2007</w:t>
            </w:r>
          </w:p>
          <w:p w14:paraId="52632B17" w14:textId="500F51D6" w:rsidR="005E20A4" w:rsidRPr="003A7198" w:rsidRDefault="005E20A4" w:rsidP="007200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 xml:space="preserve">Cost of Non-adherence: 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TC:₩765453 ($</w:t>
            </w:r>
            <w:r w:rsidR="007C7C0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204.4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HC:₩397549 ($</w:t>
            </w:r>
            <w:r w:rsidR="007C7C0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625.5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</w:tc>
      </w:tr>
      <w:tr w:rsidR="005E20A4" w:rsidRPr="003A7198" w14:paraId="322A9968" w14:textId="77777777" w:rsidTr="000934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1" w:type="pct"/>
            <w:tcBorders>
              <w:top w:val="nil"/>
              <w:bottom w:val="nil"/>
              <w:right w:val="nil"/>
            </w:tcBorders>
          </w:tcPr>
          <w:p w14:paraId="55C43BC4" w14:textId="3EDF004C" w:rsidR="005E20A4" w:rsidRPr="003A7198" w:rsidRDefault="005E20A4" w:rsidP="0088182C">
            <w:pPr>
              <w:rPr>
                <w:rFonts w:ascii="Helvetica" w:hAnsi="Helvetica" w:cs="Times New Roman"/>
                <w:i/>
                <w:sz w:val="16"/>
                <w:szCs w:val="16"/>
              </w:rPr>
            </w:pPr>
            <w:proofErr w:type="spellStart"/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>Huybrechts</w:t>
            </w:r>
            <w:proofErr w:type="spellEnd"/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 xml:space="preserve"> et al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/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 &lt;EndNote&gt;&lt;Cite&gt;&lt;Author&gt;Huybrechts&lt;/Author&gt;&lt;Year&gt;2006&lt;/Year&gt;&lt;RecNum&gt;119&lt;/RecNum&gt;&lt;DisplayText&gt;[27]&lt;/DisplayText&gt;&lt;record&gt;&lt;rec-number&gt;119&lt;/rec-number&gt;&lt;foreign-keys&gt;&lt;key app="EN" db-id="xx5fvewt3vzsdkepeftxvpv0f2d2fpxd52es" timestamp="1447219861"&gt;119&lt;/key&gt;&lt;/foreign-keys&gt;&lt;ref-type name="Journal Article"&gt;17&lt;/ref-type&gt;&lt;contributors&gt;&lt;authors&gt;&lt;author&gt;Huybrechts, Krista F&lt;/author&gt;&lt;author&gt;Ishak, Khajak J&lt;/author&gt;&lt;author&gt;Caro, J Jaime&lt;/author&gt;&lt;/authors&gt;&lt;/contributors&gt;&lt;titles&gt;&lt;title&gt;Assessment of compliance with osteoporosis treatment and its consequences in a managed care population.&lt;/title&gt;&lt;secondary-title&gt;Bone&lt;/secondary-title&gt;&lt;/titles&gt;&lt;periodical&gt;&lt;full-title&gt;Bone&lt;/full-title&gt;&lt;abbr-1&gt;Bone&lt;/abbr-1&gt;&lt;/periodical&gt;&lt;pages&gt;922-8&lt;/pages&gt;&lt;volume&gt;38&lt;/volume&gt;&lt;keywords&gt;&lt;keyword&gt;Aged&lt;/keyword&gt;&lt;keyword&gt;Cohort Studies&lt;/keyword&gt;&lt;keyword&gt;Female&lt;/keyword&gt;&lt;keyword&gt;Follow-Up Studies&lt;/keyword&gt;&lt;keyword&gt;Fractures, Bone&lt;/keyword&gt;&lt;keyword&gt;Hospitalization&lt;/keyword&gt;&lt;keyword&gt;Humans&lt;/keyword&gt;&lt;keyword&gt;Managed Care Programs&lt;/keyword&gt;&lt;keyword&gt;Managed Care Programs: statistics &amp;amp; numerical data&lt;/keyword&gt;&lt;keyword&gt;Osteoporosis&lt;/keyword&gt;&lt;keyword&gt;Osteoporosis: drug therapy&lt;/keyword&gt;&lt;keyword&gt;Osteoporosis: economics&lt;/keyword&gt;&lt;keyword&gt;Osteoporosis: epidemiology&lt;/keyword&gt;&lt;keyword&gt;Patient Compliance&lt;/keyword&gt;&lt;keyword&gt;Patient Compliance: statistics &amp;amp; numerical data&lt;/keyword&gt;&lt;/keywords&gt;&lt;dates&gt;&lt;year&gt;2006&lt;/year&gt;&lt;/dates&gt;&lt;accession-num&gt;16330270&lt;/accession-num&gt;&lt;urls&gt;&lt;/urls&gt;&lt;electronic-resource-num&gt;10.1016/j.bone.2005.10.022&lt;/electronic-resource-num&gt;&lt;/record&gt;&lt;/Cite&gt;&lt;/EndNote&gt;</w:instrTex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separate"/>
            </w:r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[</w:t>
            </w:r>
            <w:hyperlink w:anchor="_ENREF_27" w:tooltip="Huybrechts, 2006 #119" w:history="1">
              <w:r w:rsidR="00EB02C3" w:rsidRPr="003A7198">
                <w:rPr>
                  <w:rFonts w:ascii="Helvetica" w:hAnsi="Helvetica" w:cs="Times New Roman"/>
                  <w:i/>
                  <w:noProof/>
                  <w:sz w:val="16"/>
                  <w:szCs w:val="16"/>
                </w:rPr>
                <w:t>27</w:t>
              </w:r>
            </w:hyperlink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]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</w:p>
          <w:p w14:paraId="6435C410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2006</w:t>
            </w:r>
          </w:p>
          <w:p w14:paraId="7DAF8F4C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US</w:t>
            </w:r>
          </w:p>
        </w:tc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14:paraId="72ED6B49" w14:textId="5027C8DE" w:rsidR="005E20A4" w:rsidRPr="003A7198" w:rsidRDefault="000D604B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rect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 xml:space="preserve"> costs</w:t>
            </w:r>
          </w:p>
          <w:p w14:paraId="1939D3EC" w14:textId="77777777" w:rsidR="005E20A4" w:rsidRPr="003A7198" w:rsidRDefault="005E20A4" w:rsidP="001E6DE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</w:tc>
        <w:tc>
          <w:tcPr>
            <w:tcW w:w="952" w:type="pct"/>
            <w:tcBorders>
              <w:top w:val="nil"/>
              <w:left w:val="nil"/>
              <w:bottom w:val="nil"/>
              <w:right w:val="nil"/>
            </w:tcBorders>
          </w:tcPr>
          <w:p w14:paraId="5A83B6B6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rimary care costs</w:t>
            </w:r>
          </w:p>
        </w:tc>
        <w:tc>
          <w:tcPr>
            <w:tcW w:w="2112" w:type="pct"/>
            <w:tcBorders>
              <w:top w:val="nil"/>
              <w:left w:val="nil"/>
              <w:bottom w:val="nil"/>
            </w:tcBorders>
          </w:tcPr>
          <w:p w14:paraId="0A0543E1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urrency Year: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 USD, 2000</w:t>
            </w:r>
          </w:p>
          <w:p w14:paraId="1D35C09A" w14:textId="06D204AC" w:rsidR="005E20A4" w:rsidRPr="003A7198" w:rsidRDefault="005E20A4" w:rsidP="007200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 xml:space="preserve">Cost of Non-adherence: 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TC:$7200 ($</w:t>
            </w:r>
            <w:r w:rsidR="007C7C0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0234.5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1476 ($</w:t>
            </w:r>
            <w:r w:rsidR="007C7C0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098.1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), </w:t>
            </w:r>
            <w:proofErr w:type="spellStart"/>
            <w:r w:rsidRPr="003A7198">
              <w:rPr>
                <w:rFonts w:ascii="Helvetica" w:hAnsi="Helvetica" w:cs="Times New Roman"/>
                <w:sz w:val="16"/>
                <w:szCs w:val="16"/>
              </w:rPr>
              <w:t>InstC</w:t>
            </w:r>
            <w:proofErr w:type="spellEnd"/>
            <w:r w:rsidRPr="003A7198">
              <w:rPr>
                <w:rFonts w:ascii="Helvetica" w:hAnsi="Helvetica" w:cs="Times New Roman"/>
                <w:sz w:val="16"/>
                <w:szCs w:val="16"/>
              </w:rPr>
              <w:t>:$5736 ($</w:t>
            </w:r>
            <w:r w:rsidR="007C7C0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8153.55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) </w:t>
            </w:r>
          </w:p>
        </w:tc>
      </w:tr>
      <w:tr w:rsidR="005E20A4" w:rsidRPr="003A7198" w14:paraId="0D7096B8" w14:textId="77777777" w:rsidTr="0009344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1" w:type="pct"/>
            <w:tcBorders>
              <w:top w:val="nil"/>
              <w:bottom w:val="nil"/>
              <w:right w:val="nil"/>
            </w:tcBorders>
          </w:tcPr>
          <w:p w14:paraId="274BECDF" w14:textId="553AECCE" w:rsidR="005E20A4" w:rsidRPr="003A7198" w:rsidRDefault="005E20A4" w:rsidP="0088182C">
            <w:pPr>
              <w:rPr>
                <w:rFonts w:ascii="Helvetica" w:hAnsi="Helvetica" w:cs="Times New Roman"/>
                <w:i/>
                <w:sz w:val="16"/>
                <w:szCs w:val="16"/>
              </w:rPr>
            </w:pPr>
            <w:proofErr w:type="spellStart"/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>Ivanova</w:t>
            </w:r>
            <w:proofErr w:type="spellEnd"/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 xml:space="preserve"> et al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/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 &lt;EndNote&gt;&lt;Cite&gt;&lt;Author&gt;Ivanova&lt;/Author&gt;&lt;Year&gt;2012&lt;/Year&gt;&lt;RecNum&gt;120&lt;/RecNum&gt;&lt;DisplayText&gt;[28]&lt;/DisplayText&gt;&lt;record&gt;&lt;rec-number&gt;120&lt;/rec-number&gt;&lt;foreign-keys&gt;&lt;key app="EN" db-id="xx5fvewt3vzsdkepeftxvpv0f2d2fpxd52es" timestamp="1447219861"&gt;120&lt;/key&gt;&lt;/foreign-keys&gt;&lt;ref-type name="Journal Article"&gt;17&lt;/ref-type&gt;&lt;contributors&gt;&lt;authors&gt;&lt;author&gt;Ivanova, J I&lt;/author&gt;&lt;author&gt;Bergman, R E&lt;/author&gt;&lt;author&gt;Birnbaum, H G&lt;/author&gt;&lt;author&gt;Phillips, A L&lt;/author&gt;&lt;author&gt;Stewart, M&lt;/author&gt;&lt;author&gt;Meletiche, D M&lt;/author&gt;&lt;/authors&gt;&lt;/contributors&gt;&lt;titles&gt;&lt;title&gt;Impact of medication adherence to disease-modifying drugs on severe relapse, and direct and indirect costs among employees with multiple sclerosis in the US.&lt;/title&gt;&lt;secondary-title&gt;Journal of medical economics&lt;/secondary-title&gt;&lt;/titles&gt;&lt;periodical&gt;&lt;full-title&gt;J Med Econ&lt;/full-title&gt;&lt;abbr-1&gt;Journal of medical economics&lt;/abbr-1&gt;&lt;/periodical&gt;&lt;pages&gt;601-9&lt;/pages&gt;&lt;volume&gt;15&lt;/volume&gt;&lt;keywords&gt;&lt;keyword&gt;Adult&lt;/keyword&gt;&lt;keyword&gt;Costs and Cost Analysis&lt;/keyword&gt;&lt;keyword&gt;Databases, Factual&lt;/keyword&gt;&lt;keyword&gt;Emergency Service, Hospital&lt;/keyword&gt;&lt;keyword&gt;Emergency Service, Hospital: utilization&lt;/keyword&gt;&lt;keyword&gt;Employment&lt;/keyword&gt;&lt;keyword&gt;Female&lt;/keyword&gt;&lt;keyword&gt;Hospitalization&lt;/keyword&gt;&lt;keyword&gt;Humans&lt;/keyword&gt;&lt;keyword&gt;Insurance Claim Review&lt;/keyword&gt;&lt;keyword&gt;Male&lt;/keyword&gt;&lt;keyword&gt;Middle Aged&lt;/keyword&gt;&lt;keyword&gt;Multiple Sclerosis&lt;/keyword&gt;&lt;keyword&gt;Multiple Sclerosis: drug therapy&lt;/keyword&gt;&lt;keyword&gt;Multiple Sclerosis: prevention &amp;amp; control&lt;/keyword&gt;&lt;keyword&gt;Patient Compliance&lt;/keyword&gt;&lt;keyword&gt;Secondary Prevention&lt;/keyword&gt;&lt;keyword&gt;Severity of Illness Index&lt;/keyword&gt;&lt;keyword&gt;United States&lt;/keyword&gt;&lt;/keywords&gt;&lt;dates&gt;&lt;year&gt;2012&lt;/year&gt;&lt;/dates&gt;&lt;accession-num&gt;22376190&lt;/accession-num&gt;&lt;urls&gt;&lt;/urls&gt;&lt;electronic-resource-num&gt;10.3111/13696998.2012.667027&lt;/electronic-resource-num&gt;&lt;/record&gt;&lt;/Cite&gt;&lt;/EndNote&gt;</w:instrTex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separate"/>
            </w:r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[</w:t>
            </w:r>
            <w:hyperlink w:anchor="_ENREF_28" w:tooltip="Ivanova, 2012 #120" w:history="1">
              <w:r w:rsidR="00EB02C3" w:rsidRPr="003A7198">
                <w:rPr>
                  <w:rFonts w:ascii="Helvetica" w:hAnsi="Helvetica" w:cs="Times New Roman"/>
                  <w:i/>
                  <w:noProof/>
                  <w:sz w:val="16"/>
                  <w:szCs w:val="16"/>
                </w:rPr>
                <w:t>28</w:t>
              </w:r>
            </w:hyperlink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]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</w:p>
          <w:p w14:paraId="26CAE26F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2012</w:t>
            </w:r>
          </w:p>
          <w:p w14:paraId="505D715F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US</w:t>
            </w:r>
          </w:p>
        </w:tc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14:paraId="5CB07ED3" w14:textId="57C5ABC4" w:rsidR="005E20A4" w:rsidRPr="003A7198" w:rsidRDefault="000D604B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rect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 xml:space="preserve"> costs </w:t>
            </w:r>
          </w:p>
          <w:p w14:paraId="79FE4695" w14:textId="77777777" w:rsidR="005E20A4" w:rsidRPr="003A7198" w:rsidRDefault="005E20A4" w:rsidP="001E6D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  <w:p w14:paraId="22F5595C" w14:textId="77777777" w:rsidR="005E20A4" w:rsidRPr="003A7198" w:rsidRDefault="005E20A4" w:rsidP="001E6D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  <w:p w14:paraId="2AE6AB7B" w14:textId="66321D53" w:rsidR="005E20A4" w:rsidRPr="003A7198" w:rsidRDefault="000D604B" w:rsidP="001E6D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Indirect costs</w:t>
            </w:r>
          </w:p>
        </w:tc>
        <w:tc>
          <w:tcPr>
            <w:tcW w:w="952" w:type="pct"/>
            <w:tcBorders>
              <w:top w:val="nil"/>
              <w:left w:val="nil"/>
              <w:bottom w:val="nil"/>
              <w:right w:val="nil"/>
            </w:tcBorders>
          </w:tcPr>
          <w:p w14:paraId="6E4D5024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Hospital costs</w:t>
            </w:r>
          </w:p>
          <w:p w14:paraId="270879B4" w14:textId="75A83323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harmacy costs</w:t>
            </w:r>
          </w:p>
          <w:p w14:paraId="50BEB4C2" w14:textId="6A463C63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rimary Care costs</w:t>
            </w:r>
          </w:p>
          <w:p w14:paraId="0B31B55A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Workplace costs</w:t>
            </w:r>
          </w:p>
        </w:tc>
        <w:tc>
          <w:tcPr>
            <w:tcW w:w="2112" w:type="pct"/>
            <w:tcBorders>
              <w:top w:val="nil"/>
              <w:left w:val="nil"/>
              <w:bottom w:val="nil"/>
            </w:tcBorders>
          </w:tcPr>
          <w:p w14:paraId="0D06F1B3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urrency Year: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 USD, 2007</w:t>
            </w:r>
          </w:p>
          <w:p w14:paraId="5E7315C0" w14:textId="06E477AD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  <w:u w:val="single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ost of Non-adherence</w:t>
            </w:r>
            <w:r w:rsidR="009C5914" w:rsidRPr="003A7198">
              <w:rPr>
                <w:rFonts w:ascii="Helvetica" w:hAnsi="Helvetica" w:cs="Times New Roman"/>
                <w:sz w:val="16"/>
                <w:szCs w:val="16"/>
                <w:u w:val="single"/>
                <w:vertAlign w:val="superscript"/>
              </w:rPr>
              <w:t>†</w:t>
            </w: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:</w:t>
            </w:r>
          </w:p>
          <w:p w14:paraId="001649A9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All cause:</w:t>
            </w:r>
          </w:p>
          <w:p w14:paraId="17EDCB35" w14:textId="3C275AFD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8079 ($</w:t>
            </w:r>
            <w:r w:rsidR="007C7C0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9781.5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THC:$6022 ($</w:t>
            </w:r>
            <w:r w:rsidR="007C7C0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7201.8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1030.50 ($</w:t>
            </w:r>
            <w:r w:rsidR="007C7C0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232.40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3231 ($</w:t>
            </w:r>
            <w:r w:rsidR="007C7C0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3864.05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</w:t>
            </w:r>
            <w:r w:rsidR="007C7C02" w:rsidRPr="003A7198">
              <w:rPr>
                <w:rFonts w:ascii="Helvetica" w:hAnsi="Helvetica" w:cs="Times New Roman"/>
                <w:sz w:val="16"/>
                <w:szCs w:val="16"/>
              </w:rPr>
              <w:t xml:space="preserve"> 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EDC:$143.50 ($</w:t>
            </w:r>
            <w:r w:rsidR="007C7C0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71.6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1617 ($</w:t>
            </w:r>
            <w:r w:rsidR="007C7C0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933.8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4405.50 ($</w:t>
            </w:r>
            <w:r w:rsidR="007C7C0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5268.6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18996CE0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sease state specific:</w:t>
            </w:r>
          </w:p>
          <w:p w14:paraId="01F8605D" w14:textId="3B6AE002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3005 ($</w:t>
            </w:r>
            <w:r w:rsidR="007C7C0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3593.7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505 ($</w:t>
            </w:r>
            <w:r w:rsidR="007C7C0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603.9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1710 ($</w:t>
            </w:r>
            <w:r w:rsidR="007C7C0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045.0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EDC:$37 ($</w:t>
            </w:r>
            <w:r w:rsidR="007C7C0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4.25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753 ($</w:t>
            </w:r>
            <w:r w:rsidR="007C7C0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900.5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2252 ($</w:t>
            </w:r>
            <w:r w:rsidR="007C7C0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693.2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30957EFE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Indirect:</w:t>
            </w:r>
          </w:p>
          <w:p w14:paraId="72359A62" w14:textId="209CA391" w:rsidR="005E20A4" w:rsidRPr="003A7198" w:rsidRDefault="005E20A4" w:rsidP="00F735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STDC:$1231 ($</w:t>
            </w:r>
            <w:r w:rsidR="007C7C0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472.1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), </w:t>
            </w:r>
            <w:proofErr w:type="spellStart"/>
            <w:r w:rsidRPr="003A7198">
              <w:rPr>
                <w:rFonts w:ascii="Helvetica" w:hAnsi="Helvetica" w:cs="Times New Roman"/>
                <w:sz w:val="16"/>
                <w:szCs w:val="16"/>
              </w:rPr>
              <w:t>AbC</w:t>
            </w:r>
            <w:proofErr w:type="spellEnd"/>
            <w:r w:rsidRPr="003A7198">
              <w:rPr>
                <w:rFonts w:ascii="Helvetica" w:hAnsi="Helvetica" w:cs="Times New Roman"/>
                <w:sz w:val="16"/>
                <w:szCs w:val="16"/>
              </w:rPr>
              <w:t>:$826 ($</w:t>
            </w:r>
            <w:r w:rsidR="007C7C0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987.8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</w:tc>
      </w:tr>
      <w:tr w:rsidR="005E20A4" w:rsidRPr="003A7198" w14:paraId="5D8F13B0" w14:textId="77777777" w:rsidTr="000934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1" w:type="pct"/>
            <w:tcBorders>
              <w:top w:val="nil"/>
              <w:bottom w:val="nil"/>
              <w:right w:val="nil"/>
            </w:tcBorders>
          </w:tcPr>
          <w:p w14:paraId="3352C0B9" w14:textId="2B8D2699" w:rsidR="005E20A4" w:rsidRPr="003A7198" w:rsidRDefault="005E20A4" w:rsidP="0088182C">
            <w:pPr>
              <w:rPr>
                <w:rFonts w:ascii="Helvetica" w:hAnsi="Helvetica" w:cs="Times New Roman"/>
                <w:b w:val="0"/>
                <w:i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>Jiang et al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>
                <w:fldData xml:space="preserve">PEVuZE5vdGU+PENpdGU+PEF1dGhvcj5KaWFuZzwvQXV0aG9yPjxZZWFyPjIwMTU8L1llYXI+PFJl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</w:fldData>
              </w:fldCha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 </w:instrText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>
                <w:fldData xml:space="preserve">PEVuZE5vdGU+PENpdGU+PEF1dGhvcj5KaWFuZzwvQXV0aG9yPjxZZWFyPjIwMTU8L1llYXI+PFJl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</w:fldData>
              </w:fldCha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.DATA </w:instrText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separate"/>
            </w:r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[</w:t>
            </w:r>
            <w:hyperlink w:anchor="_ENREF_29" w:tooltip="Jiang, 2015 #306" w:history="1">
              <w:r w:rsidR="00EB02C3" w:rsidRPr="003A7198">
                <w:rPr>
                  <w:rFonts w:ascii="Helvetica" w:hAnsi="Helvetica" w:cs="Times New Roman"/>
                  <w:i/>
                  <w:noProof/>
                  <w:sz w:val="16"/>
                  <w:szCs w:val="16"/>
                </w:rPr>
                <w:t>29</w:t>
              </w:r>
            </w:hyperlink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]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</w:p>
          <w:p w14:paraId="08B855AC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2015</w:t>
            </w:r>
          </w:p>
          <w:p w14:paraId="22BB6082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US</w:t>
            </w:r>
          </w:p>
        </w:tc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14:paraId="5264E990" w14:textId="2B6A59E3" w:rsidR="005E20A4" w:rsidRPr="003A7198" w:rsidRDefault="000D604B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rect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 xml:space="preserve"> costs</w:t>
            </w:r>
          </w:p>
        </w:tc>
        <w:tc>
          <w:tcPr>
            <w:tcW w:w="952" w:type="pct"/>
            <w:tcBorders>
              <w:top w:val="nil"/>
              <w:left w:val="nil"/>
              <w:bottom w:val="nil"/>
              <w:right w:val="nil"/>
            </w:tcBorders>
          </w:tcPr>
          <w:p w14:paraId="0461297C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harmacy costs</w:t>
            </w:r>
          </w:p>
          <w:p w14:paraId="1E812A4E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rimary care costs</w:t>
            </w:r>
          </w:p>
        </w:tc>
        <w:tc>
          <w:tcPr>
            <w:tcW w:w="2112" w:type="pct"/>
            <w:tcBorders>
              <w:top w:val="nil"/>
              <w:left w:val="nil"/>
              <w:bottom w:val="nil"/>
            </w:tcBorders>
          </w:tcPr>
          <w:p w14:paraId="5C40A4E9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urrency Year: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 USD, 2011</w:t>
            </w:r>
          </w:p>
          <w:p w14:paraId="46484515" w14:textId="63E02BD5" w:rsidR="005E20A4" w:rsidRPr="003A7198" w:rsidRDefault="005E20A4" w:rsidP="00F7355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 xml:space="preserve">Cost of Non-adherence: 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TC:$14141 ($</w:t>
            </w:r>
            <w:r w:rsidR="007C7C0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5307.2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3971 ($</w:t>
            </w:r>
            <w:r w:rsidR="007C7C0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298.5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SC:$10170 ($</w:t>
            </w:r>
            <w:r w:rsidR="007C7C0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1008.78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</w:tc>
      </w:tr>
      <w:tr w:rsidR="005E20A4" w:rsidRPr="003A7198" w14:paraId="3D26DDB5" w14:textId="77777777" w:rsidTr="0009344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1" w:type="pct"/>
            <w:tcBorders>
              <w:top w:val="nil"/>
              <w:bottom w:val="nil"/>
              <w:right w:val="nil"/>
            </w:tcBorders>
          </w:tcPr>
          <w:p w14:paraId="54F337B4" w14:textId="3C2BCE75" w:rsidR="005E20A4" w:rsidRPr="003A7198" w:rsidRDefault="005E20A4" w:rsidP="0088182C">
            <w:pPr>
              <w:rPr>
                <w:rFonts w:ascii="Helvetica" w:hAnsi="Helvetica" w:cs="Times New Roman"/>
                <w:i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>Joshi et al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>
                <w:fldData xml:space="preserve">PEVuZE5vdGU+PENpdGU+PEF1dGhvcj5Kb3NoaTwvQXV0aG9yPjxZZWFyPjIwMDY8L1llYXI+PFJl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</w:fldData>
              </w:fldCha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 </w:instrText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>
                <w:fldData xml:space="preserve">PEVuZE5vdGU+PENpdGU+PEF1dGhvcj5Kb3NoaTwvQXV0aG9yPjxZZWFyPjIwMDY8L1llYXI+PFJl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</w:fldData>
              </w:fldCha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.DATA </w:instrText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separate"/>
            </w:r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[</w:t>
            </w:r>
            <w:hyperlink w:anchor="_ENREF_30" w:tooltip="Joshi, 2006 #123" w:history="1">
              <w:r w:rsidR="00EB02C3" w:rsidRPr="003A7198">
                <w:rPr>
                  <w:rFonts w:ascii="Helvetica" w:hAnsi="Helvetica" w:cs="Times New Roman"/>
                  <w:i/>
                  <w:noProof/>
                  <w:sz w:val="16"/>
                  <w:szCs w:val="16"/>
                </w:rPr>
                <w:t>30</w:t>
              </w:r>
            </w:hyperlink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]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</w:p>
          <w:p w14:paraId="11ACDC65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2006</w:t>
            </w:r>
          </w:p>
          <w:p w14:paraId="2F8FC6AA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US</w:t>
            </w:r>
          </w:p>
        </w:tc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14:paraId="543BF933" w14:textId="70B998C1" w:rsidR="005E20A4" w:rsidRPr="003A7198" w:rsidRDefault="000D604B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Indirect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 xml:space="preserve"> costs</w:t>
            </w:r>
          </w:p>
          <w:p w14:paraId="1BD3F7B7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</w:tc>
        <w:tc>
          <w:tcPr>
            <w:tcW w:w="952" w:type="pct"/>
            <w:tcBorders>
              <w:top w:val="nil"/>
              <w:left w:val="nil"/>
              <w:bottom w:val="nil"/>
              <w:right w:val="nil"/>
            </w:tcBorders>
          </w:tcPr>
          <w:p w14:paraId="2DD2E752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Workplace costs</w:t>
            </w:r>
          </w:p>
        </w:tc>
        <w:tc>
          <w:tcPr>
            <w:tcW w:w="2112" w:type="pct"/>
            <w:tcBorders>
              <w:top w:val="nil"/>
              <w:left w:val="nil"/>
              <w:bottom w:val="nil"/>
            </w:tcBorders>
          </w:tcPr>
          <w:p w14:paraId="0F010557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urrency Year: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 USD, 2002</w:t>
            </w:r>
          </w:p>
          <w:p w14:paraId="35369833" w14:textId="3D2EC28C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  <w:u w:val="single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ost of Non-adherence</w:t>
            </w:r>
            <w:r w:rsidR="009C5914" w:rsidRPr="003A7198">
              <w:rPr>
                <w:rFonts w:ascii="Helvetica" w:hAnsi="Helvetica" w:cs="Times New Roman"/>
                <w:sz w:val="16"/>
                <w:szCs w:val="16"/>
                <w:u w:val="single"/>
                <w:vertAlign w:val="superscript"/>
              </w:rPr>
              <w:t>¶</w:t>
            </w: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 xml:space="preserve">: </w:t>
            </w:r>
          </w:p>
          <w:p w14:paraId="0A799BD8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High adherence:</w:t>
            </w:r>
          </w:p>
          <w:p w14:paraId="765C7399" w14:textId="73803CB3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PC:$1210.90 ($</w:t>
            </w:r>
            <w:r w:rsidR="007C7C0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657.25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), </w:t>
            </w:r>
            <w:proofErr w:type="spellStart"/>
            <w:r w:rsidRPr="003A7198">
              <w:rPr>
                <w:rFonts w:ascii="Helvetica" w:hAnsi="Helvetica" w:cs="Times New Roman"/>
                <w:sz w:val="16"/>
                <w:szCs w:val="16"/>
              </w:rPr>
              <w:t>AbC</w:t>
            </w:r>
            <w:proofErr w:type="spellEnd"/>
            <w:r w:rsidRPr="003A7198">
              <w:rPr>
                <w:rFonts w:ascii="Helvetica" w:hAnsi="Helvetica" w:cs="Times New Roman"/>
                <w:sz w:val="16"/>
                <w:szCs w:val="16"/>
              </w:rPr>
              <w:t>:$633.70 ($</w:t>
            </w:r>
            <w:r w:rsidR="007C7C0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867.28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), </w:t>
            </w:r>
            <w:proofErr w:type="spellStart"/>
            <w:r w:rsidRPr="003A7198">
              <w:rPr>
                <w:rFonts w:ascii="Helvetica" w:hAnsi="Helvetica" w:cs="Times New Roman"/>
                <w:sz w:val="16"/>
                <w:szCs w:val="16"/>
              </w:rPr>
              <w:t>PrC</w:t>
            </w:r>
            <w:proofErr w:type="spellEnd"/>
            <w:r w:rsidRPr="003A7198">
              <w:rPr>
                <w:rFonts w:ascii="Helvetica" w:hAnsi="Helvetica" w:cs="Times New Roman"/>
                <w:sz w:val="16"/>
                <w:szCs w:val="16"/>
              </w:rPr>
              <w:t>:$577.20 ($</w:t>
            </w:r>
            <w:r w:rsidR="007C7C0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789.9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53CBB562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Medium adherence:</w:t>
            </w:r>
          </w:p>
          <w:p w14:paraId="48FA53BB" w14:textId="55A1D194" w:rsidR="005E20A4" w:rsidRPr="003A7198" w:rsidRDefault="005E20A4" w:rsidP="00C7796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PC:$1428.50 ($</w:t>
            </w:r>
            <w:r w:rsidR="007C7C0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955.05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), </w:t>
            </w:r>
            <w:proofErr w:type="spellStart"/>
            <w:r w:rsidRPr="003A7198">
              <w:rPr>
                <w:rFonts w:ascii="Helvetica" w:hAnsi="Helvetica" w:cs="Times New Roman"/>
                <w:sz w:val="16"/>
                <w:szCs w:val="16"/>
              </w:rPr>
              <w:t>AbC</w:t>
            </w:r>
            <w:proofErr w:type="spellEnd"/>
            <w:r w:rsidRPr="003A7198">
              <w:rPr>
                <w:rFonts w:ascii="Helvetica" w:hAnsi="Helvetica" w:cs="Times New Roman"/>
                <w:sz w:val="16"/>
                <w:szCs w:val="16"/>
              </w:rPr>
              <w:t>:$608.90 ($</w:t>
            </w:r>
            <w:r w:rsidR="007C7C0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833.3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), </w:t>
            </w:r>
            <w:proofErr w:type="spellStart"/>
            <w:r w:rsidRPr="003A7198">
              <w:rPr>
                <w:rFonts w:ascii="Helvetica" w:hAnsi="Helvetica" w:cs="Times New Roman"/>
                <w:sz w:val="16"/>
                <w:szCs w:val="16"/>
              </w:rPr>
              <w:t>PrC</w:t>
            </w:r>
            <w:proofErr w:type="spellEnd"/>
            <w:r w:rsidRPr="003A7198">
              <w:rPr>
                <w:rFonts w:ascii="Helvetica" w:hAnsi="Helvetica" w:cs="Times New Roman"/>
                <w:sz w:val="16"/>
                <w:szCs w:val="16"/>
              </w:rPr>
              <w:t>:$819.60 ($</w:t>
            </w:r>
            <w:r w:rsidR="007C7C0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121.7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466B12B0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Low adherence:</w:t>
            </w:r>
          </w:p>
          <w:p w14:paraId="0D52D0F4" w14:textId="33F27688" w:rsidR="005E20A4" w:rsidRPr="003A7198" w:rsidRDefault="005E20A4" w:rsidP="00F735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PC:$1073.10 ($</w:t>
            </w:r>
            <w:r w:rsidR="007C7C0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468.65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), </w:t>
            </w:r>
            <w:proofErr w:type="spellStart"/>
            <w:r w:rsidRPr="003A7198">
              <w:rPr>
                <w:rFonts w:ascii="Helvetica" w:hAnsi="Helvetica" w:cs="Times New Roman"/>
                <w:sz w:val="16"/>
                <w:szCs w:val="16"/>
              </w:rPr>
              <w:t>AbC</w:t>
            </w:r>
            <w:proofErr w:type="spellEnd"/>
            <w:r w:rsidRPr="003A7198">
              <w:rPr>
                <w:rFonts w:ascii="Helvetica" w:hAnsi="Helvetica" w:cs="Times New Roman"/>
                <w:sz w:val="16"/>
                <w:szCs w:val="16"/>
              </w:rPr>
              <w:t>:$474.80 ($</w:t>
            </w:r>
            <w:r w:rsidR="007C7C0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649.8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), </w:t>
            </w:r>
            <w:proofErr w:type="spellStart"/>
            <w:r w:rsidRPr="003A7198">
              <w:rPr>
                <w:rFonts w:ascii="Helvetica" w:hAnsi="Helvetica" w:cs="Times New Roman"/>
                <w:sz w:val="16"/>
                <w:szCs w:val="16"/>
              </w:rPr>
              <w:t>PrC</w:t>
            </w:r>
            <w:proofErr w:type="spellEnd"/>
            <w:r w:rsidRPr="003A7198">
              <w:rPr>
                <w:rFonts w:ascii="Helvetica" w:hAnsi="Helvetica" w:cs="Times New Roman"/>
                <w:sz w:val="16"/>
                <w:szCs w:val="16"/>
              </w:rPr>
              <w:t>:$598.30 ($</w:t>
            </w:r>
            <w:r w:rsidR="007C7C0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818.8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</w:tc>
      </w:tr>
      <w:tr w:rsidR="005E20A4" w:rsidRPr="003A7198" w14:paraId="59F2497D" w14:textId="77777777" w:rsidTr="000934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1" w:type="pct"/>
            <w:tcBorders>
              <w:top w:val="nil"/>
              <w:bottom w:val="nil"/>
              <w:right w:val="nil"/>
            </w:tcBorders>
          </w:tcPr>
          <w:p w14:paraId="17144405" w14:textId="17644202" w:rsidR="005E20A4" w:rsidRPr="003A7198" w:rsidRDefault="005E20A4" w:rsidP="0088182C">
            <w:pPr>
              <w:rPr>
                <w:rFonts w:ascii="Helvetica" w:hAnsi="Helvetica" w:cs="Times New Roman"/>
                <w:b w:val="0"/>
                <w:i/>
                <w:sz w:val="16"/>
                <w:szCs w:val="16"/>
              </w:rPr>
            </w:pPr>
            <w:proofErr w:type="spellStart"/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>Kjellberge</w:t>
            </w:r>
            <w:proofErr w:type="spellEnd"/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 xml:space="preserve"> al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/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 &lt;EndNote&gt;&lt;Cite&gt;&lt;Author&gt;Kjellberg&lt;/Author&gt;&lt;Year&gt;2016&lt;/Year&gt;&lt;RecNum&gt;823&lt;/RecNum&gt;&lt;DisplayText&gt;[31]&lt;/DisplayText&gt;&lt;record&gt;&lt;rec-number&gt;823&lt;/rec-number&gt;&lt;foreign-keys&gt;&lt;key app="EN" db-id="xx5fvewt3vzsdkepeftxvpv0f2d2fpxd52es" timestamp="1488937991"&gt;823&lt;/key&gt;&lt;/foreign-keys&gt;&lt;ref-type name="Journal Article"&gt;17&lt;/ref-type&gt;&lt;contributors&gt;&lt;authors&gt;&lt;author&gt;Kjellberg, J.&lt;/author&gt;&lt;author&gt;Jorgensen, A. D.&lt;/author&gt;&lt;author&gt;Vestergaard, P.&lt;/author&gt;&lt;author&gt;Ibsen, R.&lt;/author&gt;&lt;author&gt;Gerstoft, F.&lt;/author&gt;&lt;author&gt;Modi, A.&lt;/author&gt;&lt;/authors&gt;&lt;/contributors&gt;&lt;titles&gt;&lt;title&gt;Cost and health care resource use associated with noncompliance with oral bisphosphonate therapy: an analysis using Danish health registries&lt;/title&gt;&lt;secondary-title&gt;Osteoporosis International&lt;/secondary-title&gt;&lt;/titles&gt;&lt;periodical&gt;&lt;full-title&gt;Osteoporosis International&lt;/full-title&gt;&lt;/periodical&gt;&lt;pages&gt;3535-3541&lt;/pages&gt;&lt;volume&gt;27&lt;/volume&gt;&lt;number&gt;12&lt;/number&gt;&lt;dates&gt;&lt;year&gt;2016&lt;/year&gt;&lt;/dates&gt;&lt;work-type&gt;Article&lt;/work-type&gt;&lt;urls&gt;&lt;related-urls&gt;&lt;url&gt;https://www.scopus.com/inward/record.uri?eid=2-s2.0-84978100439&amp;amp;doi=10.1007%2fs00198-016-3683-7&amp;amp;partnerID=40&amp;amp;md5=0ff05fb062c29ed3e8d25b1e0aec4b04&lt;/url&gt;&lt;/related-urls&gt;&lt;/urls&gt;&lt;electronic-resource-num&gt;10.1007/s00198-016-3683-7&lt;/electronic-resource-num&gt;&lt;remote-database-name&gt;Scopus&lt;/remote-database-name&gt;&lt;/record&gt;&lt;/Cite&gt;&lt;/EndNote&gt;</w:instrTex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separate"/>
            </w:r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[</w:t>
            </w:r>
            <w:hyperlink w:anchor="_ENREF_31" w:tooltip="Kjellberg, 2016 #823" w:history="1">
              <w:r w:rsidR="00EB02C3" w:rsidRPr="003A7198">
                <w:rPr>
                  <w:rFonts w:ascii="Helvetica" w:hAnsi="Helvetica" w:cs="Times New Roman"/>
                  <w:i/>
                  <w:noProof/>
                  <w:sz w:val="16"/>
                  <w:szCs w:val="16"/>
                </w:rPr>
                <w:t>31</w:t>
              </w:r>
            </w:hyperlink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]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</w:p>
          <w:p w14:paraId="7F82306E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2016</w:t>
            </w:r>
          </w:p>
          <w:p w14:paraId="4088EA24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Denmark</w:t>
            </w:r>
          </w:p>
        </w:tc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14:paraId="35534149" w14:textId="1F749E62" w:rsidR="005E20A4" w:rsidRPr="003A7198" w:rsidRDefault="000D604B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rect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 xml:space="preserve"> costs</w:t>
            </w:r>
          </w:p>
        </w:tc>
        <w:tc>
          <w:tcPr>
            <w:tcW w:w="952" w:type="pct"/>
            <w:tcBorders>
              <w:top w:val="nil"/>
              <w:left w:val="nil"/>
              <w:bottom w:val="nil"/>
              <w:right w:val="nil"/>
            </w:tcBorders>
          </w:tcPr>
          <w:p w14:paraId="55FC5E11" w14:textId="1433684D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rimary Care costs</w:t>
            </w:r>
          </w:p>
        </w:tc>
        <w:tc>
          <w:tcPr>
            <w:tcW w:w="2112" w:type="pct"/>
            <w:tcBorders>
              <w:top w:val="nil"/>
              <w:left w:val="nil"/>
              <w:bottom w:val="nil"/>
            </w:tcBorders>
          </w:tcPr>
          <w:p w14:paraId="4DB19621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urrency Year: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 Euro, 2011</w:t>
            </w:r>
          </w:p>
          <w:p w14:paraId="30D955AB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ost of Non-adherence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: </w:t>
            </w:r>
          </w:p>
          <w:p w14:paraId="1CB84742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all cause:</w:t>
            </w:r>
          </w:p>
          <w:p w14:paraId="6492630D" w14:textId="7DDEDA28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€4933 ($</w:t>
            </w:r>
            <w:r w:rsidR="007C7C0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6547.45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 MC:€3471 ($</w:t>
            </w:r>
            <w:r w:rsidR="007C7C0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606.9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5EEECCC7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sease state specific:</w:t>
            </w:r>
          </w:p>
          <w:p w14:paraId="0A32CD15" w14:textId="0AAC6293" w:rsidR="005E20A4" w:rsidRPr="003A7198" w:rsidRDefault="005E20A4" w:rsidP="00F7355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€754 ($</w:t>
            </w:r>
            <w:r w:rsidR="007833E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000.7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 MC:€426 ($</w:t>
            </w:r>
            <w:r w:rsidR="007833E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565.4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</w:tc>
      </w:tr>
      <w:tr w:rsidR="005E20A4" w:rsidRPr="003A7198" w14:paraId="739BC69E" w14:textId="77777777" w:rsidTr="0009344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1" w:type="pct"/>
            <w:tcBorders>
              <w:top w:val="nil"/>
              <w:bottom w:val="nil"/>
              <w:right w:val="nil"/>
            </w:tcBorders>
          </w:tcPr>
          <w:p w14:paraId="44A678B3" w14:textId="281B9409" w:rsidR="005E20A4" w:rsidRPr="003A7198" w:rsidRDefault="005E20A4" w:rsidP="0088182C">
            <w:pPr>
              <w:rPr>
                <w:rFonts w:ascii="Helvetica" w:hAnsi="Helvetica" w:cs="Times New Roman"/>
                <w:i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>Lee et al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>
                <w:fldData xml:space="preserve">PEVuZE5vdGU+PENpdGU+PEF1dGhvcj5MZWU8L0F1dGhvcj48WWVhcj4yMDExPC9ZZWFyPjxSZWNO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</w:fldData>
              </w:fldCha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 </w:instrText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>
                <w:fldData xml:space="preserve">PEVuZE5vdGU+PENpdGU+PEF1dGhvcj5MZWU8L0F1dGhvcj48WWVhcj4yMDExPC9ZZWFyPjxSZWNO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</w:fldData>
              </w:fldCha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.DATA </w:instrText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separate"/>
            </w:r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[</w:t>
            </w:r>
            <w:hyperlink w:anchor="_ENREF_32" w:tooltip="Lee, 2011 #140" w:history="1">
              <w:r w:rsidR="00EB02C3" w:rsidRPr="003A7198">
                <w:rPr>
                  <w:rFonts w:ascii="Helvetica" w:hAnsi="Helvetica" w:cs="Times New Roman"/>
                  <w:i/>
                  <w:noProof/>
                  <w:sz w:val="16"/>
                  <w:szCs w:val="16"/>
                </w:rPr>
                <w:t>32</w:t>
              </w:r>
            </w:hyperlink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]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</w:p>
          <w:p w14:paraId="417149BD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2011</w:t>
            </w:r>
          </w:p>
          <w:p w14:paraId="3226A1EA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US</w:t>
            </w:r>
          </w:p>
        </w:tc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14:paraId="0771EBF8" w14:textId="367141D2" w:rsidR="005E20A4" w:rsidRPr="003A7198" w:rsidRDefault="000D604B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rect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 xml:space="preserve"> costs</w:t>
            </w:r>
          </w:p>
          <w:p w14:paraId="3A85C0A5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  <w:p w14:paraId="0829AFFB" w14:textId="77777777" w:rsidR="005E20A4" w:rsidRPr="003A7198" w:rsidRDefault="005E20A4" w:rsidP="000A2A9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</w:tc>
        <w:tc>
          <w:tcPr>
            <w:tcW w:w="952" w:type="pct"/>
            <w:tcBorders>
              <w:top w:val="nil"/>
              <w:left w:val="nil"/>
              <w:bottom w:val="nil"/>
              <w:right w:val="nil"/>
            </w:tcBorders>
          </w:tcPr>
          <w:p w14:paraId="4250DD4A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Hospital costs</w:t>
            </w:r>
          </w:p>
          <w:p w14:paraId="3346470F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harmacy costs</w:t>
            </w:r>
          </w:p>
          <w:p w14:paraId="2A20E8DC" w14:textId="586B6F99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</w:tc>
        <w:tc>
          <w:tcPr>
            <w:tcW w:w="2112" w:type="pct"/>
            <w:tcBorders>
              <w:top w:val="nil"/>
              <w:left w:val="nil"/>
              <w:bottom w:val="nil"/>
            </w:tcBorders>
          </w:tcPr>
          <w:p w14:paraId="4B9214AA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urrency Year: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 USD, 2010</w:t>
            </w:r>
          </w:p>
          <w:p w14:paraId="45589D6A" w14:textId="437D46EE" w:rsidR="005E20A4" w:rsidRPr="003A7198" w:rsidRDefault="005E20A4" w:rsidP="00F735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lastRenderedPageBreak/>
              <w:t xml:space="preserve">Cost of Non-adherence: 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TC:$126996 ($</w:t>
            </w:r>
            <w:r w:rsidR="007833E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46062.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14844 ($</w:t>
            </w:r>
            <w:r w:rsidR="007833E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7072.5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101854 ($</w:t>
            </w:r>
            <w:r w:rsidR="007833E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17145.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EDC:$734 ($</w:t>
            </w:r>
            <w:r w:rsidR="007833E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844.1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3244 ($</w:t>
            </w:r>
            <w:r w:rsidR="007833E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3731.0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), </w:t>
            </w:r>
            <w:proofErr w:type="spellStart"/>
            <w:r w:rsidRPr="003A7198">
              <w:rPr>
                <w:rFonts w:ascii="Helvetica" w:hAnsi="Helvetica" w:cs="Times New Roman"/>
                <w:sz w:val="16"/>
                <w:szCs w:val="16"/>
              </w:rPr>
              <w:t>OtPC</w:t>
            </w:r>
            <w:proofErr w:type="spellEnd"/>
            <w:r w:rsidRPr="003A7198">
              <w:rPr>
                <w:rFonts w:ascii="Helvetica" w:hAnsi="Helvetica" w:cs="Times New Roman"/>
                <w:sz w:val="16"/>
                <w:szCs w:val="16"/>
              </w:rPr>
              <w:t>:$9564 ($</w:t>
            </w:r>
            <w:r w:rsidR="007833E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0999.8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</w:tc>
      </w:tr>
      <w:tr w:rsidR="005E20A4" w:rsidRPr="003A7198" w14:paraId="39BA77DF" w14:textId="77777777" w:rsidTr="000934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1" w:type="pct"/>
            <w:tcBorders>
              <w:top w:val="nil"/>
              <w:bottom w:val="nil"/>
              <w:right w:val="nil"/>
            </w:tcBorders>
          </w:tcPr>
          <w:p w14:paraId="3A1F96CE" w14:textId="6B3990C6" w:rsidR="005E20A4" w:rsidRPr="003A7198" w:rsidRDefault="005E20A4" w:rsidP="0088182C">
            <w:pPr>
              <w:rPr>
                <w:rFonts w:ascii="Helvetica" w:hAnsi="Helvetica" w:cs="Times New Roman"/>
                <w:i/>
                <w:sz w:val="16"/>
                <w:szCs w:val="16"/>
              </w:rPr>
            </w:pPr>
            <w:proofErr w:type="spellStart"/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lastRenderedPageBreak/>
              <w:t>Leider</w:t>
            </w:r>
            <w:proofErr w:type="spellEnd"/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 xml:space="preserve"> et al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>
                <w:fldData xml:space="preserve">PEVuZE5vdGU+PENpdGU+PEF1dGhvcj5MZWlkZXI8L0F1dGhvcj48WWVhcj4yMDExPC9ZZWFyPjxS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</w:fldData>
              </w:fldCha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 </w:instrText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>
                <w:fldData xml:space="preserve">PEVuZE5vdGU+PENpdGU+PEF1dGhvcj5MZWlkZXI8L0F1dGhvcj48WWVhcj4yMDExPC9ZZWFyPjxS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</w:fldData>
              </w:fldCha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.DATA </w:instrText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separate"/>
            </w:r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[</w:t>
            </w:r>
            <w:hyperlink w:anchor="_ENREF_33" w:tooltip="Leider, 2011 #142" w:history="1">
              <w:r w:rsidR="00EB02C3" w:rsidRPr="003A7198">
                <w:rPr>
                  <w:rFonts w:ascii="Helvetica" w:hAnsi="Helvetica" w:cs="Times New Roman"/>
                  <w:i/>
                  <w:noProof/>
                  <w:sz w:val="16"/>
                  <w:szCs w:val="16"/>
                </w:rPr>
                <w:t>33</w:t>
              </w:r>
            </w:hyperlink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]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</w:p>
          <w:p w14:paraId="68E93CF7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2011</w:t>
            </w:r>
          </w:p>
          <w:p w14:paraId="56D4D1A8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US</w:t>
            </w:r>
          </w:p>
        </w:tc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14:paraId="0DB5FC1E" w14:textId="67830AB4" w:rsidR="005E20A4" w:rsidRPr="003A7198" w:rsidRDefault="000D604B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rect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 xml:space="preserve"> costs </w:t>
            </w:r>
          </w:p>
        </w:tc>
        <w:tc>
          <w:tcPr>
            <w:tcW w:w="952" w:type="pct"/>
            <w:tcBorders>
              <w:top w:val="nil"/>
              <w:left w:val="nil"/>
              <w:bottom w:val="nil"/>
              <w:right w:val="nil"/>
            </w:tcBorders>
          </w:tcPr>
          <w:p w14:paraId="1995CA24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Hospital costs</w:t>
            </w:r>
          </w:p>
          <w:p w14:paraId="7643E5BF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harmacy costs</w:t>
            </w:r>
          </w:p>
          <w:p w14:paraId="2278863F" w14:textId="6071CE8E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rimary Care costs</w:t>
            </w:r>
          </w:p>
        </w:tc>
        <w:tc>
          <w:tcPr>
            <w:tcW w:w="2112" w:type="pct"/>
            <w:tcBorders>
              <w:top w:val="nil"/>
              <w:left w:val="nil"/>
              <w:bottom w:val="nil"/>
            </w:tcBorders>
          </w:tcPr>
          <w:p w14:paraId="04C2D716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urrency Year: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 USD, 2008</w:t>
            </w:r>
          </w:p>
          <w:p w14:paraId="4FD17001" w14:textId="1C623CA0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 xml:space="preserve">Cost of Non-adherence: 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THC:$26433 ($</w:t>
            </w:r>
            <w:r w:rsidR="007833E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31006.4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6361 ($</w:t>
            </w:r>
            <w:r w:rsidR="007833E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7461.5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9734 ($</w:t>
            </w:r>
            <w:r w:rsidR="007833E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1418.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EDC:$421 ($</w:t>
            </w:r>
            <w:r w:rsidR="007833E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93.8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</w:t>
            </w:r>
          </w:p>
          <w:p w14:paraId="30C2BC31" w14:textId="41278F55" w:rsidR="005E20A4" w:rsidRPr="003A7198" w:rsidRDefault="005E20A4" w:rsidP="00F7355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C:$7960 ($</w:t>
            </w:r>
            <w:r w:rsidR="007833E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9337.2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1957 ($</w:t>
            </w:r>
            <w:r w:rsidR="007833E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295.60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</w:tc>
      </w:tr>
      <w:tr w:rsidR="005E20A4" w:rsidRPr="003A7198" w14:paraId="21345E70" w14:textId="77777777" w:rsidTr="0009344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1" w:type="pct"/>
            <w:tcBorders>
              <w:top w:val="nil"/>
              <w:bottom w:val="nil"/>
              <w:right w:val="nil"/>
            </w:tcBorders>
          </w:tcPr>
          <w:p w14:paraId="41957835" w14:textId="5DC1385B" w:rsidR="005E20A4" w:rsidRPr="003A7198" w:rsidRDefault="005E20A4" w:rsidP="0088182C">
            <w:pPr>
              <w:rPr>
                <w:rFonts w:ascii="Helvetica" w:hAnsi="Helvetica" w:cs="Times New Roman"/>
                <w:b w:val="0"/>
                <w:i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>Modi et al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>
                <w:fldData xml:space="preserve">PEVuZE5vdGU+PENpdGU+PEF1dGhvcj5Nb2RpPC9BdXRob3I+PFllYXI+MjAxNTwvWWVhcj48UmVj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</w:fldData>
              </w:fldCha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 </w:instrText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>
                <w:fldData xml:space="preserve">PEVuZE5vdGU+PENpdGU+PEF1dGhvcj5Nb2RpPC9BdXRob3I+PFllYXI+MjAxNTwvWWVhcj48UmVj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</w:fldData>
              </w:fldCha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.DATA </w:instrText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separate"/>
            </w:r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[</w:t>
            </w:r>
            <w:hyperlink w:anchor="_ENREF_34" w:tooltip="Modi, 2015 #304" w:history="1">
              <w:r w:rsidR="00EB02C3" w:rsidRPr="003A7198">
                <w:rPr>
                  <w:rFonts w:ascii="Helvetica" w:hAnsi="Helvetica" w:cs="Times New Roman"/>
                  <w:i/>
                  <w:noProof/>
                  <w:sz w:val="16"/>
                  <w:szCs w:val="16"/>
                </w:rPr>
                <w:t>34</w:t>
              </w:r>
            </w:hyperlink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]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</w:p>
          <w:p w14:paraId="1E316D10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2015</w:t>
            </w:r>
          </w:p>
          <w:p w14:paraId="6931B030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US</w:t>
            </w:r>
          </w:p>
        </w:tc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14:paraId="4C690A22" w14:textId="5FD01FD0" w:rsidR="005E20A4" w:rsidRPr="003A7198" w:rsidRDefault="000D604B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rect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 xml:space="preserve"> costs </w:t>
            </w:r>
          </w:p>
          <w:p w14:paraId="74B68D25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  <w:p w14:paraId="1FB73B6E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  <w:p w14:paraId="7FC15674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  <w:p w14:paraId="1A51B9A2" w14:textId="4E616972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</w:tc>
        <w:tc>
          <w:tcPr>
            <w:tcW w:w="952" w:type="pct"/>
            <w:tcBorders>
              <w:top w:val="nil"/>
              <w:left w:val="nil"/>
              <w:bottom w:val="nil"/>
              <w:right w:val="nil"/>
            </w:tcBorders>
          </w:tcPr>
          <w:p w14:paraId="4C4B32A0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Hospital costs</w:t>
            </w:r>
          </w:p>
          <w:p w14:paraId="7BE1F57E" w14:textId="090E0DE8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harmacy costs</w:t>
            </w:r>
          </w:p>
          <w:p w14:paraId="7B383B78" w14:textId="5CA62CE0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rimary Care costs</w:t>
            </w:r>
          </w:p>
          <w:p w14:paraId="2693ED05" w14:textId="00B704C2" w:rsidR="005E20A4" w:rsidRPr="003A7198" w:rsidRDefault="000D604B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rect non-medical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 xml:space="preserve"> costs</w:t>
            </w:r>
          </w:p>
        </w:tc>
        <w:tc>
          <w:tcPr>
            <w:tcW w:w="2112" w:type="pct"/>
            <w:tcBorders>
              <w:top w:val="nil"/>
              <w:left w:val="nil"/>
              <w:bottom w:val="nil"/>
            </w:tcBorders>
          </w:tcPr>
          <w:p w14:paraId="13F8913E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urrency Year: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 USD, 2011</w:t>
            </w:r>
          </w:p>
          <w:p w14:paraId="41E8A262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ost of Non-adherence: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 </w:t>
            </w:r>
          </w:p>
          <w:p w14:paraId="14AA5F8C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all cause:</w:t>
            </w:r>
          </w:p>
          <w:p w14:paraId="736635C3" w14:textId="6A34DE59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11749 ($</w:t>
            </w:r>
            <w:r w:rsidR="007833E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3163.4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8768 ($</w:t>
            </w:r>
            <w:r w:rsidR="007833E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9823.5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3945 ($</w:t>
            </w:r>
            <w:r w:rsidR="007833E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419.9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EDC:$104 ($</w:t>
            </w:r>
            <w:r w:rsidR="007833E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16.5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2981 ($</w:t>
            </w:r>
            <w:r w:rsidR="007833E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3339.8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8768 ($</w:t>
            </w:r>
            <w:r w:rsidR="007833E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9823.5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), </w:t>
            </w:r>
            <w:proofErr w:type="spellStart"/>
            <w:r w:rsidRPr="003A7198">
              <w:rPr>
                <w:rFonts w:ascii="Helvetica" w:hAnsi="Helvetica" w:cs="Times New Roman"/>
                <w:sz w:val="16"/>
                <w:szCs w:val="16"/>
              </w:rPr>
              <w:t>OtC</w:t>
            </w:r>
            <w:proofErr w:type="spellEnd"/>
            <w:r w:rsidRPr="003A7198">
              <w:rPr>
                <w:rFonts w:ascii="Helvetica" w:hAnsi="Helvetica" w:cs="Times New Roman"/>
                <w:sz w:val="16"/>
                <w:szCs w:val="16"/>
              </w:rPr>
              <w:t>:$997 ($</w:t>
            </w:r>
            <w:r w:rsidR="007833E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117.0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3329698F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sease state specific:</w:t>
            </w:r>
          </w:p>
          <w:p w14:paraId="56C36632" w14:textId="7EDDE3A6" w:rsidR="005E20A4" w:rsidRPr="003A7198" w:rsidRDefault="005E20A4" w:rsidP="00F735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630 ($</w:t>
            </w:r>
            <w:r w:rsidR="007833E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705.8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443 ($</w:t>
            </w:r>
            <w:r w:rsidR="007833E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96.3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158 ($</w:t>
            </w:r>
            <w:r w:rsidR="007833E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77.0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EDC:$3 ($</w:t>
            </w:r>
            <w:r w:rsidR="007833E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3.3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325 ($</w:t>
            </w:r>
            <w:r w:rsidR="007833E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364.1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), </w:t>
            </w:r>
            <w:proofErr w:type="spellStart"/>
            <w:r w:rsidRPr="003A7198">
              <w:rPr>
                <w:rFonts w:ascii="Helvetica" w:hAnsi="Helvetica" w:cs="Times New Roman"/>
                <w:sz w:val="16"/>
                <w:szCs w:val="16"/>
              </w:rPr>
              <w:t>OtC</w:t>
            </w:r>
            <w:proofErr w:type="spellEnd"/>
            <w:r w:rsidRPr="003A7198">
              <w:rPr>
                <w:rFonts w:ascii="Helvetica" w:hAnsi="Helvetica" w:cs="Times New Roman"/>
                <w:sz w:val="16"/>
                <w:szCs w:val="16"/>
              </w:rPr>
              <w:t>:$26 ($</w:t>
            </w:r>
            <w:r w:rsidR="007833E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9.1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</w:tc>
      </w:tr>
      <w:tr w:rsidR="005E20A4" w:rsidRPr="003A7198" w14:paraId="1FE48D63" w14:textId="77777777" w:rsidTr="000934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1" w:type="pct"/>
            <w:tcBorders>
              <w:top w:val="nil"/>
              <w:bottom w:val="nil"/>
              <w:right w:val="nil"/>
            </w:tcBorders>
          </w:tcPr>
          <w:p w14:paraId="7117B318" w14:textId="3729AF5E" w:rsidR="005E20A4" w:rsidRPr="003A7198" w:rsidRDefault="005E20A4" w:rsidP="0088182C">
            <w:pPr>
              <w:rPr>
                <w:rFonts w:ascii="Helvetica" w:hAnsi="Helvetica" w:cs="Times New Roman"/>
                <w:i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>Offord et al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>
                <w:fldData xml:space="preserve">PEVuZE5vdGU+PENpdGU+PEF1dGhvcj5PZmZvcmQ8L0F1dGhvcj48WWVhcj4yMDEzPC9ZZWFyPjxS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</w:fldData>
              </w:fldCha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 </w:instrText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>
                <w:fldData xml:space="preserve">PEVuZE5vdGU+PENpdGU+PEF1dGhvcj5PZmZvcmQ8L0F1dGhvcj48WWVhcj4yMDEzPC9ZZWFyPjxS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</w:fldData>
              </w:fldCha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.DATA </w:instrText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separate"/>
            </w:r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[</w:t>
            </w:r>
            <w:hyperlink w:anchor="_ENREF_35" w:tooltip="Offord, 2013 #169" w:history="1">
              <w:r w:rsidR="00EB02C3" w:rsidRPr="003A7198">
                <w:rPr>
                  <w:rFonts w:ascii="Helvetica" w:hAnsi="Helvetica" w:cs="Times New Roman"/>
                  <w:i/>
                  <w:noProof/>
                  <w:sz w:val="16"/>
                  <w:szCs w:val="16"/>
                </w:rPr>
                <w:t>35</w:t>
              </w:r>
            </w:hyperlink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]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</w:p>
          <w:p w14:paraId="353E99B4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2013</w:t>
            </w:r>
          </w:p>
          <w:p w14:paraId="3D9B5D24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US</w:t>
            </w:r>
          </w:p>
        </w:tc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14:paraId="7EC21978" w14:textId="580E029F" w:rsidR="005E20A4" w:rsidRPr="003A7198" w:rsidRDefault="000D604B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rect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 xml:space="preserve"> costs</w:t>
            </w:r>
          </w:p>
          <w:p w14:paraId="77580F25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952" w:type="pct"/>
            <w:tcBorders>
              <w:top w:val="nil"/>
              <w:left w:val="nil"/>
              <w:bottom w:val="nil"/>
              <w:right w:val="nil"/>
            </w:tcBorders>
          </w:tcPr>
          <w:p w14:paraId="0849F6B4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Hospital costs</w:t>
            </w:r>
          </w:p>
          <w:p w14:paraId="188A1F66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harmacy costs</w:t>
            </w:r>
          </w:p>
        </w:tc>
        <w:tc>
          <w:tcPr>
            <w:tcW w:w="2112" w:type="pct"/>
            <w:tcBorders>
              <w:top w:val="nil"/>
              <w:left w:val="nil"/>
              <w:bottom w:val="nil"/>
            </w:tcBorders>
          </w:tcPr>
          <w:p w14:paraId="05E354E4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urrency Year: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 USD, 2008</w:t>
            </w:r>
          </w:p>
          <w:p w14:paraId="7D3C5138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ost of Non-adherence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: </w:t>
            </w:r>
          </w:p>
          <w:p w14:paraId="0E04B97F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all cause:</w:t>
            </w:r>
          </w:p>
          <w:p w14:paraId="664D0331" w14:textId="7632CF16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15400 ($</w:t>
            </w:r>
            <w:r w:rsidR="007833E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8064.5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5773 ($</w:t>
            </w:r>
            <w:r w:rsidR="007833E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6771.85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3777 ($</w:t>
            </w:r>
            <w:r w:rsidR="007833E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430.50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HC:$5850 ($</w:t>
            </w:r>
            <w:r w:rsidR="007833E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6862.1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338068A3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sease state specific:</w:t>
            </w:r>
          </w:p>
          <w:p w14:paraId="50FD48F4" w14:textId="7ED9053E" w:rsidR="005E20A4" w:rsidRPr="003A7198" w:rsidRDefault="005E20A4" w:rsidP="00F7355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5358 ($</w:t>
            </w:r>
            <w:r w:rsidR="007833E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6285.05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858 ($</w:t>
            </w:r>
            <w:r w:rsidR="007833E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006.45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1549 ($</w:t>
            </w:r>
            <w:r w:rsidR="007833E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817.0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</w:t>
            </w:r>
            <w:r w:rsidR="00F7355C" w:rsidRPr="003A7198">
              <w:rPr>
                <w:rFonts w:ascii="Helvetica" w:hAnsi="Helvetica" w:cs="Times New Roman"/>
                <w:sz w:val="16"/>
                <w:szCs w:val="16"/>
              </w:rPr>
              <w:t xml:space="preserve"> 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HC:$2952 ($</w:t>
            </w:r>
            <w:r w:rsidR="007833E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3462.7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</w:tc>
      </w:tr>
      <w:tr w:rsidR="005E20A4" w:rsidRPr="003A7198" w14:paraId="35DDF1F4" w14:textId="77777777" w:rsidTr="0009344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1" w:type="pct"/>
            <w:tcBorders>
              <w:top w:val="nil"/>
              <w:bottom w:val="nil"/>
              <w:right w:val="nil"/>
            </w:tcBorders>
          </w:tcPr>
          <w:p w14:paraId="1E10D327" w14:textId="03DE3EF2" w:rsidR="005E20A4" w:rsidRPr="003A7198" w:rsidRDefault="005E20A4" w:rsidP="0088182C">
            <w:pPr>
              <w:rPr>
                <w:rFonts w:ascii="Helvetica" w:hAnsi="Helvetica" w:cs="Times New Roman"/>
                <w:i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>Pittman et al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/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 &lt;EndNote&gt;&lt;Cite&gt;&lt;Author&gt;Pittman&lt;/Author&gt;&lt;Year&gt;2011&lt;/Year&gt;&lt;RecNum&gt;178&lt;/RecNum&gt;&lt;DisplayText&gt;[36]&lt;/DisplayText&gt;&lt;record&gt;&lt;rec-number&gt;178&lt;/rec-number&gt;&lt;foreign-keys&gt;&lt;key app="EN" db-id="xx5fvewt3vzsdkepeftxvpv0f2d2fpxd52es" timestamp="1447219863"&gt;178&lt;/key&gt;&lt;/foreign-keys&gt;&lt;ref-type name="Journal Article"&gt;17&lt;/ref-type&gt;&lt;contributors&gt;&lt;authors&gt;&lt;author&gt;Pittman, Donald G&lt;/author&gt;&lt;author&gt;Chen, William&lt;/author&gt;&lt;author&gt;Bowlin, Steven J&lt;/author&gt;&lt;author&gt;Foody, JoAnne M&lt;/author&gt;&lt;/authors&gt;&lt;/contributors&gt;&lt;titles&gt;&lt;title&gt;Adherence to statins, subsequent healthcare costs, and cardiovascular hospitalizations.&lt;/title&gt;&lt;secondary-title&gt;The American journal of cardiology&lt;/secondary-title&gt;&lt;/titles&gt;&lt;periodical&gt;&lt;full-title&gt;Am J Cardiol&lt;/full-title&gt;&lt;abbr-1&gt;The American journal of cardiology&lt;/abbr-1&gt;&lt;/periodical&gt;&lt;pages&gt;1662-6&lt;/pages&gt;&lt;volume&gt;107&lt;/volume&gt;&lt;keywords&gt;&lt;keyword&gt;Adolescent&lt;/keyword&gt;&lt;keyword&gt;Adult&lt;/keyword&gt;&lt;keyword&gt;Female&lt;/keyword&gt;&lt;keyword&gt;Health Care Costs&lt;/keyword&gt;&lt;keyword&gt;Hospitalization&lt;/keyword&gt;&lt;keyword&gt;Humans&lt;/keyword&gt;&lt;keyword&gt;Hydroxymethylglutaryl-CoA Reductase Inhibitors&lt;/keyword&gt;&lt;keyword&gt;Hydroxymethylglutaryl-CoA Reductase Inhibitors: ec&lt;/keyword&gt;&lt;keyword&gt;Hydroxymethylglutaryl-CoA Reductase Inhibitors: th&lt;/keyword&gt;&lt;keyword&gt;Male&lt;/keyword&gt;&lt;keyword&gt;Medication Adherence&lt;/keyword&gt;&lt;keyword&gt;Middle Aged&lt;/keyword&gt;&lt;keyword&gt;Retrospective Studies&lt;/keyword&gt;&lt;/keywords&gt;&lt;dates&gt;&lt;year&gt;2011&lt;/year&gt;&lt;/dates&gt;&lt;accession-num&gt;21439533&lt;/accession-num&gt;&lt;urls&gt;&lt;/urls&gt;&lt;electronic-resource-num&gt;10.1016/j.amjcard.2011.01.052&lt;/electronic-resource-num&gt;&lt;/record&gt;&lt;/Cite&gt;&lt;/EndNote&gt;</w:instrTex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separate"/>
            </w:r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[</w:t>
            </w:r>
            <w:hyperlink w:anchor="_ENREF_36" w:tooltip="Pittman, 2011 #178" w:history="1">
              <w:r w:rsidR="00EB02C3" w:rsidRPr="003A7198">
                <w:rPr>
                  <w:rFonts w:ascii="Helvetica" w:hAnsi="Helvetica" w:cs="Times New Roman"/>
                  <w:i/>
                  <w:noProof/>
                  <w:sz w:val="16"/>
                  <w:szCs w:val="16"/>
                </w:rPr>
                <w:t>36</w:t>
              </w:r>
            </w:hyperlink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]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</w:p>
          <w:p w14:paraId="06813DE3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2011</w:t>
            </w:r>
          </w:p>
          <w:p w14:paraId="272FE237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US</w:t>
            </w:r>
          </w:p>
        </w:tc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14:paraId="0E057576" w14:textId="623259FE" w:rsidR="005E20A4" w:rsidRPr="003A7198" w:rsidRDefault="000D604B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rect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 xml:space="preserve"> Costs</w:t>
            </w:r>
          </w:p>
          <w:p w14:paraId="0277F28F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</w:tc>
        <w:tc>
          <w:tcPr>
            <w:tcW w:w="952" w:type="pct"/>
            <w:tcBorders>
              <w:top w:val="nil"/>
              <w:left w:val="nil"/>
              <w:bottom w:val="nil"/>
              <w:right w:val="nil"/>
            </w:tcBorders>
          </w:tcPr>
          <w:p w14:paraId="4EA109E3" w14:textId="371EA763" w:rsidR="005E20A4" w:rsidRPr="003A7198" w:rsidRDefault="005E20A4" w:rsidP="00317CB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harmacy Costs</w:t>
            </w:r>
          </w:p>
          <w:p w14:paraId="2E08558F" w14:textId="7DE2E586" w:rsidR="005E20A4" w:rsidRPr="003A7198" w:rsidRDefault="005E20A4" w:rsidP="00317CB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rimary Care costs</w:t>
            </w:r>
          </w:p>
          <w:p w14:paraId="130538ED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</w:tc>
        <w:tc>
          <w:tcPr>
            <w:tcW w:w="2112" w:type="pct"/>
            <w:tcBorders>
              <w:top w:val="nil"/>
              <w:left w:val="nil"/>
              <w:bottom w:val="nil"/>
            </w:tcBorders>
          </w:tcPr>
          <w:p w14:paraId="4A659AAA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urrency Year: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 USD, 2009</w:t>
            </w:r>
          </w:p>
          <w:p w14:paraId="36EB38EF" w14:textId="12688D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ost of Non-adherence</w:t>
            </w:r>
            <w:r w:rsidR="009C5914" w:rsidRPr="003A7198">
              <w:rPr>
                <w:rFonts w:ascii="Helvetica" w:hAnsi="Helvetica" w:cs="Times New Roman"/>
                <w:sz w:val="16"/>
                <w:szCs w:val="16"/>
                <w:u w:val="single"/>
                <w:vertAlign w:val="superscript"/>
              </w:rPr>
              <w:t>†</w:t>
            </w: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: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 </w:t>
            </w:r>
          </w:p>
          <w:p w14:paraId="78F4061B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&gt;80% adherence:</w:t>
            </w:r>
          </w:p>
          <w:p w14:paraId="449B3F7B" w14:textId="16A31CEE" w:rsidR="005E20A4" w:rsidRPr="003A7198" w:rsidRDefault="005E20A4" w:rsidP="00032F6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HC:$6798.67 ($</w:t>
            </w:r>
            <w:r w:rsidR="007833E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7914.05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1767.33 ($</w:t>
            </w:r>
            <w:r w:rsidR="007833E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057.2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4472.67 ($</w:t>
            </w:r>
            <w:r w:rsidR="007833E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5750.5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12DF2D53" w14:textId="77777777" w:rsidR="005E20A4" w:rsidRPr="003A7198" w:rsidRDefault="005E20A4" w:rsidP="00032F6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60-79% adherence:</w:t>
            </w:r>
          </w:p>
          <w:p w14:paraId="16DA8240" w14:textId="1929FE40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HC:$7072.67 ($</w:t>
            </w:r>
            <w:r w:rsidR="007833E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8233.0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1789.33 ($</w:t>
            </w:r>
            <w:r w:rsidR="007833E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082.88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4840.67 ($</w:t>
            </w:r>
            <w:r w:rsidR="007833E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5634.8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57C39476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&lt;59% adherence: </w:t>
            </w:r>
          </w:p>
          <w:p w14:paraId="05234A16" w14:textId="7FA5CF1C" w:rsidR="005E20A4" w:rsidRPr="003A7198" w:rsidRDefault="005E20A4" w:rsidP="00F735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HC:$7401.33 ($</w:t>
            </w:r>
            <w:r w:rsidR="007833E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8615.5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1937.33 ($</w:t>
            </w:r>
            <w:r w:rsidR="007833E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255.1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5138.67 ($</w:t>
            </w:r>
            <w:r w:rsidR="00D166E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5981.7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</w:tc>
      </w:tr>
      <w:tr w:rsidR="005E20A4" w:rsidRPr="003A7198" w14:paraId="0E266C18" w14:textId="77777777" w:rsidTr="000934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1" w:type="pct"/>
            <w:tcBorders>
              <w:top w:val="nil"/>
              <w:bottom w:val="nil"/>
              <w:right w:val="nil"/>
            </w:tcBorders>
          </w:tcPr>
          <w:p w14:paraId="1E97EDD1" w14:textId="768CA612" w:rsidR="005E20A4" w:rsidRPr="003A7198" w:rsidRDefault="005E20A4" w:rsidP="0088182C">
            <w:pPr>
              <w:rPr>
                <w:rFonts w:ascii="Helvetica" w:hAnsi="Helvetica" w:cs="Times New Roman"/>
                <w:i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>Pittman et al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/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 &lt;EndNote&gt;&lt;Cite&gt;&lt;Author&gt;Pittman&lt;/Author&gt;&lt;Year&gt;2010&lt;/Year&gt;&lt;RecNum&gt;179&lt;/RecNum&gt;&lt;DisplayText&gt;[37]&lt;/DisplayText&gt;&lt;record&gt;&lt;rec-number&gt;179&lt;/rec-number&gt;&lt;foreign-keys&gt;&lt;key app="EN" db-id="xx5fvewt3vzsdkepeftxvpv0f2d2fpxd52es" timestamp="1447219863"&gt;179&lt;/key&gt;&lt;/foreign-keys&gt;&lt;ref-type name="Journal Article"&gt;17&lt;/ref-type&gt;&lt;contributors&gt;&lt;authors&gt;&lt;author&gt;Pittman, Donald G&lt;/author&gt;&lt;author&gt;Tao, Zhuliang&lt;/author&gt;&lt;author&gt;Chen, William&lt;/author&gt;&lt;author&gt;Stettin, Glen D&lt;/author&gt;&lt;/authors&gt;&lt;/contributors&gt;&lt;titles&gt;&lt;title&gt;Antihypertensive medication adherence and subsequent healthcare utilization and costs.&lt;/title&gt;&lt;secondary-title&gt;The American journal of managed care&lt;/secondary-title&gt;&lt;/titles&gt;&lt;periodical&gt;&lt;full-title&gt;Am J Manag Care&lt;/full-title&gt;&lt;abbr-1&gt;The American journal of managed care&lt;/abbr-1&gt;&lt;/periodical&gt;&lt;pages&gt;568-76&lt;/pages&gt;&lt;volume&gt;16&lt;/volume&gt;&lt;keywords&gt;&lt;keyword&gt;Antihypertensive Agents&lt;/keyword&gt;&lt;keyword&gt;Antihypertensive Agents: economics&lt;/keyword&gt;&lt;keyword&gt;Antihypertensive Agents: therapeutic use&lt;/keyword&gt;&lt;keyword&gt;Confidence Intervals&lt;/keyword&gt;&lt;keyword&gt;Databases, Factual&lt;/keyword&gt;&lt;keyword&gt;Female&lt;/keyword&gt;&lt;keyword&gt;Health Care Costs&lt;/keyword&gt;&lt;keyword&gt;Health Care Costs: statistics &amp;amp; numerical data&lt;/keyword&gt;&lt;keyword&gt;Health Services&lt;/keyword&gt;&lt;keyword&gt;Health Services: economics&lt;/keyword&gt;&lt;keyword&gt;Health Services: utilization&lt;/keyword&gt;&lt;keyword&gt;Humans&lt;/keyword&gt;&lt;keyword&gt;Hypertension&lt;/keyword&gt;&lt;keyword&gt;Hypertension: drug therapy&lt;/keyword&gt;&lt;keyword&gt;Hypertension: economics&lt;/keyword&gt;&lt;keyword&gt;Insurance Claim Review&lt;/keyword&gt;&lt;keyword&gt;Insurance Claim Review: statistics &amp;amp; numerical dat&lt;/keyword&gt;&lt;keyword&gt;Logistic Models&lt;/keyword&gt;&lt;keyword&gt;Male&lt;/keyword&gt;&lt;keyword&gt;Medication Adherence&lt;/keyword&gt;&lt;keyword&gt;Medication Adherence: statistics &amp;amp; numerical data&lt;/keyword&gt;&lt;keyword&gt;Middle Aged&lt;/keyword&gt;&lt;keyword&gt;Multivariate Analysis&lt;/keyword&gt;&lt;keyword&gt;Odds Ratio&lt;/keyword&gt;&lt;keyword&gt;Retrospective Studies&lt;/keyword&gt;&lt;keyword&gt;United States&lt;/keyword&gt;&lt;/keywords&gt;&lt;dates&gt;&lt;year&gt;2010&lt;/year&gt;&lt;/dates&gt;&lt;accession-num&gt;20712390&lt;/accession-num&gt;&lt;urls&gt;&lt;/urls&gt;&lt;/record&gt;&lt;/Cite&gt;&lt;/EndNote&gt;</w:instrTex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separate"/>
            </w:r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[</w:t>
            </w:r>
            <w:hyperlink w:anchor="_ENREF_37" w:tooltip="Pittman, 2010 #179" w:history="1">
              <w:r w:rsidR="00EB02C3" w:rsidRPr="003A7198">
                <w:rPr>
                  <w:rFonts w:ascii="Helvetica" w:hAnsi="Helvetica" w:cs="Times New Roman"/>
                  <w:i/>
                  <w:noProof/>
                  <w:sz w:val="16"/>
                  <w:szCs w:val="16"/>
                </w:rPr>
                <w:t>37</w:t>
              </w:r>
            </w:hyperlink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]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</w:p>
          <w:p w14:paraId="458B2C0A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2010</w:t>
            </w:r>
          </w:p>
          <w:p w14:paraId="07254F8E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US</w:t>
            </w:r>
          </w:p>
        </w:tc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14:paraId="5F604C6A" w14:textId="3CD05508" w:rsidR="005E20A4" w:rsidRPr="003A7198" w:rsidRDefault="000D604B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Direct 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>costs</w:t>
            </w:r>
          </w:p>
        </w:tc>
        <w:tc>
          <w:tcPr>
            <w:tcW w:w="952" w:type="pct"/>
            <w:tcBorders>
              <w:top w:val="nil"/>
              <w:left w:val="nil"/>
              <w:bottom w:val="nil"/>
              <w:right w:val="nil"/>
            </w:tcBorders>
          </w:tcPr>
          <w:p w14:paraId="0C6064DD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Hospital costs</w:t>
            </w:r>
          </w:p>
          <w:p w14:paraId="690A2A67" w14:textId="77777777" w:rsidR="005E20A4" w:rsidRPr="003A7198" w:rsidRDefault="005E20A4" w:rsidP="00317CB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harmacy Costs</w:t>
            </w:r>
          </w:p>
          <w:p w14:paraId="4609B37E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</w:tc>
        <w:tc>
          <w:tcPr>
            <w:tcW w:w="2112" w:type="pct"/>
            <w:tcBorders>
              <w:top w:val="nil"/>
              <w:left w:val="nil"/>
              <w:bottom w:val="nil"/>
            </w:tcBorders>
          </w:tcPr>
          <w:p w14:paraId="7D37CF32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urrency Year: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 USD, 2008</w:t>
            </w:r>
          </w:p>
          <w:p w14:paraId="6114BCFB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ost of Non-adherence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: </w:t>
            </w:r>
          </w:p>
          <w:p w14:paraId="73A2C0EC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Adjusted, &gt;80% adherence: </w:t>
            </w:r>
          </w:p>
          <w:p w14:paraId="45D01279" w14:textId="0C48249E" w:rsidR="005E20A4" w:rsidRPr="003A7198" w:rsidRDefault="005E20A4" w:rsidP="00032F6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HC:$7261 ($</w:t>
            </w:r>
            <w:r w:rsidR="00D166E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8517.3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3390 ($</w:t>
            </w:r>
            <w:r w:rsidR="00D166E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3976.5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EDC:$101 ($</w:t>
            </w:r>
            <w:r w:rsidR="00D166E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18.4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2383 ($</w:t>
            </w:r>
            <w:r w:rsidR="00D166E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795.30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HC:$1386 ($</w:t>
            </w:r>
            <w:r w:rsidR="00D166E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625.80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5A6185CB" w14:textId="77777777" w:rsidR="005E20A4" w:rsidRPr="003A7198" w:rsidRDefault="005E20A4" w:rsidP="00032F6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Adjusted, 60-79% adherence:</w:t>
            </w:r>
          </w:p>
          <w:p w14:paraId="6A56B4C7" w14:textId="0CE34D0C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HC:$7530 ($</w:t>
            </w:r>
            <w:r w:rsidR="00D166E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8832.8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3705 ($</w:t>
            </w:r>
            <w:r w:rsidR="00D166E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346.0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EDC:$134 ($</w:t>
            </w:r>
            <w:r w:rsidR="00D166E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57.18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1932 ($</w:t>
            </w:r>
            <w:r w:rsidR="00D166E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266.2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HC:$1759 ($</w:t>
            </w:r>
            <w:r w:rsidR="00D166E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063.3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1B62360C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Adjusted, &lt;59% adherence:</w:t>
            </w:r>
          </w:p>
          <w:p w14:paraId="66479E3E" w14:textId="71ADC058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HC:$7370 ($</w:t>
            </w:r>
            <w:r w:rsidR="00D166E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8645.1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3776 ($</w:t>
            </w:r>
            <w:r w:rsidR="00D166E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429.3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EDC:$172 ($</w:t>
            </w:r>
            <w:r w:rsidR="00D166E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01.7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1509 ($</w:t>
            </w:r>
            <w:r w:rsidR="00D166E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770.0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HC:$1913 ($</w:t>
            </w:r>
            <w:r w:rsidR="00D166E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243.98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648EA2DD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Unadjusted, &gt;80% adherence: </w:t>
            </w:r>
          </w:p>
          <w:p w14:paraId="4F0AD92B" w14:textId="0A8AA9A8" w:rsidR="005E20A4" w:rsidRPr="003A7198" w:rsidRDefault="005E20A4" w:rsidP="00F6224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HC:$7182 ($</w:t>
            </w:r>
            <w:r w:rsidR="00D166E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8424.6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3396 ($</w:t>
            </w:r>
            <w:r w:rsidR="00D166E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3983.5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EDC:$102 ($</w:t>
            </w:r>
            <w:r w:rsidR="00D166E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19.6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2317 ($</w:t>
            </w:r>
            <w:r w:rsidR="00D166E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717.8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HC:$1366 ($</w:t>
            </w:r>
            <w:r w:rsidR="00D166E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602.3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6E3A1B23" w14:textId="77777777" w:rsidR="005E20A4" w:rsidRPr="003A7198" w:rsidRDefault="005E20A4" w:rsidP="00F6224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Unadjusted, 60-79% adherence:</w:t>
            </w:r>
          </w:p>
          <w:p w14:paraId="463009B9" w14:textId="3BE4E83D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HC:$7560 ($</w:t>
            </w:r>
            <w:r w:rsidR="00D166E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8868.0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3635 ($</w:t>
            </w:r>
            <w:r w:rsidR="00D166E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263.9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EDC:$131 ($</w:t>
            </w:r>
            <w:r w:rsidR="00D166E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53.6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2034 ($</w:t>
            </w:r>
            <w:r w:rsidR="00D166E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385.9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HC:$1759 ($</w:t>
            </w:r>
            <w:r w:rsidR="00D166E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063.3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3BF1C95C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lastRenderedPageBreak/>
              <w:t>Unadjusted, &lt;59% adherence:</w:t>
            </w:r>
          </w:p>
          <w:p w14:paraId="7242F7B9" w14:textId="11D10A49" w:rsidR="005E20A4" w:rsidRPr="003A7198" w:rsidRDefault="005E20A4" w:rsidP="00F7355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HC:$7995 ($</w:t>
            </w:r>
            <w:r w:rsidR="00D166E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9378.30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3887 ($</w:t>
            </w:r>
            <w:r w:rsidR="00D166E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559.54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EDC:$172 ($</w:t>
            </w:r>
            <w:r w:rsidR="00D166E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01.7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1880 ($</w:t>
            </w:r>
            <w:r w:rsidR="00D166E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205.28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HC:$2057 ($</w:t>
            </w:r>
            <w:r w:rsidR="00D166E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412.90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) </w:t>
            </w:r>
          </w:p>
        </w:tc>
      </w:tr>
      <w:tr w:rsidR="005E20A4" w:rsidRPr="003A7198" w14:paraId="5D902AF3" w14:textId="77777777" w:rsidTr="0009344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1" w:type="pct"/>
            <w:tcBorders>
              <w:top w:val="nil"/>
              <w:bottom w:val="nil"/>
              <w:right w:val="nil"/>
            </w:tcBorders>
          </w:tcPr>
          <w:p w14:paraId="730DA02B" w14:textId="424D98B6" w:rsidR="005E20A4" w:rsidRPr="003A7198" w:rsidRDefault="005E20A4" w:rsidP="0088182C">
            <w:pPr>
              <w:rPr>
                <w:rFonts w:ascii="Helvetica" w:hAnsi="Helvetica" w:cs="Times New Roman"/>
                <w:i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lastRenderedPageBreak/>
              <w:t>Pruitt et al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/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 &lt;EndNote&gt;&lt;Cite&gt;&lt;Author&gt;Pruitt&lt;/Author&gt;&lt;Year&gt;2015&lt;/Year&gt;&lt;RecNum&gt;180&lt;/RecNum&gt;&lt;DisplayText&gt;[38]&lt;/DisplayText&gt;&lt;record&gt;&lt;rec-number&gt;180&lt;/rec-number&gt;&lt;foreign-keys&gt;&lt;key app="EN" db-id="xx5fvewt3vzsdkepeftxvpv0f2d2fpxd52es" timestamp="1447219863"&gt;180&lt;/key&gt;&lt;/foreign-keys&gt;&lt;ref-type name="Journal Article"&gt;17&lt;/ref-type&gt;&lt;contributors&gt;&lt;authors&gt;&lt;author&gt;Pruitt, Zachary&lt;/author&gt;&lt;author&gt;Robst, John&lt;/author&gt;&lt;author&gt;Langland-Orban, Barbara&lt;/author&gt;&lt;author&gt;Brooks, Robert G&lt;/author&gt;&lt;/authors&gt;&lt;/contributors&gt;&lt;titles&gt;&lt;title&gt;Healthcare costs associated with antiretroviral adherence among medicaid patients.&lt;/title&gt;&lt;secondary-title&gt;Applied health economics and health policy&lt;/secondary-title&gt;&lt;/titles&gt;&lt;periodical&gt;&lt;full-title&gt;Appl Health Econ Health Policy&lt;/full-title&gt;&lt;abbr-1&gt;Applied health economics and health policy&lt;/abbr-1&gt;&lt;/periodical&gt;&lt;pages&gt;69-80&lt;/pages&gt;&lt;volume&gt;13&lt;/volume&gt;&lt;dates&gt;&lt;year&gt;2015&lt;/year&gt;&lt;/dates&gt;&lt;accession-num&gt;25403718&lt;/accession-num&gt;&lt;urls&gt;&lt;/urls&gt;&lt;electronic-resource-num&gt;10.1007/s40258-014-0138-1&lt;/electronic-resource-num&gt;&lt;/record&gt;&lt;/Cite&gt;&lt;/EndNote&gt;</w:instrTex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separate"/>
            </w:r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[</w:t>
            </w:r>
            <w:hyperlink w:anchor="_ENREF_38" w:tooltip="Pruitt, 2015 #180" w:history="1">
              <w:r w:rsidR="00EB02C3" w:rsidRPr="003A7198">
                <w:rPr>
                  <w:rFonts w:ascii="Helvetica" w:hAnsi="Helvetica" w:cs="Times New Roman"/>
                  <w:i/>
                  <w:noProof/>
                  <w:sz w:val="16"/>
                  <w:szCs w:val="16"/>
                </w:rPr>
                <w:t>38</w:t>
              </w:r>
            </w:hyperlink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]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</w:p>
          <w:p w14:paraId="6CC68E73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2015</w:t>
            </w:r>
          </w:p>
          <w:p w14:paraId="1853C34C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US</w:t>
            </w:r>
          </w:p>
        </w:tc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14:paraId="7D1C2BF3" w14:textId="7B1B0FB0" w:rsidR="005E20A4" w:rsidRPr="003A7198" w:rsidRDefault="000D604B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rect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 xml:space="preserve"> costs</w:t>
            </w:r>
          </w:p>
          <w:p w14:paraId="3CCF0848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952" w:type="pct"/>
            <w:tcBorders>
              <w:top w:val="nil"/>
              <w:left w:val="nil"/>
              <w:bottom w:val="nil"/>
              <w:right w:val="nil"/>
            </w:tcBorders>
          </w:tcPr>
          <w:p w14:paraId="6D7D877F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Hospital costs</w:t>
            </w:r>
          </w:p>
          <w:p w14:paraId="03C40F12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harmacy costs</w:t>
            </w:r>
          </w:p>
        </w:tc>
        <w:tc>
          <w:tcPr>
            <w:tcW w:w="2112" w:type="pct"/>
            <w:tcBorders>
              <w:top w:val="nil"/>
              <w:left w:val="nil"/>
              <w:bottom w:val="nil"/>
            </w:tcBorders>
          </w:tcPr>
          <w:p w14:paraId="1382E9CD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 xml:space="preserve">Currency Year: 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USD, 2009</w:t>
            </w:r>
          </w:p>
          <w:p w14:paraId="20502329" w14:textId="55BE817E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  <w:u w:val="single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ost of Non-adherence</w:t>
            </w:r>
            <w:r w:rsidR="009C5914" w:rsidRPr="003A7198">
              <w:rPr>
                <w:rFonts w:ascii="Helvetica" w:hAnsi="Helvetica" w:cs="Times New Roman"/>
                <w:sz w:val="16"/>
                <w:szCs w:val="16"/>
                <w:u w:val="single"/>
                <w:vertAlign w:val="superscript"/>
              </w:rPr>
              <w:t>†</w:t>
            </w: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:</w:t>
            </w:r>
          </w:p>
          <w:p w14:paraId="3D618C86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HIV:</w:t>
            </w:r>
          </w:p>
          <w:p w14:paraId="02B4899F" w14:textId="59BEBADC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15360 ($</w:t>
            </w:r>
            <w:r w:rsidR="00D166E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7880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3864 ($</w:t>
            </w:r>
            <w:r w:rsidR="00D166E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497.8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3948 ($</w:t>
            </w:r>
            <w:r w:rsidR="00D166E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595.6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PC:$4956 ($</w:t>
            </w:r>
            <w:r w:rsidR="00D166E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5769.1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), </w:t>
            </w:r>
            <w:proofErr w:type="spellStart"/>
            <w:r w:rsidRPr="003A7198">
              <w:rPr>
                <w:rFonts w:ascii="Helvetica" w:hAnsi="Helvetica" w:cs="Times New Roman"/>
                <w:sz w:val="16"/>
                <w:szCs w:val="16"/>
              </w:rPr>
              <w:t>OtPC</w:t>
            </w:r>
            <w:proofErr w:type="spellEnd"/>
            <w:r w:rsidRPr="003A7198">
              <w:rPr>
                <w:rFonts w:ascii="Helvetica" w:hAnsi="Helvetica" w:cs="Times New Roman"/>
                <w:sz w:val="16"/>
                <w:szCs w:val="16"/>
              </w:rPr>
              <w:t>:$1764 ($</w:t>
            </w:r>
            <w:r w:rsidR="00D166E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053.4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BHIC:$840 ($</w:t>
            </w:r>
            <w:r w:rsidR="00D166E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977.8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631058C0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AIDS:</w:t>
            </w:r>
          </w:p>
          <w:p w14:paraId="285B9C84" w14:textId="445D6B3F" w:rsidR="005E20A4" w:rsidRPr="003A7198" w:rsidRDefault="005E20A4" w:rsidP="00F735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27648 ($</w:t>
            </w:r>
            <w:r w:rsidR="00D166E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32183.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13008 ($</w:t>
            </w:r>
            <w:r w:rsidR="00D166E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5142.1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5880 ($</w:t>
            </w:r>
            <w:r w:rsidR="00D166E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6844.7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5640 ($</w:t>
            </w:r>
            <w:r w:rsidR="00D166E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6565.3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), </w:t>
            </w:r>
            <w:proofErr w:type="spellStart"/>
            <w:r w:rsidRPr="003A7198">
              <w:rPr>
                <w:rFonts w:ascii="Helvetica" w:hAnsi="Helvetica" w:cs="Times New Roman"/>
                <w:sz w:val="16"/>
                <w:szCs w:val="16"/>
              </w:rPr>
              <w:t>OtPC</w:t>
            </w:r>
            <w:proofErr w:type="spellEnd"/>
            <w:r w:rsidRPr="003A7198">
              <w:rPr>
                <w:rFonts w:ascii="Helvetica" w:hAnsi="Helvetica" w:cs="Times New Roman"/>
                <w:sz w:val="16"/>
                <w:szCs w:val="16"/>
              </w:rPr>
              <w:t>:$2580 ($</w:t>
            </w:r>
            <w:r w:rsidR="007821FF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3003.30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BHIC:$528 ($</w:t>
            </w:r>
            <w:r w:rsidR="007821FF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614.68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</w:tc>
      </w:tr>
      <w:tr w:rsidR="005E20A4" w:rsidRPr="003A7198" w14:paraId="45C4D047" w14:textId="77777777" w:rsidTr="000934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1" w:type="pct"/>
            <w:tcBorders>
              <w:top w:val="nil"/>
              <w:bottom w:val="nil"/>
              <w:right w:val="nil"/>
            </w:tcBorders>
          </w:tcPr>
          <w:p w14:paraId="7ECC928D" w14:textId="0354F7C7" w:rsidR="005E20A4" w:rsidRPr="003A7198" w:rsidRDefault="005E20A4" w:rsidP="0088182C">
            <w:pPr>
              <w:rPr>
                <w:rFonts w:ascii="Helvetica" w:hAnsi="Helvetica" w:cs="Times New Roman"/>
                <w:b w:val="0"/>
                <w:i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>Robertson et al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/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 &lt;EndNote&gt;&lt;Cite&gt;&lt;Author&gt;Robertson&lt;/Author&gt;&lt;Year&gt;2014&lt;/Year&gt;&lt;RecNum&gt;4076&lt;/RecNum&gt;&lt;DisplayText&gt;[39]&lt;/DisplayText&gt;&lt;record&gt;&lt;rec-number&gt;4076&lt;/rec-number&gt;&lt;foreign-keys&gt;&lt;key app="EN" db-id="xx5fvewt3vzsdkepeftxvpv0f2d2fpxd52es" timestamp="1502668178"&gt;4076&lt;/key&gt;&lt;/foreign-keys&gt;&lt;ref-type name="Journal Article"&gt;17&lt;/ref-type&gt;&lt;contributors&gt;&lt;authors&gt;&lt;author&gt;Robertson, A. G.&lt;/author&gt;&lt;author&gt;Swanson, J. W.&lt;/author&gt;&lt;author&gt;Van Dorn, R. A.&lt;/author&gt;&lt;author&gt;Swartz, M. S.&lt;/author&gt;&lt;/authors&gt;&lt;/contributors&gt;&lt;titles&gt;&lt;title&gt;Treatment participation and medication adherence: effects on criminal justice costs of persons with mental illness&lt;/title&gt;&lt;secondary-title&gt;Psychiatr Serv&lt;/secondary-title&gt;&lt;alt-title&gt;Psychiatric services&lt;/alt-title&gt;&lt;/titles&gt;&lt;periodical&gt;&lt;full-title&gt;Psychiatr Serv&lt;/full-title&gt;&lt;abbr-1&gt;Psychiatric services (Washington, D.C.)&lt;/abbr-1&gt;&lt;/periodical&gt;&lt;alt-periodical&gt;&lt;full-title&gt;Psychiatric Services&lt;/full-title&gt;&lt;/alt-periodical&gt;&lt;pages&gt;1189-91&lt;/pages&gt;&lt;volume&gt;65&lt;/volume&gt;&lt;number&gt;10&lt;/number&gt;&lt;keywords&gt;&lt;keyword&gt;Adult&lt;/keyword&gt;&lt;keyword&gt;Bipolar Disorder/economics/therapy&lt;/keyword&gt;&lt;keyword&gt;Criminal Law/*economics&lt;/keyword&gt;&lt;keyword&gt;Female&lt;/keyword&gt;&lt;keyword&gt;Florida&lt;/keyword&gt;&lt;keyword&gt;Health Care Costs/*statistics &amp;amp; numerical data&lt;/keyword&gt;&lt;keyword&gt;Humans&lt;/keyword&gt;&lt;keyword&gt;Male&lt;/keyword&gt;&lt;keyword&gt;Medication Adherence/*statistics &amp;amp; numerical data&lt;/keyword&gt;&lt;keyword&gt;Mental Disorders/*economics/*therapy&lt;/keyword&gt;&lt;keyword&gt;Patient Participation/*statistics &amp;amp; numerical data&lt;/keyword&gt;&lt;keyword&gt;Schizophrenia/economics/therapy&lt;/keyword&gt;&lt;/keywords&gt;&lt;dates&gt;&lt;year&gt;2014&lt;/year&gt;&lt;pub-dates&gt;&lt;date&gt;Oct&lt;/date&gt;&lt;/pub-dates&gt;&lt;/dates&gt;&lt;isbn&gt;1557-9700 (Electronic)&amp;#xD;1075-2730 (Linking)&lt;/isbn&gt;&lt;accession-num&gt;25270494&lt;/accession-num&gt;&lt;urls&gt;&lt;related-urls&gt;&lt;url&gt;http://www.ncbi.nlm.nih.gov/pubmed/25270494&lt;/url&gt;&lt;/related-urls&gt;&lt;/urls&gt;&lt;electronic-resource-num&gt;10.1176/appi.ps.201400247&lt;/electronic-resource-num&gt;&lt;/record&gt;&lt;/Cite&gt;&lt;/EndNote&gt;</w:instrTex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separate"/>
            </w:r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[</w:t>
            </w:r>
            <w:hyperlink w:anchor="_ENREF_39" w:tooltip="Robertson, 2014 #4076" w:history="1">
              <w:r w:rsidR="00EB02C3" w:rsidRPr="003A7198">
                <w:rPr>
                  <w:rFonts w:ascii="Helvetica" w:hAnsi="Helvetica" w:cs="Times New Roman"/>
                  <w:i/>
                  <w:noProof/>
                  <w:sz w:val="16"/>
                  <w:szCs w:val="16"/>
                </w:rPr>
                <w:t>39</w:t>
              </w:r>
            </w:hyperlink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]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</w:p>
          <w:p w14:paraId="091F291B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i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>2014</w:t>
            </w:r>
          </w:p>
          <w:p w14:paraId="0B78AA48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i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>US</w:t>
            </w:r>
          </w:p>
        </w:tc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14:paraId="6744911A" w14:textId="255EED7A" w:rsidR="005E20A4" w:rsidRPr="003A7198" w:rsidRDefault="000D604B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rect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 xml:space="preserve"> costs</w:t>
            </w:r>
          </w:p>
          <w:p w14:paraId="4C7F6FBB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  <w:p w14:paraId="4FEE383E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  <w:p w14:paraId="00F07E2A" w14:textId="7C53A8B3" w:rsidR="005E20A4" w:rsidRPr="003A7198" w:rsidRDefault="000D604B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Indirect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 xml:space="preserve"> costs </w:t>
            </w:r>
          </w:p>
        </w:tc>
        <w:tc>
          <w:tcPr>
            <w:tcW w:w="952" w:type="pct"/>
            <w:tcBorders>
              <w:top w:val="nil"/>
              <w:left w:val="nil"/>
              <w:bottom w:val="nil"/>
              <w:right w:val="nil"/>
            </w:tcBorders>
          </w:tcPr>
          <w:p w14:paraId="2524CA5B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Hospital costs</w:t>
            </w:r>
          </w:p>
          <w:p w14:paraId="0F73C846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harmacy costs</w:t>
            </w:r>
          </w:p>
          <w:p w14:paraId="67D6E1C8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rimary care costs</w:t>
            </w:r>
          </w:p>
          <w:p w14:paraId="39A0AEA1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Societal costs</w:t>
            </w:r>
          </w:p>
        </w:tc>
        <w:tc>
          <w:tcPr>
            <w:tcW w:w="2112" w:type="pct"/>
            <w:tcBorders>
              <w:top w:val="nil"/>
              <w:left w:val="nil"/>
              <w:bottom w:val="nil"/>
            </w:tcBorders>
          </w:tcPr>
          <w:p w14:paraId="6458271C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urrency Year: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 USD,2005</w:t>
            </w:r>
          </w:p>
          <w:p w14:paraId="24E14819" w14:textId="63A7C069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  <w:u w:val="single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ost of Non-adherence</w:t>
            </w:r>
            <w:r w:rsidR="009C5914" w:rsidRPr="003A7198">
              <w:rPr>
                <w:rFonts w:ascii="Helvetica" w:hAnsi="Helvetica" w:cs="Times New Roman"/>
                <w:sz w:val="16"/>
                <w:szCs w:val="16"/>
                <w:u w:val="single"/>
                <w:vertAlign w:val="superscript"/>
              </w:rPr>
              <w:t>†</w:t>
            </w: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:</w:t>
            </w:r>
          </w:p>
          <w:p w14:paraId="0737B93B" w14:textId="1227444F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60-91 days covered:</w:t>
            </w:r>
          </w:p>
          <w:p w14:paraId="450C805D" w14:textId="3B08BC94" w:rsidR="007821FF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28068 ($</w:t>
            </w:r>
            <w:r w:rsidR="007821FF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35318.2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12168 ($</w:t>
            </w:r>
            <w:r w:rsidR="007821FF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5311.1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6468 ($</w:t>
            </w:r>
          </w:p>
          <w:p w14:paraId="5A1D441A" w14:textId="38AAB075" w:rsidR="005E20A4" w:rsidRPr="003A7198" w:rsidRDefault="007821FF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8138.74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>), EDC:$96 ($</w:t>
            </w:r>
            <w:r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20.79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>), PC:$5316 ($</w:t>
            </w:r>
            <w:r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6689.16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>), TCMC:$2100 ($</w:t>
            </w:r>
            <w:r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642.45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>), PAC:$240 ($</w:t>
            </w:r>
            <w:r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301.99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 xml:space="preserve">), </w:t>
            </w:r>
            <w:proofErr w:type="spellStart"/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>ArC</w:t>
            </w:r>
            <w:proofErr w:type="spellEnd"/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>:$780 ($</w:t>
            </w:r>
            <w:r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981.47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 xml:space="preserve">), </w:t>
            </w:r>
            <w:proofErr w:type="spellStart"/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>InC</w:t>
            </w:r>
            <w:proofErr w:type="spellEnd"/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>:$888 ($</w:t>
            </w:r>
            <w:r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117.38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1A6681D5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31-60 days covered: </w:t>
            </w:r>
          </w:p>
          <w:p w14:paraId="14481614" w14:textId="44595BE8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21720 ($</w:t>
            </w:r>
            <w:r w:rsidR="007821FF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7330.48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10068 ($</w:t>
            </w:r>
            <w:r w:rsidR="007821FF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2668.65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4152 ($</w:t>
            </w:r>
            <w:r w:rsidR="007821FF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5224.4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EDC:$108 ($</w:t>
            </w:r>
            <w:r w:rsidR="007821FF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35.8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3468 ($</w:t>
            </w:r>
            <w:r w:rsidR="007821FF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363.8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TCMC:$1404 ($</w:t>
            </w:r>
            <w:r w:rsidR="007821FF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766.6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AC:$228 ($</w:t>
            </w:r>
            <w:r w:rsidR="007821FF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86.8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), </w:t>
            </w:r>
            <w:proofErr w:type="spellStart"/>
            <w:r w:rsidRPr="003A7198">
              <w:rPr>
                <w:rFonts w:ascii="Helvetica" w:hAnsi="Helvetica" w:cs="Times New Roman"/>
                <w:sz w:val="16"/>
                <w:szCs w:val="16"/>
              </w:rPr>
              <w:t>ArC</w:t>
            </w:r>
            <w:proofErr w:type="spellEnd"/>
            <w:r w:rsidRPr="003A7198">
              <w:rPr>
                <w:rFonts w:ascii="Helvetica" w:hAnsi="Helvetica" w:cs="Times New Roman"/>
                <w:sz w:val="16"/>
                <w:szCs w:val="16"/>
              </w:rPr>
              <w:t>:$1032 ($</w:t>
            </w:r>
            <w:r w:rsidR="007821FF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298.5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), </w:t>
            </w:r>
            <w:proofErr w:type="spellStart"/>
            <w:r w:rsidRPr="003A7198">
              <w:rPr>
                <w:rFonts w:ascii="Helvetica" w:hAnsi="Helvetica" w:cs="Times New Roman"/>
                <w:sz w:val="16"/>
                <w:szCs w:val="16"/>
              </w:rPr>
              <w:t>InC</w:t>
            </w:r>
            <w:proofErr w:type="spellEnd"/>
            <w:r w:rsidRPr="003A7198">
              <w:rPr>
                <w:rFonts w:ascii="Helvetica" w:hAnsi="Helvetica" w:cs="Times New Roman"/>
                <w:sz w:val="16"/>
                <w:szCs w:val="16"/>
              </w:rPr>
              <w:t>:$1272 ($</w:t>
            </w:r>
            <w:r w:rsidR="007821FF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600.5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6EEE0066" w14:textId="77777777" w:rsidR="005E20A4" w:rsidRPr="003A7198" w:rsidRDefault="005E20A4" w:rsidP="008403C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1-30 days covered: </w:t>
            </w:r>
          </w:p>
          <w:p w14:paraId="34FBA22E" w14:textId="009B4BDA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21084 ($</w:t>
            </w:r>
            <w:r w:rsidR="007821FF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6530.1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11376 ($</w:t>
            </w:r>
            <w:r w:rsidR="007821FF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4314.5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2916 ($</w:t>
            </w:r>
            <w:r w:rsidR="007821FF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3669.2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EDC:$144 ($</w:t>
            </w:r>
            <w:r w:rsidR="007821FF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81.20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2232 ($</w:t>
            </w:r>
            <w:r w:rsidR="007821FF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808.5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TCMC:$1596 ($</w:t>
            </w:r>
            <w:r w:rsidR="007821FF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008.2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AC:$204 ($</w:t>
            </w:r>
            <w:r w:rsidR="007821FF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56.6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), </w:t>
            </w:r>
            <w:proofErr w:type="spellStart"/>
            <w:r w:rsidRPr="003A7198">
              <w:rPr>
                <w:rFonts w:ascii="Helvetica" w:hAnsi="Helvetica" w:cs="Times New Roman"/>
                <w:sz w:val="16"/>
                <w:szCs w:val="16"/>
              </w:rPr>
              <w:t>ArC</w:t>
            </w:r>
            <w:proofErr w:type="spellEnd"/>
            <w:r w:rsidRPr="003A7198">
              <w:rPr>
                <w:rFonts w:ascii="Helvetica" w:hAnsi="Helvetica" w:cs="Times New Roman"/>
                <w:sz w:val="16"/>
                <w:szCs w:val="16"/>
              </w:rPr>
              <w:t>:$1140 ($</w:t>
            </w:r>
            <w:r w:rsidR="007821FF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434.4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), </w:t>
            </w:r>
            <w:proofErr w:type="spellStart"/>
            <w:r w:rsidRPr="003A7198">
              <w:rPr>
                <w:rFonts w:ascii="Helvetica" w:hAnsi="Helvetica" w:cs="Times New Roman"/>
                <w:sz w:val="16"/>
                <w:szCs w:val="16"/>
              </w:rPr>
              <w:t>InC</w:t>
            </w:r>
            <w:proofErr w:type="spellEnd"/>
            <w:r w:rsidRPr="003A7198">
              <w:rPr>
                <w:rFonts w:ascii="Helvetica" w:hAnsi="Helvetica" w:cs="Times New Roman"/>
                <w:sz w:val="16"/>
                <w:szCs w:val="16"/>
              </w:rPr>
              <w:t>:$1476 ($</w:t>
            </w:r>
            <w:r w:rsidR="007821FF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857.2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6C9071CF" w14:textId="3EB58803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0 days covered: </w:t>
            </w:r>
          </w:p>
          <w:p w14:paraId="093EB57A" w14:textId="17B9016D" w:rsidR="005E20A4" w:rsidRPr="003A7198" w:rsidRDefault="005E20A4" w:rsidP="000934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12516 ($</w:t>
            </w:r>
            <w:r w:rsidR="007821FF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5748.9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5592 ($</w:t>
            </w:r>
            <w:r w:rsidR="007821FF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7036.4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2136 ($</w:t>
            </w:r>
            <w:r w:rsidR="007821FF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687.7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EDC:$84 ($</w:t>
            </w:r>
            <w:r w:rsidR="007821FF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05.6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984 ($</w:t>
            </w:r>
            <w:r w:rsidR="007821FF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238.1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TCMC:$516 ($</w:t>
            </w:r>
            <w:r w:rsidR="007821FF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649.28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AC:$156 ($</w:t>
            </w:r>
            <w:r w:rsidR="007821FF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96.2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), </w:t>
            </w:r>
            <w:proofErr w:type="spellStart"/>
            <w:r w:rsidRPr="003A7198">
              <w:rPr>
                <w:rFonts w:ascii="Helvetica" w:hAnsi="Helvetica" w:cs="Times New Roman"/>
                <w:sz w:val="16"/>
                <w:szCs w:val="16"/>
              </w:rPr>
              <w:t>ArC</w:t>
            </w:r>
            <w:proofErr w:type="spellEnd"/>
            <w:r w:rsidRPr="003A7198">
              <w:rPr>
                <w:rFonts w:ascii="Helvetica" w:hAnsi="Helvetica" w:cs="Times New Roman"/>
                <w:sz w:val="16"/>
                <w:szCs w:val="16"/>
              </w:rPr>
              <w:t>:$1200 ($</w:t>
            </w:r>
            <w:r w:rsidR="007821FF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509.9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), </w:t>
            </w:r>
            <w:proofErr w:type="spellStart"/>
            <w:r w:rsidRPr="003A7198">
              <w:rPr>
                <w:rFonts w:ascii="Helvetica" w:hAnsi="Helvetica" w:cs="Times New Roman"/>
                <w:sz w:val="16"/>
                <w:szCs w:val="16"/>
              </w:rPr>
              <w:t>InC</w:t>
            </w:r>
            <w:proofErr w:type="spellEnd"/>
            <w:r w:rsidRPr="003A7198">
              <w:rPr>
                <w:rFonts w:ascii="Helvetica" w:hAnsi="Helvetica" w:cs="Times New Roman"/>
                <w:sz w:val="16"/>
                <w:szCs w:val="16"/>
              </w:rPr>
              <w:t>:$1860 ($</w:t>
            </w:r>
            <w:r w:rsidR="007821FF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340.45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</w:tc>
      </w:tr>
      <w:tr w:rsidR="005E20A4" w:rsidRPr="003A7198" w14:paraId="2C57508C" w14:textId="77777777" w:rsidTr="0009344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1" w:type="pct"/>
            <w:tcBorders>
              <w:top w:val="nil"/>
              <w:bottom w:val="nil"/>
              <w:right w:val="nil"/>
            </w:tcBorders>
          </w:tcPr>
          <w:p w14:paraId="2A770E28" w14:textId="62D492DB" w:rsidR="005E20A4" w:rsidRPr="003A7198" w:rsidRDefault="005E20A4" w:rsidP="0088182C">
            <w:pPr>
              <w:rPr>
                <w:rFonts w:ascii="Helvetica" w:hAnsi="Helvetica" w:cs="Times New Roman"/>
                <w:i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>Robinson et al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/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 &lt;EndNote&gt;&lt;Cite&gt;&lt;Author&gt;Robinson&lt;/Author&gt;&lt;RecNum&gt;186&lt;/RecNum&gt;&lt;DisplayText&gt;[40]&lt;/DisplayText&gt;&lt;record&gt;&lt;rec-number&gt;186&lt;/rec-number&gt;&lt;foreign-keys&gt;&lt;key app="EN" db-id="xx5fvewt3vzsdkepeftxvpv0f2d2fpxd52es" timestamp="1447219863"&gt;186&lt;/key&gt;&lt;/foreign-keys&gt;&lt;ref-type name="Journal Article"&gt;17&lt;/ref-type&gt;&lt;contributors&gt;&lt;authors&gt;&lt;author&gt;Robinson, Rebecca L&lt;/author&gt;&lt;author&gt;Long, Stacy R&lt;/author&gt;&lt;author&gt;Chang, Stella&lt;/author&gt;&lt;author&gt;Able, Stephen&lt;/author&gt;&lt;author&gt;Baser, Onur&lt;/author&gt;&lt;author&gt;Obenchain, Robert L&lt;/author&gt;&lt;author&gt;Swindle, Ralph W&lt;/author&gt;&lt;/authors&gt;&lt;/contributors&gt;&lt;titles&gt;&lt;title&gt;Higher costs and therapeutic factors associated with adherence to NCQA HEDIS antidepressant medication management measures: analysis of administrative claims.&lt;/title&gt;&lt;secondary-title&gt;Journal of managed care pharmacy : JMCP&lt;/secondary-title&gt;&lt;/titles&gt;&lt;periodical&gt;&lt;full-title&gt;J Manag Care Pharm&lt;/full-title&gt;&lt;abbr-1&gt;Journal of managed care pharmacy : JMCP&lt;/abbr-1&gt;&lt;/periodical&gt;&lt;pages&gt;43-54&lt;/pages&gt;&lt;volume&gt;12&lt;/volume&gt;&lt;keywords&gt;&lt;keyword&gt;Adult&lt;/keyword&gt;&lt;keyword&gt;Antidepressive Agents&lt;/keyword&gt;&lt;keyword&gt;Antidepressive Agents: administration &amp;amp; dosage&lt;/keyword&gt;&lt;keyword&gt;Antidepressive Agents: economics&lt;/keyword&gt;&lt;keyword&gt;Antidepressive Agents: therapeutic use&lt;/keyword&gt;&lt;keyword&gt;Depression&lt;/keyword&gt;&lt;keyword&gt;Depression: drug therapy&lt;/keyword&gt;&lt;keyword&gt;Drug Costs&lt;/keyword&gt;&lt;keyword&gt;Female&lt;/keyword&gt;&lt;keyword&gt;Health Benefit Plans, Employee&lt;/keyword&gt;&lt;keyword&gt;Humans&lt;/keyword&gt;&lt;keyword&gt;Male&lt;/keyword&gt;&lt;keyword&gt;Middle Aged&lt;/keyword&gt;&lt;keyword&gt;Patient Compliance&lt;/keyword&gt;&lt;keyword&gt;Retrospective Studies&lt;/keyword&gt;&lt;keyword&gt;United States&lt;/keyword&gt;&lt;/keywords&gt;&lt;dates&gt;&lt;year&gt;2006&lt;/year&gt;&lt;/dates&gt;&lt;accession-num&gt;16420107&lt;/accession-num&gt;&lt;urls&gt;&lt;/urls&gt;&lt;/record&gt;&lt;/Cite&gt;&lt;/EndNote&gt;</w:instrTex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separate"/>
            </w:r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[</w:t>
            </w:r>
            <w:hyperlink w:anchor="_ENREF_40" w:tooltip="Robinson, 2006 #186" w:history="1">
              <w:r w:rsidR="00EB02C3" w:rsidRPr="003A7198">
                <w:rPr>
                  <w:rFonts w:ascii="Helvetica" w:hAnsi="Helvetica" w:cs="Times New Roman"/>
                  <w:i/>
                  <w:noProof/>
                  <w:sz w:val="16"/>
                  <w:szCs w:val="16"/>
                </w:rPr>
                <w:t>40</w:t>
              </w:r>
            </w:hyperlink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]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</w:p>
          <w:p w14:paraId="3466F09F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2006</w:t>
            </w:r>
          </w:p>
          <w:p w14:paraId="6C29C04D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US</w:t>
            </w:r>
          </w:p>
        </w:tc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14:paraId="66A3546F" w14:textId="18DE6C0B" w:rsidR="005E20A4" w:rsidRPr="003A7198" w:rsidRDefault="000D604B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rect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 xml:space="preserve"> costs</w:t>
            </w:r>
          </w:p>
          <w:p w14:paraId="22EB0722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</w:tc>
        <w:tc>
          <w:tcPr>
            <w:tcW w:w="952" w:type="pct"/>
            <w:tcBorders>
              <w:top w:val="nil"/>
              <w:left w:val="nil"/>
              <w:bottom w:val="nil"/>
              <w:right w:val="nil"/>
            </w:tcBorders>
          </w:tcPr>
          <w:p w14:paraId="2D7D70E7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Hospital costs</w:t>
            </w:r>
          </w:p>
          <w:p w14:paraId="406127AF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harmacy costs</w:t>
            </w:r>
          </w:p>
          <w:p w14:paraId="6A3C2F47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rimary care costs</w:t>
            </w:r>
          </w:p>
        </w:tc>
        <w:tc>
          <w:tcPr>
            <w:tcW w:w="2112" w:type="pct"/>
            <w:tcBorders>
              <w:top w:val="nil"/>
              <w:left w:val="nil"/>
              <w:bottom w:val="nil"/>
            </w:tcBorders>
          </w:tcPr>
          <w:p w14:paraId="4943FAB6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 xml:space="preserve">Currency Year: 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USD, 2004</w:t>
            </w:r>
          </w:p>
          <w:p w14:paraId="4543E97C" w14:textId="0CC35838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ost of Non-adherence</w:t>
            </w:r>
            <w:r w:rsidR="009C5914" w:rsidRPr="003A7198">
              <w:rPr>
                <w:rFonts w:ascii="Helvetica" w:hAnsi="Helvetica" w:cs="Times New Roman"/>
                <w:sz w:val="16"/>
                <w:szCs w:val="16"/>
                <w:u w:val="single"/>
                <w:vertAlign w:val="superscript"/>
              </w:rPr>
              <w:t>†</w:t>
            </w: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: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 </w:t>
            </w:r>
          </w:p>
          <w:p w14:paraId="4FF5F8B3" w14:textId="4E37945F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all cause:</w:t>
            </w:r>
          </w:p>
          <w:p w14:paraId="05034714" w14:textId="40423ECC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12658 ($</w:t>
            </w:r>
            <w:r w:rsidR="007821FF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6531.2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3006 ($</w:t>
            </w:r>
            <w:r w:rsidR="007821FF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3925.8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6118 ($</w:t>
            </w:r>
            <w:r w:rsidR="007821FF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7990.08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EDC:$334 ($</w:t>
            </w:r>
            <w:r w:rsidR="007821FF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36.1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3200 ($</w:t>
            </w:r>
            <w:r w:rsidR="007821FF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179.18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OC:$178 ($</w:t>
            </w:r>
            <w:r w:rsidR="00F30A6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32.4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69CA6C95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sease state specific:</w:t>
            </w:r>
          </w:p>
          <w:p w14:paraId="31B461E1" w14:textId="4431C958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2028 ($</w:t>
            </w:r>
            <w:r w:rsidR="00F30A6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648.55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102 ($</w:t>
            </w:r>
            <w:r w:rsidR="00F30A6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33.2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734 ($</w:t>
            </w:r>
            <w:r w:rsidR="00F30A6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958.5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</w:t>
            </w:r>
          </w:p>
          <w:p w14:paraId="28E9CC82" w14:textId="02CEA5FE" w:rsidR="005E20A4" w:rsidRPr="003A7198" w:rsidRDefault="005E20A4" w:rsidP="000934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EDC:$18 ($</w:t>
            </w:r>
            <w:r w:rsidR="00F30A6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3.50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1174 ($</w:t>
            </w:r>
            <w:r w:rsidR="00F30A6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533.2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POC:$120 ($</w:t>
            </w:r>
            <w:r w:rsidR="00F30A6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56.7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</w:tc>
      </w:tr>
      <w:tr w:rsidR="005E20A4" w:rsidRPr="003A7198" w14:paraId="63239517" w14:textId="77777777" w:rsidTr="000934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1" w:type="pct"/>
            <w:tcBorders>
              <w:top w:val="nil"/>
              <w:bottom w:val="nil"/>
              <w:right w:val="nil"/>
            </w:tcBorders>
          </w:tcPr>
          <w:p w14:paraId="2CB9E2FA" w14:textId="3142F79C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proofErr w:type="spellStart"/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Ruetsch</w:t>
            </w:r>
            <w:proofErr w:type="spellEnd"/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 xml:space="preserve"> et al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fldChar w:fldCharType="begin"/>
            </w:r>
            <w:r w:rsidR="00143532" w:rsidRPr="003A7198">
              <w:rPr>
                <w:rFonts w:ascii="Helvetica" w:hAnsi="Helvetica" w:cs="Times New Roman"/>
                <w:sz w:val="16"/>
                <w:szCs w:val="16"/>
              </w:rPr>
              <w:instrText xml:space="preserve"> ADDIN EN.CITE &lt;EndNote&gt;&lt;Cite&gt;&lt;Author&gt;Ruetsch&lt;/Author&gt;&lt;Year&gt;2017&lt;/Year&gt;&lt;RecNum&gt;4083&lt;/RecNum&gt;&lt;DisplayText&gt;[41]&lt;/DisplayText&gt;&lt;record&gt;&lt;rec-number&gt;4083&lt;/rec-number&gt;&lt;foreign-keys&gt;&lt;key app="EN" db-id="xx5fvewt3vzsdkepeftxvpv0f2d2fpxd52es" timestamp="1506478259"&gt;4083&lt;/key&gt;&lt;/foreign-keys&gt;&lt;ref-type name="Journal Article"&gt;17&lt;/ref-type&gt;&lt;contributors&gt;&lt;authors&gt;&lt;author&gt;Ruetsch, C.&lt;/author&gt;&lt;author&gt;Tkacz, J.&lt;/author&gt;&lt;author&gt;Nadipelli, V. R.&lt;/author&gt;&lt;author&gt;Brady, B. L.&lt;/author&gt;&lt;author&gt;Ronquest, N.&lt;/author&gt;&lt;author&gt;Un, H.&lt;/author&gt;&lt;author&gt;Volpicelli, J.&lt;/author&gt;&lt;/authors&gt;&lt;/contributors&gt;&lt;auth-address&gt;Health Analytics, LLC, 9200 Rumsey Rd, Ste 215, Columbia, MD 21045. E-mail: joseph.tkacz@healthanalytic.com.&lt;/auth-address&gt;&lt;titles&gt;&lt;title&gt;Heterogeneity of nonadherent buprenorphine patients: subgroup characteristics and outcomes&lt;/title&gt;&lt;secondary-title&gt;Am J Manag Care&lt;/secondary-title&gt;&lt;alt-title&gt;The American journal of managed care&lt;/alt-title&gt;&lt;/titles&gt;&lt;periodical&gt;&lt;full-title&gt;Am J Manag Care&lt;/full-title&gt;&lt;abbr-1&gt;The American journal of managed care&lt;/abbr-1&gt;&lt;/periodical&gt;&lt;alt-periodical&gt;&lt;full-title&gt;Am J Manag Care&lt;/full-title&gt;&lt;abbr-1&gt;The American journal of managed care&lt;/abbr-1&gt;&lt;/alt-periodical&gt;&lt;pages&gt;e172-e179&lt;/pages&gt;&lt;volume&gt;23&lt;/volume&gt;&lt;number&gt;6&lt;/number&gt;&lt;edition&gt;2017/08/18&lt;/edition&gt;&lt;dates&gt;&lt;year&gt;2017&lt;/year&gt;&lt;pub-dates&gt;&lt;date&gt;Jun 01&lt;/date&gt;&lt;/pub-dates&gt;&lt;/dates&gt;&lt;isbn&gt;1088-0224&lt;/isbn&gt;&lt;accession-num&gt;28817294&lt;/accession-num&gt;&lt;urls&gt;&lt;/urls&gt;&lt;remote-database-provider&gt;NLM&lt;/remote-database-provider&gt;&lt;language&gt;eng&lt;/language&gt;&lt;/record&gt;&lt;/Cite&gt;&lt;/EndNote&gt;</w:instrTex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fldChar w:fldCharType="separate"/>
            </w:r>
            <w:r w:rsidR="00143532" w:rsidRPr="003A7198">
              <w:rPr>
                <w:rFonts w:ascii="Helvetica" w:hAnsi="Helvetica" w:cs="Times New Roman"/>
                <w:noProof/>
                <w:sz w:val="16"/>
                <w:szCs w:val="16"/>
              </w:rPr>
              <w:t>[</w:t>
            </w:r>
            <w:hyperlink w:anchor="_ENREF_41" w:tooltip="Ruetsch, 2017 #4083" w:history="1">
              <w:r w:rsidR="00EB02C3" w:rsidRPr="003A7198">
                <w:rPr>
                  <w:rFonts w:ascii="Helvetica" w:hAnsi="Helvetica" w:cs="Times New Roman"/>
                  <w:noProof/>
                  <w:sz w:val="16"/>
                  <w:szCs w:val="16"/>
                </w:rPr>
                <w:t>41</w:t>
              </w:r>
            </w:hyperlink>
            <w:r w:rsidR="00143532" w:rsidRPr="003A7198">
              <w:rPr>
                <w:rFonts w:ascii="Helvetica" w:hAnsi="Helvetica" w:cs="Times New Roman"/>
                <w:noProof/>
                <w:sz w:val="16"/>
                <w:szCs w:val="16"/>
              </w:rPr>
              <w:t>]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fldChar w:fldCharType="end"/>
            </w:r>
          </w:p>
          <w:p w14:paraId="72455BAC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2017</w:t>
            </w:r>
          </w:p>
          <w:p w14:paraId="69DAC0EE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US</w:t>
            </w:r>
          </w:p>
        </w:tc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14:paraId="361C5299" w14:textId="65708082" w:rsidR="005E20A4" w:rsidRPr="003A7198" w:rsidRDefault="000D604B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rect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 xml:space="preserve"> costs </w:t>
            </w:r>
          </w:p>
        </w:tc>
        <w:tc>
          <w:tcPr>
            <w:tcW w:w="952" w:type="pct"/>
            <w:tcBorders>
              <w:top w:val="nil"/>
              <w:left w:val="nil"/>
              <w:bottom w:val="nil"/>
              <w:right w:val="nil"/>
            </w:tcBorders>
          </w:tcPr>
          <w:p w14:paraId="77998176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Hospital costs</w:t>
            </w:r>
          </w:p>
          <w:p w14:paraId="570874EA" w14:textId="77777777" w:rsidR="005E20A4" w:rsidRPr="003A7198" w:rsidRDefault="005E20A4" w:rsidP="00317CB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harmacy costs</w:t>
            </w:r>
          </w:p>
          <w:p w14:paraId="7A7A2852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rimary care costs</w:t>
            </w:r>
          </w:p>
        </w:tc>
        <w:tc>
          <w:tcPr>
            <w:tcW w:w="2112" w:type="pct"/>
            <w:tcBorders>
              <w:top w:val="nil"/>
              <w:left w:val="nil"/>
              <w:bottom w:val="nil"/>
            </w:tcBorders>
          </w:tcPr>
          <w:p w14:paraId="60645285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urrency Year: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 USD, 2013</w:t>
            </w:r>
          </w:p>
          <w:p w14:paraId="7D0926D4" w14:textId="047A3B33" w:rsidR="005E20A4" w:rsidRPr="003A7198" w:rsidRDefault="005E20A4" w:rsidP="000934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ost of Non-adherence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: THC:$16555 ($</w:t>
            </w:r>
            <w:r w:rsidR="00F30A6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7920.3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IC:$5657 ($</w:t>
            </w:r>
            <w:r w:rsidR="00F30A6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6123.5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5594 ($</w:t>
            </w:r>
            <w:r w:rsidR="00F30A6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58775.9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EDC:$1147 ($</w:t>
            </w:r>
            <w:r w:rsidR="00F30A6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241.60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2365 ($</w:t>
            </w:r>
            <w:r w:rsidR="00F30A6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560.0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OC:$1765 ($</w:t>
            </w:r>
            <w:r w:rsidR="00F30A6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910.5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14190 ($</w:t>
            </w:r>
            <w:r w:rsidR="00F30A6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5360.3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</w:tc>
      </w:tr>
      <w:tr w:rsidR="005E20A4" w:rsidRPr="003A7198" w14:paraId="555A4ABB" w14:textId="77777777" w:rsidTr="0009344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1" w:type="pct"/>
            <w:tcBorders>
              <w:top w:val="nil"/>
              <w:bottom w:val="nil"/>
              <w:right w:val="nil"/>
            </w:tcBorders>
          </w:tcPr>
          <w:p w14:paraId="671B90DC" w14:textId="42CEC93A" w:rsidR="005E20A4" w:rsidRPr="003A7198" w:rsidRDefault="005E20A4" w:rsidP="0088182C">
            <w:pPr>
              <w:rPr>
                <w:rFonts w:ascii="Helvetica" w:hAnsi="Helvetica" w:cs="Times New Roman"/>
                <w:i/>
                <w:sz w:val="16"/>
                <w:szCs w:val="16"/>
              </w:rPr>
            </w:pPr>
            <w:proofErr w:type="spellStart"/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>Sokol</w:t>
            </w:r>
            <w:proofErr w:type="spellEnd"/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 xml:space="preserve"> et al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>
                <w:fldData xml:space="preserve">PEVuZE5vdGU+PENpdGU+PEF1dGhvcj5Tb2tvbDwvQXV0aG9yPjxZZWFyPjIwMDU8L1llYXI+PFJl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</w:fldData>
              </w:fldCha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 </w:instrText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>
                <w:fldData xml:space="preserve">PEVuZE5vdGU+PENpdGU+PEF1dGhvcj5Tb2tvbDwvQXV0aG9yPjxZZWFyPjIwMDU8L1llYXI+PFJl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</w:fldData>
              </w:fldCha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.DATA </w:instrText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separate"/>
            </w:r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[</w:t>
            </w:r>
            <w:hyperlink w:anchor="_ENREF_42" w:tooltip="Sokol, 2005 #201" w:history="1">
              <w:r w:rsidR="00EB02C3" w:rsidRPr="003A7198">
                <w:rPr>
                  <w:rFonts w:ascii="Helvetica" w:hAnsi="Helvetica" w:cs="Times New Roman"/>
                  <w:i/>
                  <w:noProof/>
                  <w:sz w:val="16"/>
                  <w:szCs w:val="16"/>
                </w:rPr>
                <w:t>42</w:t>
              </w:r>
            </w:hyperlink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]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</w:p>
          <w:p w14:paraId="27912B47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2005</w:t>
            </w:r>
          </w:p>
          <w:p w14:paraId="07361717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US</w:t>
            </w:r>
          </w:p>
        </w:tc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14:paraId="1356B5B8" w14:textId="7A42F0AD" w:rsidR="005E20A4" w:rsidRPr="003A7198" w:rsidRDefault="000D604B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rect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 xml:space="preserve"> Costs</w:t>
            </w:r>
          </w:p>
          <w:p w14:paraId="00861A5B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</w:tc>
        <w:tc>
          <w:tcPr>
            <w:tcW w:w="952" w:type="pct"/>
            <w:tcBorders>
              <w:top w:val="nil"/>
              <w:left w:val="nil"/>
              <w:bottom w:val="nil"/>
              <w:right w:val="nil"/>
            </w:tcBorders>
          </w:tcPr>
          <w:p w14:paraId="33ADC59D" w14:textId="7267C7B0" w:rsidR="005E20A4" w:rsidRPr="003A7198" w:rsidRDefault="005E20A4" w:rsidP="00317CB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harmacy Costs</w:t>
            </w:r>
          </w:p>
          <w:p w14:paraId="126497D0" w14:textId="6F4F1948" w:rsidR="005E20A4" w:rsidRPr="003A7198" w:rsidRDefault="005E20A4" w:rsidP="00317CB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rimary Care costs</w:t>
            </w:r>
          </w:p>
          <w:p w14:paraId="2C82E67D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</w:tc>
        <w:tc>
          <w:tcPr>
            <w:tcW w:w="2112" w:type="pct"/>
            <w:tcBorders>
              <w:top w:val="nil"/>
              <w:left w:val="nil"/>
              <w:bottom w:val="nil"/>
            </w:tcBorders>
          </w:tcPr>
          <w:p w14:paraId="073BD460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urrency Year: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 USD, 1998</w:t>
            </w:r>
          </w:p>
          <w:p w14:paraId="43E2A074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ost of Non-adherence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: </w:t>
            </w:r>
          </w:p>
          <w:p w14:paraId="1D4F1D93" w14:textId="35531E8B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All cause, diabetes 80-100%:</w:t>
            </w:r>
          </w:p>
          <w:p w14:paraId="0F8E18EC" w14:textId="46AD934A" w:rsidR="005E20A4" w:rsidRPr="003A7198" w:rsidRDefault="005E20A4" w:rsidP="00564A8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8886 ($</w:t>
            </w:r>
            <w:r w:rsidR="00F30A6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3102.7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2510 ($</w:t>
            </w:r>
            <w:r w:rsidR="00F30A6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3701.0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6377 ($</w:t>
            </w:r>
            <w:r w:rsidR="00F30A6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9403.14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7BA8CFBA" w14:textId="1274AD2B" w:rsidR="005E20A4" w:rsidRPr="003A7198" w:rsidRDefault="005E20A4" w:rsidP="00564A8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All cause, diabetes 60-79%:</w:t>
            </w:r>
          </w:p>
          <w:p w14:paraId="624E8EB4" w14:textId="6B442059" w:rsidR="005E20A4" w:rsidRPr="003A7198" w:rsidRDefault="005E20A4" w:rsidP="00564A8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11484 ($</w:t>
            </w:r>
            <w:r w:rsidR="00F30A6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6933.6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2121 ($</w:t>
            </w:r>
            <w:r w:rsidR="00F30A6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3127.50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9363 ($</w:t>
            </w:r>
            <w:r w:rsidR="00F30A6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3806.1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32C0DBDC" w14:textId="4E2DA07C" w:rsidR="005E20A4" w:rsidRPr="003A7198" w:rsidRDefault="005E20A4" w:rsidP="00564A8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All cause, diabetes 40-59%:</w:t>
            </w:r>
          </w:p>
          <w:p w14:paraId="32DF12D8" w14:textId="0E3A508F" w:rsidR="005E20A4" w:rsidRPr="003A7198" w:rsidRDefault="005E20A4" w:rsidP="00564A8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12978 ($</w:t>
            </w:r>
            <w:r w:rsidR="00F30A6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9136.58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1970 ($</w:t>
            </w:r>
            <w:r w:rsidR="00F30A6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904.8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11008 ($</w:t>
            </w:r>
            <w:r w:rsidR="00F30A6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6231.7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403C82C2" w14:textId="711DC851" w:rsidR="005E20A4" w:rsidRPr="003A7198" w:rsidRDefault="005E20A4" w:rsidP="00564A8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lastRenderedPageBreak/>
              <w:t>All cause, diabetes 20-39%:</w:t>
            </w:r>
          </w:p>
          <w:p w14:paraId="48AFA9AA" w14:textId="170E0FBF" w:rsidR="005E20A4" w:rsidRPr="003A7198" w:rsidRDefault="005E20A4" w:rsidP="00564A8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13077 ($</w:t>
            </w:r>
            <w:r w:rsidR="00F30A6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9282.55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1877 ($</w:t>
            </w:r>
            <w:r w:rsidR="00F30A6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767.7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11200 ($</w:t>
            </w:r>
            <w:r w:rsidR="00F30A6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6514.8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7DF10C72" w14:textId="05197407" w:rsidR="005E20A4" w:rsidRPr="003A7198" w:rsidRDefault="005E20A4" w:rsidP="00564A8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All cause, diabetes 1-19%:</w:t>
            </w:r>
          </w:p>
          <w:p w14:paraId="25F8B503" w14:textId="64952BE7" w:rsidR="005E20A4" w:rsidRPr="003A7198" w:rsidRDefault="005E20A4" w:rsidP="00564A8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16498 ($</w:t>
            </w:r>
            <w:r w:rsidR="00F30A6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4326.95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1312 ($</w:t>
            </w:r>
            <w:r w:rsidR="00F30A6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934.5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15186 ($</w:t>
            </w:r>
            <w:r w:rsidR="00F30A6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2392.3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2DEC82C8" w14:textId="258BE0E8" w:rsidR="005E20A4" w:rsidRPr="003A7198" w:rsidRDefault="005E20A4" w:rsidP="00564A8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All cause, hypertension 80-100%:</w:t>
            </w:r>
          </w:p>
          <w:p w14:paraId="4C1B2A83" w14:textId="64E0CF3B" w:rsidR="005E20A4" w:rsidRPr="003A7198" w:rsidRDefault="005E20A4" w:rsidP="00564A8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8386 ($</w:t>
            </w:r>
            <w:r w:rsidR="00F30A6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1885.7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1817 ($</w:t>
            </w:r>
            <w:r w:rsidR="00F30A6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679.2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6570 ($</w:t>
            </w:r>
            <w:r w:rsidR="00F30A6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9687.7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4D6CB60E" w14:textId="17CCC3EB" w:rsidR="005E20A4" w:rsidRPr="003A7198" w:rsidRDefault="005E20A4" w:rsidP="00564A8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All cause, hypertension 60-79%:</w:t>
            </w:r>
          </w:p>
          <w:p w14:paraId="59EA93EF" w14:textId="0C455A8E" w:rsidR="005E20A4" w:rsidRPr="003A7198" w:rsidRDefault="005E20A4" w:rsidP="00564A8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8929 ($</w:t>
            </w:r>
            <w:r w:rsidR="00F30A6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3166.1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1271 ($</w:t>
            </w:r>
            <w:r w:rsidR="00F30A6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874.1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7658 ($</w:t>
            </w:r>
            <w:r w:rsidR="00F30A6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1292.0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18012742" w14:textId="47A8B599" w:rsidR="005E20A4" w:rsidRPr="003A7198" w:rsidRDefault="005E20A4" w:rsidP="00564A8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All cause, hypertension 40-59%:</w:t>
            </w:r>
          </w:p>
          <w:p w14:paraId="489B97A9" w14:textId="79DA574F" w:rsidR="005E20A4" w:rsidRPr="003A7198" w:rsidRDefault="005E20A4" w:rsidP="00564A8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9491 ($</w:t>
            </w:r>
            <w:r w:rsidR="00F30A6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3994.85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1123 ($</w:t>
            </w:r>
            <w:r w:rsidR="00F30A6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655.9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8368 ($</w:t>
            </w:r>
            <w:r w:rsidR="00F30A6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2338.9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14CDDA2D" w14:textId="73E16A25" w:rsidR="005E20A4" w:rsidRPr="003A7198" w:rsidRDefault="005E20A4" w:rsidP="00564A8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All cause, hypertension 20-39%:</w:t>
            </w:r>
          </w:p>
          <w:p w14:paraId="577E3466" w14:textId="1597F8B9" w:rsidR="005E20A4" w:rsidRPr="003A7198" w:rsidRDefault="005E20A4" w:rsidP="00564A8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11238 ($</w:t>
            </w:r>
            <w:r w:rsidR="00F30A6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6570.88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952 ($</w:t>
            </w:r>
            <w:r w:rsidR="00F30A6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403.7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10286 ($</w:t>
            </w:r>
            <w:r w:rsidR="00F30A6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5167.1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465CBDAE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All cause, hypertension 1-19%:</w:t>
            </w:r>
          </w:p>
          <w:p w14:paraId="543E8158" w14:textId="1881D2B0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9747 ($</w:t>
            </w:r>
            <w:r w:rsidR="00F30A67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4372.3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916 ($</w:t>
            </w:r>
            <w:r w:rsidR="005972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350.68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8831 ($</w:t>
            </w:r>
            <w:r w:rsidR="005972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3021.6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4BE51C5E" w14:textId="01D85992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All cause, hypercholesterolemia 80-100%:</w:t>
            </w:r>
          </w:p>
          <w:p w14:paraId="6057AA8A" w14:textId="733D6A8C" w:rsidR="005E20A4" w:rsidRPr="003A7198" w:rsidRDefault="005E20A4" w:rsidP="00743A6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6752 ($</w:t>
            </w:r>
            <w:r w:rsidR="005972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9956.08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1972 ($</w:t>
            </w:r>
            <w:r w:rsidR="005972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907.7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4780 ($</w:t>
            </w:r>
            <w:r w:rsidR="005972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7048.30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57BC1367" w14:textId="53544285" w:rsidR="005E20A4" w:rsidRPr="003A7198" w:rsidRDefault="005E20A4" w:rsidP="00743A6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All cause, hypercholesterolemia 60-79%:</w:t>
            </w:r>
          </w:p>
          <w:p w14:paraId="2541789C" w14:textId="4542E6AC" w:rsidR="005E20A4" w:rsidRPr="003A7198" w:rsidRDefault="005E20A4" w:rsidP="00743A6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8412 ($</w:t>
            </w:r>
            <w:r w:rsidR="005972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2403.8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1736 ($</w:t>
            </w:r>
            <w:r w:rsidR="005972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559.79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, MC:$6676 ($</w:t>
            </w:r>
            <w:r w:rsidR="005972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9844.0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7391B808" w14:textId="3D7B9AAE" w:rsidR="005E20A4" w:rsidRPr="003A7198" w:rsidRDefault="005E20A4" w:rsidP="00743A6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All cause, hypercholesterolemia 40-59%:</w:t>
            </w:r>
          </w:p>
          <w:p w14:paraId="1AA30FE6" w14:textId="2EBC684E" w:rsidR="005E20A4" w:rsidRPr="003A7198" w:rsidRDefault="005E20A4" w:rsidP="00743A6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6756 ($</w:t>
            </w:r>
            <w:r w:rsidR="005972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9961.9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1247 ($</w:t>
            </w:r>
            <w:r w:rsidR="005972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838.7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5509 ($</w:t>
            </w:r>
            <w:r w:rsidR="005972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8123.2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77069CA1" w14:textId="3ED6B3C6" w:rsidR="005E20A4" w:rsidRPr="003A7198" w:rsidRDefault="005E20A4" w:rsidP="00743A6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All cause, hypercholesterolemia 20-39%:</w:t>
            </w:r>
          </w:p>
          <w:p w14:paraId="7A7FD483" w14:textId="7FF1DFB1" w:rsidR="005E20A4" w:rsidRPr="003A7198" w:rsidRDefault="005E20A4" w:rsidP="00743A6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7982 ($</w:t>
            </w:r>
            <w:r w:rsidR="005972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1769.7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1152 ($</w:t>
            </w:r>
            <w:r w:rsidR="005972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698.6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6830 ($</w:t>
            </w:r>
            <w:r w:rsidR="005972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0071.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1508A4D2" w14:textId="4B28CEE4" w:rsidR="005E20A4" w:rsidRPr="003A7198" w:rsidRDefault="005E20A4" w:rsidP="00743A6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All cause, hypercholesterolemia 1-19%:</w:t>
            </w:r>
          </w:p>
          <w:p w14:paraId="2DDA51B6" w14:textId="46DF88CC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10916 ($</w:t>
            </w:r>
            <w:r w:rsidR="005972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6096.0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1067 ($</w:t>
            </w:r>
            <w:r w:rsidR="005972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573.3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9849</w:t>
            </w:r>
            <w:r w:rsidR="00597212" w:rsidRPr="003A7198">
              <w:rPr>
                <w:rFonts w:ascii="Helvetica" w:hAnsi="Helvetica" w:cs="Times New Roman"/>
                <w:sz w:val="16"/>
                <w:szCs w:val="16"/>
              </w:rPr>
              <w:t xml:space="preserve"> 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($</w:t>
            </w:r>
            <w:r w:rsidR="005972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4522.7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447DA034" w14:textId="3F81FEBD" w:rsidR="005E20A4" w:rsidRPr="003A7198" w:rsidRDefault="005E20A4" w:rsidP="00743A6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All cause, CHF 80-100%:</w:t>
            </w:r>
          </w:p>
          <w:p w14:paraId="1293B0A7" w14:textId="5E0575BE" w:rsidR="005E20A4" w:rsidRPr="003A7198" w:rsidRDefault="005E20A4" w:rsidP="00743A6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22164 ($</w:t>
            </w:r>
            <w:r w:rsidR="005972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32681.6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3107 ($</w:t>
            </w:r>
            <w:r w:rsidR="005972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581.38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19056 ($</w:t>
            </w:r>
            <w:r w:rsidR="005972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8098.8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65C67CDC" w14:textId="39C1BA4D" w:rsidR="005E20A4" w:rsidRPr="003A7198" w:rsidRDefault="005E20A4" w:rsidP="00743A6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All cause, CHF 60-79%:</w:t>
            </w:r>
          </w:p>
          <w:p w14:paraId="00CF1A56" w14:textId="25FD82E2" w:rsidR="005E20A4" w:rsidRPr="003A7198" w:rsidRDefault="005E20A4" w:rsidP="00743A6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29785 ($</w:t>
            </w:r>
            <w:r w:rsidR="005972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3919.15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3412 ($</w:t>
            </w:r>
            <w:r w:rsidR="005972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5031.1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26373 ($</w:t>
            </w:r>
            <w:r w:rsidR="005972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38888.0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41BBEB58" w14:textId="7D57A095" w:rsidR="005E20A4" w:rsidRPr="003A7198" w:rsidRDefault="005E20A4" w:rsidP="00743A6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All cause, CHF 40-59%:</w:t>
            </w:r>
          </w:p>
          <w:p w14:paraId="346A0DB2" w14:textId="5E299BFF" w:rsidR="005E20A4" w:rsidRPr="003A7198" w:rsidRDefault="005E20A4" w:rsidP="00743A6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26311 ($</w:t>
            </w:r>
            <w:r w:rsidR="005972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38796.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2208 ($</w:t>
            </w:r>
            <w:r w:rsidR="005972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3255.78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24103 ($</w:t>
            </w:r>
            <w:r w:rsidR="005972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35540.8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0E4B65E0" w14:textId="7DDC218B" w:rsidR="005E20A4" w:rsidRPr="003A7198" w:rsidRDefault="005E20A4" w:rsidP="00743A6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All cause, CHF 20-39%:</w:t>
            </w:r>
          </w:p>
          <w:p w14:paraId="40E07F68" w14:textId="72747AEA" w:rsidR="005E20A4" w:rsidRPr="003A7198" w:rsidRDefault="005E20A4" w:rsidP="00743A6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19188 ($</w:t>
            </w:r>
            <w:r w:rsidR="005972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8293.4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2055 ($</w:t>
            </w:r>
            <w:r w:rsidR="005972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3030.18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17133 ($</w:t>
            </w:r>
            <w:r w:rsidR="005972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5263.28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48836B83" w14:textId="3210B5AC" w:rsidR="005E20A4" w:rsidRPr="003A7198" w:rsidRDefault="005E20A4" w:rsidP="00743A6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All cause, CHF 1-19%:</w:t>
            </w:r>
          </w:p>
          <w:p w14:paraId="0BE21273" w14:textId="52DD9576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23964 ($</w:t>
            </w:r>
            <w:r w:rsidR="005972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35335.8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1961 ($</w:t>
            </w:r>
            <w:r w:rsidR="005972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891.5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22003 ($</w:t>
            </w:r>
            <w:r w:rsidR="005972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32444.2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202E7F71" w14:textId="1F35CE3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sease state specific, diabetes 80-100%:</w:t>
            </w:r>
          </w:p>
          <w:p w14:paraId="34B8698B" w14:textId="025EFCA2" w:rsidR="005E20A4" w:rsidRPr="003A7198" w:rsidRDefault="005E20A4" w:rsidP="00743A6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4570 ($</w:t>
            </w:r>
            <w:r w:rsidR="005972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6738.6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763 ($</w:t>
            </w:r>
            <w:r w:rsidR="005972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125.0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3808 ($</w:t>
            </w:r>
            <w:r w:rsidR="005972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5615.05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1B52130C" w14:textId="16C1818B" w:rsidR="005E20A4" w:rsidRPr="003A7198" w:rsidRDefault="005E20A4" w:rsidP="00743A6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sease state specific, diabetes 60-79%:</w:t>
            </w:r>
          </w:p>
          <w:p w14:paraId="249A9A16" w14:textId="46D2C926" w:rsidR="005E20A4" w:rsidRPr="003A7198" w:rsidRDefault="005E20A4" w:rsidP="000934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6291 ($</w:t>
            </w:r>
            <w:r w:rsidR="005972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9276.3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404 ($</w:t>
            </w:r>
            <w:r w:rsidR="0059721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595.7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5887 ($</w:t>
            </w:r>
            <w:r w:rsidR="00CF5D9A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8680.6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377BAD3A" w14:textId="3AB76FD5" w:rsidR="005E20A4" w:rsidRPr="003A7198" w:rsidRDefault="005E20A4" w:rsidP="00743A6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sease state specific, diabetes 40-59%:</w:t>
            </w:r>
          </w:p>
          <w:p w14:paraId="14F24F51" w14:textId="33896123" w:rsidR="005E20A4" w:rsidRPr="003A7198" w:rsidRDefault="005E20A4" w:rsidP="00743A6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6522 ($</w:t>
            </w:r>
            <w:r w:rsidR="00CF5D9A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9616.9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285 ($</w:t>
            </w:r>
            <w:r w:rsidR="00CF5D9A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20.2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6237 ($</w:t>
            </w:r>
            <w:r w:rsidR="00CF5D9A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9196.6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6ECAC3B4" w14:textId="24E942DD" w:rsidR="005E20A4" w:rsidRPr="003A7198" w:rsidRDefault="005E20A4" w:rsidP="00743A6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sease state specific, diabetes 20-39%:</w:t>
            </w:r>
          </w:p>
          <w:p w14:paraId="75B2CF7D" w14:textId="528A0722" w:rsidR="005E20A4" w:rsidRPr="003A7198" w:rsidRDefault="005E20A4" w:rsidP="00743A6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7124 ($</w:t>
            </w:r>
            <w:r w:rsidR="00CF5D9A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0456.5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165 ($</w:t>
            </w:r>
            <w:r w:rsidR="00CF5D9A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43.2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6959 ($</w:t>
            </w:r>
            <w:r w:rsidR="00CF5D9A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0261.3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593054AA" w14:textId="5F0F8121" w:rsidR="005E20A4" w:rsidRPr="003A7198" w:rsidRDefault="005E20A4" w:rsidP="00743A6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sease state specific, diabetes 1-19%:</w:t>
            </w:r>
          </w:p>
          <w:p w14:paraId="1E861531" w14:textId="180A6B6D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8867 ($</w:t>
            </w:r>
            <w:r w:rsidR="00CF5D9A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3074.7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55 ($</w:t>
            </w:r>
            <w:r w:rsidR="00CF5D9A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81.0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8812 ($</w:t>
            </w:r>
            <w:r w:rsidR="00CF5D9A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2993.6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69F62BEA" w14:textId="072618B3" w:rsidR="005E20A4" w:rsidRPr="003A7198" w:rsidRDefault="005E20A4" w:rsidP="00CB1A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sease state specific, hypertension 80-100%:</w:t>
            </w:r>
          </w:p>
          <w:p w14:paraId="2EDDE58E" w14:textId="7392F9F0" w:rsidR="005E20A4" w:rsidRPr="003A7198" w:rsidRDefault="005E20A4" w:rsidP="00CB1A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4871 ($</w:t>
            </w:r>
            <w:r w:rsidR="00CF5D9A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7182.48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489 ($</w:t>
            </w:r>
            <w:r w:rsidR="00CF5D9A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721.0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4383 ($</w:t>
            </w:r>
            <w:r w:rsidR="00CF5D9A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6462.90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2354AD15" w14:textId="2555B636" w:rsidR="005E20A4" w:rsidRPr="003A7198" w:rsidRDefault="005E20A4" w:rsidP="00CB1A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sease state specific, hypertension 60-79%:</w:t>
            </w:r>
          </w:p>
          <w:p w14:paraId="166FA5F2" w14:textId="10926D28" w:rsidR="005E20A4" w:rsidRPr="003A7198" w:rsidRDefault="005E20A4" w:rsidP="00CB1A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5262 ($</w:t>
            </w:r>
            <w:r w:rsidR="00CF5D9A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7759.0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285 ($</w:t>
            </w:r>
            <w:r w:rsidR="00CF5D9A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20.2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4977 ($</w:t>
            </w:r>
            <w:r w:rsidR="00CF5D9A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7338.78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5926B763" w14:textId="660586A3" w:rsidR="005E20A4" w:rsidRPr="003A7198" w:rsidRDefault="005E20A4" w:rsidP="00CB1A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sease state specific, hypertension 40-59%:</w:t>
            </w:r>
          </w:p>
          <w:p w14:paraId="6FFF706C" w14:textId="60CCE0B4" w:rsidR="005E20A4" w:rsidRPr="003A7198" w:rsidRDefault="005E20A4" w:rsidP="00CB1A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lastRenderedPageBreak/>
              <w:t>TC:$5297 ($</w:t>
            </w:r>
            <w:r w:rsidR="00CF5D9A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7810.6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184 ($</w:t>
            </w:r>
            <w:r w:rsidR="00CF5D9A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71.3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5113 ($</w:t>
            </w:r>
            <w:r w:rsidR="00CF5D9A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7539.3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23022E23" w14:textId="5189D117" w:rsidR="005E20A4" w:rsidRPr="003A7198" w:rsidRDefault="005E20A4" w:rsidP="00CB1A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sease state specific, hypertension 20-39%:</w:t>
            </w:r>
          </w:p>
          <w:p w14:paraId="4B98DADD" w14:textId="1918498F" w:rsidR="005E20A4" w:rsidRPr="003A7198" w:rsidRDefault="005E20A4" w:rsidP="00CB1A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6062 ($</w:t>
            </w:r>
            <w:r w:rsidR="00CF5D9A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8938.6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89</w:t>
            </w:r>
            <w:r w:rsidR="00CF5D9A" w:rsidRPr="003A7198">
              <w:rPr>
                <w:rFonts w:ascii="Helvetica" w:hAnsi="Helvetica" w:cs="Times New Roman"/>
                <w:sz w:val="16"/>
                <w:szCs w:val="16"/>
              </w:rPr>
              <w:t xml:space="preserve"> 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($</w:t>
            </w:r>
            <w:r w:rsidR="00CF5D9A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31.2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5973 ($</w:t>
            </w:r>
            <w:r w:rsidR="00CF5D9A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8807.4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3D652F09" w14:textId="0B79DEB5" w:rsidR="005E20A4" w:rsidRPr="003A7198" w:rsidRDefault="005E20A4" w:rsidP="00CB1A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sease state specific, hypertension 1-19%:</w:t>
            </w:r>
          </w:p>
          <w:p w14:paraId="51D3A7BC" w14:textId="0AE8AC46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4878 ($</w:t>
            </w:r>
            <w:r w:rsidR="00CF5D9A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7192.7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31 ($</w:t>
            </w:r>
            <w:r w:rsidR="00CF5D9A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5.70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4847 ($</w:t>
            </w:r>
            <w:r w:rsidR="00CF5D9A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7147.08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2370A76B" w14:textId="370B0AD1" w:rsidR="005E20A4" w:rsidRPr="003A7198" w:rsidRDefault="005E20A4" w:rsidP="00CB1A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sease state specific, hypercholesterolemia 80-100%:</w:t>
            </w:r>
          </w:p>
          <w:p w14:paraId="2E33376E" w14:textId="53B7249D" w:rsidR="005E20A4" w:rsidRPr="003A7198" w:rsidRDefault="005E20A4" w:rsidP="00CB1A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3924</w:t>
            </w:r>
            <w:r w:rsidR="00CF5D9A" w:rsidRPr="003A7198">
              <w:rPr>
                <w:rFonts w:ascii="Helvetica" w:hAnsi="Helvetica" w:cs="Times New Roman"/>
                <w:sz w:val="16"/>
                <w:szCs w:val="16"/>
              </w:rPr>
              <w:t xml:space="preserve"> 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($</w:t>
            </w:r>
            <w:r w:rsidR="00CF5D9A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5786.0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801 ($</w:t>
            </w:r>
            <w:r w:rsidR="00CF5D9A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181.1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3124 ($</w:t>
            </w:r>
            <w:r w:rsidR="00CF5D9A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606.4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45F4AD09" w14:textId="3BBF0F64" w:rsidR="005E20A4" w:rsidRPr="003A7198" w:rsidRDefault="005E20A4" w:rsidP="00CB1A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sease state specific, hypercholesterolemia 60-79%:</w:t>
            </w:r>
          </w:p>
          <w:p w14:paraId="7A5E70C3" w14:textId="53971469" w:rsidR="005E20A4" w:rsidRPr="003A7198" w:rsidRDefault="005E20A4" w:rsidP="00CB1A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5541 ($</w:t>
            </w:r>
            <w:r w:rsidR="00CF5D9A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8170.4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603 ($</w:t>
            </w:r>
            <w:r w:rsidR="00CF5D9A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889.1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4938 ($</w:t>
            </w:r>
            <w:r w:rsidR="00CF5D9A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7281.2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1C2F6B78" w14:textId="778A8714" w:rsidR="005E20A4" w:rsidRPr="003A7198" w:rsidRDefault="005E20A4" w:rsidP="00CB1A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sease state specific, hypercholesterolemia 40-59%:</w:t>
            </w:r>
          </w:p>
          <w:p w14:paraId="535B9370" w14:textId="2B917F61" w:rsidR="005E20A4" w:rsidRPr="003A7198" w:rsidRDefault="005E20A4" w:rsidP="00CB1A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3825 ($</w:t>
            </w:r>
            <w:r w:rsidR="00CF5D9A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5640.1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373 ($</w:t>
            </w:r>
            <w:r w:rsidR="00CF5D9A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550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3452 ($</w:t>
            </w:r>
            <w:r w:rsidR="00CF5D9A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5090.1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26E933C1" w14:textId="1FD0B2D2" w:rsidR="005E20A4" w:rsidRPr="003A7198" w:rsidRDefault="005E20A4" w:rsidP="00CB1A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sease state specific, hypercholesterolemia 20-39%:</w:t>
            </w:r>
          </w:p>
          <w:p w14:paraId="0719F044" w14:textId="03305B77" w:rsidR="005E20A4" w:rsidRPr="003A7198" w:rsidRDefault="005E20A4" w:rsidP="00CB1A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4999 ($</w:t>
            </w:r>
            <w:r w:rsidR="00CF5D9A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7371.2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213 ($</w:t>
            </w:r>
            <w:r w:rsidR="00CF5D9A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314.0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4786 ($</w:t>
            </w:r>
            <w:r w:rsidR="00CF5D9A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7057.1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5E89FB69" w14:textId="52EEBE29" w:rsidR="005E20A4" w:rsidRPr="003A7198" w:rsidRDefault="005E20A4" w:rsidP="00CB1A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sease state specific, hypercholesterolemia 1-19%:</w:t>
            </w:r>
          </w:p>
          <w:p w14:paraId="5C6B205F" w14:textId="61DFE0AC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6888 ($</w:t>
            </w:r>
            <w:r w:rsidR="00CF5D9A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0156.6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78 ($</w:t>
            </w:r>
            <w:r w:rsidR="0012400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15.0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6810 ($</w:t>
            </w:r>
            <w:r w:rsidR="0012400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0041.6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0B63660D" w14:textId="4E6C91DC" w:rsidR="005E20A4" w:rsidRPr="003A7198" w:rsidRDefault="005E20A4" w:rsidP="00CB1A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sease state specific, CHF 80-100%:</w:t>
            </w:r>
          </w:p>
          <w:p w14:paraId="29106E0C" w14:textId="38EE19BB" w:rsidR="005E20A4" w:rsidRPr="003A7198" w:rsidRDefault="005E20A4" w:rsidP="00CB1A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12698 ($</w:t>
            </w:r>
            <w:r w:rsidR="0012400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8755.3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437 ($</w:t>
            </w:r>
            <w:r w:rsidR="0012400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644.3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12261 ($</w:t>
            </w:r>
            <w:r w:rsidR="0012400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8079.3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6F571E58" w14:textId="70511B0D" w:rsidR="005E20A4" w:rsidRPr="003A7198" w:rsidRDefault="005E20A4" w:rsidP="00CB1A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sease state specific, CHF 60-79%:</w:t>
            </w:r>
          </w:p>
          <w:p w14:paraId="18D22164" w14:textId="14976E4B" w:rsidR="005E20A4" w:rsidRPr="003A7198" w:rsidRDefault="005E20A4" w:rsidP="00CB1A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13924 ($</w:t>
            </w:r>
            <w:r w:rsidR="0012400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0531.4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158 ($</w:t>
            </w:r>
            <w:r w:rsidR="0012400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32.972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$13766 ($</w:t>
            </w:r>
            <w:r w:rsidR="0012400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0298.5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537567D0" w14:textId="01778D55" w:rsidR="005E20A4" w:rsidRPr="003A7198" w:rsidRDefault="005E20A4" w:rsidP="00CB1A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sease state specific, CHF 40-59%:</w:t>
            </w:r>
          </w:p>
          <w:p w14:paraId="07BD6A93" w14:textId="772AB905" w:rsidR="005E20A4" w:rsidRPr="003A7198" w:rsidRDefault="005E20A4" w:rsidP="00CB1A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11378 ($</w:t>
            </w:r>
            <w:r w:rsidR="0012400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6777.3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134 ($</w:t>
            </w:r>
            <w:r w:rsidR="0012400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97.58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11244 ($</w:t>
            </w:r>
            <w:r w:rsidR="0012400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6579.7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12338833" w14:textId="7D4E1FEC" w:rsidR="005E20A4" w:rsidRPr="003A7198" w:rsidRDefault="005E20A4" w:rsidP="00CB1A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sease state specific, CHF 20-39%:</w:t>
            </w:r>
          </w:p>
          <w:p w14:paraId="4D0A0D3B" w14:textId="00581E99" w:rsidR="005E20A4" w:rsidRPr="003A7198" w:rsidRDefault="005E20A4" w:rsidP="00CB1A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7733 ($</w:t>
            </w:r>
            <w:r w:rsidR="0012400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1402.6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90 ($</w:t>
            </w:r>
            <w:r w:rsidR="0012400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32.70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7643 ($</w:t>
            </w:r>
            <w:r w:rsidR="0012400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1269.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4CE7D686" w14:textId="57A69F34" w:rsidR="005E20A4" w:rsidRPr="003A7198" w:rsidRDefault="005E20A4" w:rsidP="00CB1A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sease state specific, CHF 1-19%:</w:t>
            </w:r>
          </w:p>
          <w:p w14:paraId="07294575" w14:textId="28836FD6" w:rsidR="005E20A4" w:rsidRPr="003A7198" w:rsidRDefault="005E20A4" w:rsidP="006246C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9841 ($</w:t>
            </w:r>
            <w:r w:rsidR="0012400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4510.9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15 ($</w:t>
            </w:r>
            <w:r w:rsidR="0012400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2.1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9826 ($</w:t>
            </w:r>
            <w:r w:rsidR="0012400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4488.8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</w:tc>
      </w:tr>
      <w:tr w:rsidR="005E20A4" w:rsidRPr="003A7198" w14:paraId="0F985C00" w14:textId="77777777" w:rsidTr="000934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1" w:type="pct"/>
            <w:tcBorders>
              <w:top w:val="nil"/>
              <w:bottom w:val="nil"/>
              <w:right w:val="nil"/>
            </w:tcBorders>
          </w:tcPr>
          <w:p w14:paraId="03F1CEBD" w14:textId="222F08FB" w:rsidR="005E20A4" w:rsidRPr="003A7198" w:rsidRDefault="005E20A4" w:rsidP="0088182C">
            <w:pPr>
              <w:rPr>
                <w:rFonts w:ascii="Helvetica" w:hAnsi="Helvetica" w:cs="Times New Roman"/>
                <w:i/>
                <w:sz w:val="16"/>
                <w:szCs w:val="16"/>
              </w:rPr>
            </w:pPr>
            <w:proofErr w:type="spellStart"/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lastRenderedPageBreak/>
              <w:t>Stroupe</w:t>
            </w:r>
            <w:proofErr w:type="spellEnd"/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 xml:space="preserve"> et al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>
                <w:fldData xml:space="preserve">PEVuZE5vdGU+PENpdGU+PEF1dGhvcj5TdHJvdXBlPC9BdXRob3I+PFllYXI+MjAwNjwvWWVhcj48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</w:fldData>
              </w:fldCha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 </w:instrText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>
                <w:fldData xml:space="preserve">PEVuZE5vdGU+PENpdGU+PEF1dGhvcj5TdHJvdXBlPC9BdXRob3I+PFllYXI+MjAwNjwvWWVhcj48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</w:fldData>
              </w:fldCha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.DATA </w:instrText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separate"/>
            </w:r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[</w:t>
            </w:r>
            <w:hyperlink w:anchor="_ENREF_43" w:tooltip="Stroupe, 2006 #206" w:history="1">
              <w:r w:rsidR="00EB02C3" w:rsidRPr="003A7198">
                <w:rPr>
                  <w:rFonts w:ascii="Helvetica" w:hAnsi="Helvetica" w:cs="Times New Roman"/>
                  <w:i/>
                  <w:noProof/>
                  <w:sz w:val="16"/>
                  <w:szCs w:val="16"/>
                </w:rPr>
                <w:t>43</w:t>
              </w:r>
            </w:hyperlink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]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</w:p>
          <w:p w14:paraId="6E94E43A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2006</w:t>
            </w:r>
          </w:p>
          <w:p w14:paraId="61046E6B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US</w:t>
            </w:r>
          </w:p>
        </w:tc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14:paraId="2ADD2F62" w14:textId="370B8578" w:rsidR="005E20A4" w:rsidRPr="003A7198" w:rsidRDefault="000D604B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rect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 xml:space="preserve"> costs</w:t>
            </w:r>
          </w:p>
          <w:p w14:paraId="026F7F39" w14:textId="77777777" w:rsidR="005E20A4" w:rsidRPr="003A7198" w:rsidRDefault="005E20A4" w:rsidP="00317CB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</w:tc>
        <w:tc>
          <w:tcPr>
            <w:tcW w:w="952" w:type="pct"/>
            <w:tcBorders>
              <w:top w:val="nil"/>
              <w:left w:val="nil"/>
              <w:bottom w:val="nil"/>
              <w:right w:val="nil"/>
            </w:tcBorders>
          </w:tcPr>
          <w:p w14:paraId="28F8E43A" w14:textId="77777777" w:rsidR="005E20A4" w:rsidRPr="003A7198" w:rsidRDefault="005E20A4" w:rsidP="00317CB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Hospital costs</w:t>
            </w:r>
          </w:p>
          <w:p w14:paraId="0A705F2A" w14:textId="6F584342" w:rsidR="005E20A4" w:rsidRPr="003A7198" w:rsidRDefault="005E20A4" w:rsidP="00317CB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harmacy Costs</w:t>
            </w:r>
          </w:p>
          <w:p w14:paraId="13FF7D3E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</w:tc>
        <w:tc>
          <w:tcPr>
            <w:tcW w:w="2112" w:type="pct"/>
            <w:tcBorders>
              <w:top w:val="nil"/>
              <w:left w:val="nil"/>
              <w:bottom w:val="nil"/>
            </w:tcBorders>
          </w:tcPr>
          <w:p w14:paraId="003F6354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urrency Year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: USD, 2002</w:t>
            </w:r>
          </w:p>
          <w:p w14:paraId="1AD24471" w14:textId="5FB7F434" w:rsidR="005E20A4" w:rsidRPr="003A7198" w:rsidRDefault="005E20A4" w:rsidP="006246C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ost of Non-</w:t>
            </w:r>
            <w:proofErr w:type="spellStart"/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adherence</w:t>
            </w:r>
            <w:r w:rsidR="009C5914" w:rsidRPr="003A7198">
              <w:rPr>
                <w:rFonts w:ascii="Helvetica" w:eastAsia="Times New Roman" w:hAnsi="Helvetica" w:cs="Times New Roman"/>
                <w:sz w:val="16"/>
                <w:szCs w:val="16"/>
              </w:rPr>
              <w:t>ǂ</w:t>
            </w:r>
            <w:proofErr w:type="spellEnd"/>
            <w:r w:rsidRPr="003A7198">
              <w:rPr>
                <w:rFonts w:ascii="Helvetica" w:hAnsi="Helvetica" w:cs="Times New Roman"/>
                <w:sz w:val="16"/>
                <w:szCs w:val="16"/>
                <w:u w:val="single"/>
                <w:vertAlign w:val="superscript"/>
              </w:rPr>
              <w:t>: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 THC:$6032.5 ($</w:t>
            </w:r>
            <w:r w:rsidR="0012400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8256.1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2067 ($</w:t>
            </w:r>
            <w:r w:rsidR="0012400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828.9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3965 ($</w:t>
            </w:r>
            <w:r w:rsidR="0012400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5426.55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130 ($</w:t>
            </w:r>
            <w:r w:rsidR="0012400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77.9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</w:tc>
      </w:tr>
      <w:tr w:rsidR="005E20A4" w:rsidRPr="003A7198" w14:paraId="4738F071" w14:textId="77777777" w:rsidTr="0009344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1" w:type="pct"/>
            <w:tcBorders>
              <w:top w:val="nil"/>
              <w:bottom w:val="nil"/>
              <w:right w:val="nil"/>
            </w:tcBorders>
          </w:tcPr>
          <w:p w14:paraId="630E2FA9" w14:textId="718F008D" w:rsidR="005E20A4" w:rsidRPr="003A7198" w:rsidRDefault="005E20A4" w:rsidP="0088182C">
            <w:pPr>
              <w:rPr>
                <w:rFonts w:ascii="Helvetica" w:hAnsi="Helvetica" w:cs="Times New Roman"/>
                <w:i/>
                <w:sz w:val="16"/>
                <w:szCs w:val="16"/>
              </w:rPr>
            </w:pPr>
            <w:proofErr w:type="spellStart"/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>Sunyecz</w:t>
            </w:r>
            <w:proofErr w:type="spellEnd"/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 xml:space="preserve"> et al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>
                <w:fldData xml:space="preserve">PEVuZE5vdGU+PENpdGU+PEF1dGhvcj5TdW55ZWN6PC9BdXRob3I+PFllYXI+MjAwODwvWWVhcj48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</w:fldData>
              </w:fldCha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 </w:instrText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>
                <w:fldData xml:space="preserve">PEVuZE5vdGU+PENpdGU+PEF1dGhvcj5TdW55ZWN6PC9BdXRob3I+PFllYXI+MjAwODwvWWVhcj48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</w:fldData>
              </w:fldCha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.DATA </w:instrText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separate"/>
            </w:r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[</w:t>
            </w:r>
            <w:hyperlink w:anchor="_ENREF_44" w:tooltip="Sunyecz, 2008 #212" w:history="1">
              <w:r w:rsidR="00EB02C3" w:rsidRPr="003A7198">
                <w:rPr>
                  <w:rFonts w:ascii="Helvetica" w:hAnsi="Helvetica" w:cs="Times New Roman"/>
                  <w:i/>
                  <w:noProof/>
                  <w:sz w:val="16"/>
                  <w:szCs w:val="16"/>
                </w:rPr>
                <w:t>44</w:t>
              </w:r>
            </w:hyperlink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]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</w:p>
          <w:p w14:paraId="3247410F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2008</w:t>
            </w:r>
          </w:p>
          <w:p w14:paraId="7297AE0B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US</w:t>
            </w:r>
          </w:p>
        </w:tc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14:paraId="72094FCD" w14:textId="7E78B2FE" w:rsidR="005E20A4" w:rsidRPr="003A7198" w:rsidRDefault="000D604B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rect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 xml:space="preserve"> costs</w:t>
            </w:r>
          </w:p>
          <w:p w14:paraId="6A47647B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</w:tc>
        <w:tc>
          <w:tcPr>
            <w:tcW w:w="952" w:type="pct"/>
            <w:tcBorders>
              <w:top w:val="nil"/>
              <w:left w:val="nil"/>
              <w:bottom w:val="nil"/>
              <w:right w:val="nil"/>
            </w:tcBorders>
          </w:tcPr>
          <w:p w14:paraId="4FE6AA02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Hospital costs</w:t>
            </w:r>
          </w:p>
          <w:p w14:paraId="5F14FB12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Pharmacy costs </w:t>
            </w:r>
          </w:p>
          <w:p w14:paraId="42F0D467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Medical test costs</w:t>
            </w:r>
          </w:p>
        </w:tc>
        <w:tc>
          <w:tcPr>
            <w:tcW w:w="2112" w:type="pct"/>
            <w:tcBorders>
              <w:top w:val="nil"/>
              <w:left w:val="nil"/>
              <w:bottom w:val="nil"/>
            </w:tcBorders>
          </w:tcPr>
          <w:p w14:paraId="01C85039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urrency Year: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 USD, 2005</w:t>
            </w:r>
          </w:p>
          <w:p w14:paraId="7CBA4D21" w14:textId="5FCCEA80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  <w:u w:val="single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 xml:space="preserve">Cost of Non-adherence: </w:t>
            </w:r>
          </w:p>
          <w:p w14:paraId="122DF490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All cause:</w:t>
            </w:r>
          </w:p>
          <w:p w14:paraId="32062286" w14:textId="6FE75F4B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HC:$23660 ($</w:t>
            </w:r>
            <w:r w:rsidR="0012400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9939.5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18839 ($</w:t>
            </w:r>
            <w:r w:rsidR="0012400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383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10061 ($</w:t>
            </w:r>
            <w:r w:rsidR="0012400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2731.2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EDC:$832 ($</w:t>
            </w:r>
            <w:r w:rsidR="0012400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042.2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6941 ($</w:t>
            </w:r>
            <w:r w:rsidR="0012400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8783.18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RC:$1079 ($</w:t>
            </w:r>
            <w:r w:rsidR="0012400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365.3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30673663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sease state specific:</w:t>
            </w:r>
          </w:p>
          <w:p w14:paraId="50F7A31A" w14:textId="4D12E399" w:rsidR="005E20A4" w:rsidRPr="003A7198" w:rsidRDefault="005E20A4" w:rsidP="006246C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HC:$1602 ($</w:t>
            </w:r>
            <w:r w:rsidR="0012400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027.18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14074 ($</w:t>
            </w:r>
            <w:r w:rsidR="0012400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7809.3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501 ($</w:t>
            </w:r>
            <w:r w:rsidR="0012400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633.9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EDC:$452 ($</w:t>
            </w:r>
            <w:r w:rsidR="0012400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571.9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918 ($</w:t>
            </w:r>
            <w:r w:rsidR="0012400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161.6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RC:$184 ($</w:t>
            </w:r>
            <w:r w:rsidR="0012400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32.8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</w:tc>
      </w:tr>
      <w:tr w:rsidR="005E20A4" w:rsidRPr="003A7198" w14:paraId="19889260" w14:textId="77777777" w:rsidTr="000934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1" w:type="pct"/>
            <w:tcBorders>
              <w:top w:val="nil"/>
              <w:bottom w:val="nil"/>
              <w:right w:val="nil"/>
            </w:tcBorders>
          </w:tcPr>
          <w:p w14:paraId="6E6CEA47" w14:textId="600716DC" w:rsidR="005E20A4" w:rsidRPr="003A7198" w:rsidRDefault="005E20A4" w:rsidP="0088182C">
            <w:pPr>
              <w:rPr>
                <w:rFonts w:ascii="Helvetica" w:hAnsi="Helvetica" w:cs="Times New Roman"/>
                <w:i/>
                <w:sz w:val="16"/>
                <w:szCs w:val="16"/>
              </w:rPr>
            </w:pPr>
            <w:proofErr w:type="spellStart"/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>Tkacz</w:t>
            </w:r>
            <w:proofErr w:type="spellEnd"/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 xml:space="preserve"> et al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/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 &lt;EndNote&gt;&lt;Cite&gt;&lt;Author&gt;Tkacz&lt;/Author&gt;&lt;Year&gt;2014&lt;/Year&gt;&lt;RecNum&gt;217&lt;/RecNum&gt;&lt;DisplayText&gt;[45]&lt;/DisplayText&gt;&lt;record&gt;&lt;rec-number&gt;217&lt;/rec-number&gt;&lt;foreign-keys&gt;&lt;key app="EN" db-id="xx5fvewt3vzsdkepeftxvpv0f2d2fpxd52es" timestamp="1447219864"&gt;217&lt;/key&gt;&lt;/foreign-keys&gt;&lt;ref-type name="Journal Article"&gt;17&lt;/ref-type&gt;&lt;contributors&gt;&lt;authors&gt;&lt;author&gt;Tkacz, Joseph&lt;/author&gt;&lt;author&gt;Volpicelli, Joseph&lt;/author&gt;&lt;author&gt;Un, Hyong&lt;/author&gt;&lt;author&gt;Ruetsch, Charles&lt;/author&gt;&lt;/authors&gt;&lt;/contributors&gt;&lt;titles&gt;&lt;title&gt;Relationship between buprenorphine adherence and health service utilization and costs among opioid dependent patients.&lt;/title&gt;&lt;secondary-title&gt;Journal of substance abuse treatment&lt;/secondary-title&gt;&lt;/titles&gt;&lt;periodical&gt;&lt;full-title&gt;Journal of Substance Abuse Treatment&lt;/full-title&gt;&lt;/periodical&gt;&lt;pages&gt;456-62&lt;/pages&gt;&lt;volume&gt;46&lt;/volume&gt;&lt;keywords&gt;&lt;keyword&gt;Adult&lt;/keyword&gt;&lt;keyword&gt;Buprenorphine&lt;/keyword&gt;&lt;keyword&gt;Buprenorphine: administration &amp;amp; dosage&lt;/keyword&gt;&lt;keyword&gt;Buprenorphine: economics&lt;/keyword&gt;&lt;keyword&gt;Databases, Factual&lt;/keyword&gt;&lt;keyword&gt;Drug Costs&lt;/keyword&gt;&lt;keyword&gt;Female&lt;/keyword&gt;&lt;keyword&gt;Health Care Costs&lt;/keyword&gt;&lt;keyword&gt;Health Services&lt;/keyword&gt;&lt;keyword&gt;Health Services: utilization&lt;/keyword&gt;&lt;keyword&gt;Humans&lt;/keyword&gt;&lt;keyword&gt;Linear Models&lt;/keyword&gt;&lt;keyword&gt;Male&lt;/keyword&gt;&lt;keyword&gt;Medication Adherence&lt;/keyword&gt;&lt;keyword&gt;Middle Aged&lt;/keyword&gt;&lt;keyword&gt;Opioid-Related Disorders&lt;/keyword&gt;&lt;keyword&gt;Opioid-Related Disorders: economics&lt;/keyword&gt;&lt;keyword&gt;Opioid-Related Disorders: rehabilitation&lt;/keyword&gt;&lt;keyword&gt;Young Adult&lt;/keyword&gt;&lt;/keywords&gt;&lt;dates&gt;&lt;year&gt;2014&lt;/year&gt;&lt;/dates&gt;&lt;accession-num&gt;24332511&lt;/accession-num&gt;&lt;urls&gt;&lt;/urls&gt;&lt;electronic-resource-num&gt;10.1016/j.jsat.2013.10.014&lt;/electronic-resource-num&gt;&lt;/record&gt;&lt;/Cite&gt;&lt;/EndNote&gt;</w:instrTex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separate"/>
            </w:r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[</w:t>
            </w:r>
            <w:hyperlink w:anchor="_ENREF_45" w:tooltip="Tkacz, 2014 #217" w:history="1">
              <w:r w:rsidR="00EB02C3" w:rsidRPr="003A7198">
                <w:rPr>
                  <w:rFonts w:ascii="Helvetica" w:hAnsi="Helvetica" w:cs="Times New Roman"/>
                  <w:i/>
                  <w:noProof/>
                  <w:sz w:val="16"/>
                  <w:szCs w:val="16"/>
                </w:rPr>
                <w:t>45</w:t>
              </w:r>
            </w:hyperlink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]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</w:p>
          <w:p w14:paraId="63648DB7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2014</w:t>
            </w:r>
          </w:p>
          <w:p w14:paraId="239DA34A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US</w:t>
            </w:r>
          </w:p>
        </w:tc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14:paraId="096DC8C6" w14:textId="4BFACF11" w:rsidR="005E20A4" w:rsidRPr="003A7198" w:rsidRDefault="000D604B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Direct 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>costs</w:t>
            </w:r>
          </w:p>
          <w:p w14:paraId="53BC1B7C" w14:textId="77777777" w:rsidR="005E20A4" w:rsidRPr="003A7198" w:rsidRDefault="005E20A4" w:rsidP="00317CB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</w:tc>
        <w:tc>
          <w:tcPr>
            <w:tcW w:w="952" w:type="pct"/>
            <w:tcBorders>
              <w:top w:val="nil"/>
              <w:left w:val="nil"/>
              <w:bottom w:val="nil"/>
              <w:right w:val="nil"/>
            </w:tcBorders>
          </w:tcPr>
          <w:p w14:paraId="72774FCA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Hospital costs</w:t>
            </w:r>
          </w:p>
          <w:p w14:paraId="663D003A" w14:textId="77777777" w:rsidR="005E20A4" w:rsidRPr="003A7198" w:rsidRDefault="005E20A4" w:rsidP="00317CB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harmacy costs</w:t>
            </w:r>
          </w:p>
          <w:p w14:paraId="4D3E970C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</w:tc>
        <w:tc>
          <w:tcPr>
            <w:tcW w:w="2112" w:type="pct"/>
            <w:tcBorders>
              <w:top w:val="nil"/>
              <w:left w:val="nil"/>
              <w:bottom w:val="nil"/>
            </w:tcBorders>
          </w:tcPr>
          <w:p w14:paraId="3541BB13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urrency Year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: USD, 2010</w:t>
            </w:r>
          </w:p>
          <w:p w14:paraId="35B29F92" w14:textId="50A85EEF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  <w:u w:val="single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ost of Non-adherence:</w:t>
            </w:r>
          </w:p>
          <w:p w14:paraId="20A06B73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Adjusted: </w:t>
            </w:r>
          </w:p>
          <w:p w14:paraId="0C0B6F66" w14:textId="3236E01C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HC:$49051 ($</w:t>
            </w:r>
            <w:r w:rsidR="0012400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56415.1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26470 ($</w:t>
            </w:r>
            <w:r w:rsidR="0012400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3044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14570 ($</w:t>
            </w:r>
            <w:r w:rsidR="0012400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6757.4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EDC:$4439 ($</w:t>
            </w:r>
            <w:r w:rsidR="0012400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5105.4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3581 ($</w:t>
            </w:r>
            <w:r w:rsidR="0012400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118.6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2DBD5D18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Unadjusted:</w:t>
            </w:r>
          </w:p>
          <w:p w14:paraId="02C6A3DA" w14:textId="0C028E79" w:rsidR="005E20A4" w:rsidRPr="003A7198" w:rsidRDefault="005E20A4" w:rsidP="006246C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HC:$47868 ($</w:t>
            </w:r>
            <w:r w:rsidR="0012400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55054.5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26043 ($</w:t>
            </w:r>
            <w:r w:rsidR="0012400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9952.8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14173 ($</w:t>
            </w:r>
            <w:r w:rsidR="0012400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6300.8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EDC:$4058 ($</w:t>
            </w:r>
            <w:r w:rsidR="00663D55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667.2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3557 ($</w:t>
            </w:r>
            <w:r w:rsidR="00663D55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091.0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</w:tc>
      </w:tr>
      <w:tr w:rsidR="005E20A4" w:rsidRPr="003A7198" w14:paraId="52A0F02F" w14:textId="77777777" w:rsidTr="0009344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1" w:type="pct"/>
            <w:tcBorders>
              <w:top w:val="nil"/>
              <w:bottom w:val="nil"/>
              <w:right w:val="nil"/>
            </w:tcBorders>
          </w:tcPr>
          <w:p w14:paraId="27643EDA" w14:textId="35B7DA5A" w:rsidR="005E20A4" w:rsidRPr="003A7198" w:rsidRDefault="005E20A4" w:rsidP="0088182C">
            <w:pPr>
              <w:rPr>
                <w:rFonts w:ascii="Helvetica" w:hAnsi="Helvetica" w:cs="Times New Roman"/>
                <w:i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>Wan et al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>
                <w:fldData xml:space="preserve">PEVuZE5vdGU+PENpdGU+PEF1dGhvcj5XYW48L0F1dGhvcj48WWVhcj4yMDE0PC9ZZWFyPjxSZWNO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</w:fldData>
              </w:fldCha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 </w:instrText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>
                <w:fldData xml:space="preserve">PEVuZE5vdGU+PENpdGU+PEF1dGhvcj5XYW48L0F1dGhvcj48WWVhcj4yMDE0PC9ZZWFyPjxSZWNO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</w:fldData>
              </w:fldCha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.DATA </w:instrText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separate"/>
            </w:r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[</w:t>
            </w:r>
            <w:hyperlink w:anchor="_ENREF_46" w:tooltip="Wan, 2014 #228" w:history="1">
              <w:r w:rsidR="00EB02C3" w:rsidRPr="003A7198">
                <w:rPr>
                  <w:rFonts w:ascii="Helvetica" w:hAnsi="Helvetica" w:cs="Times New Roman"/>
                  <w:i/>
                  <w:noProof/>
                  <w:sz w:val="16"/>
                  <w:szCs w:val="16"/>
                </w:rPr>
                <w:t>46</w:t>
              </w:r>
            </w:hyperlink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]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</w:p>
          <w:p w14:paraId="4BCBF0BC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2014</w:t>
            </w:r>
          </w:p>
          <w:p w14:paraId="69DF3755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US</w:t>
            </w:r>
          </w:p>
        </w:tc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14:paraId="01F0F5EA" w14:textId="7EE1C518" w:rsidR="005E20A4" w:rsidRPr="003A7198" w:rsidRDefault="000D604B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rect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 xml:space="preserve"> costs</w:t>
            </w:r>
          </w:p>
          <w:p w14:paraId="1416C423" w14:textId="77777777" w:rsidR="005E20A4" w:rsidRPr="003A7198" w:rsidRDefault="005E20A4" w:rsidP="00317CB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</w:tc>
        <w:tc>
          <w:tcPr>
            <w:tcW w:w="952" w:type="pct"/>
            <w:tcBorders>
              <w:top w:val="nil"/>
              <w:left w:val="nil"/>
              <w:bottom w:val="nil"/>
              <w:right w:val="nil"/>
            </w:tcBorders>
          </w:tcPr>
          <w:p w14:paraId="486F3A0C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Hospital costs</w:t>
            </w:r>
          </w:p>
          <w:p w14:paraId="6E12CC34" w14:textId="77777777" w:rsidR="005E20A4" w:rsidRPr="003A7198" w:rsidRDefault="005E20A4" w:rsidP="00317CB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harmacy costs</w:t>
            </w:r>
          </w:p>
          <w:p w14:paraId="6230CBAB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</w:tc>
        <w:tc>
          <w:tcPr>
            <w:tcW w:w="2112" w:type="pct"/>
            <w:tcBorders>
              <w:top w:val="nil"/>
              <w:left w:val="nil"/>
              <w:bottom w:val="nil"/>
            </w:tcBorders>
          </w:tcPr>
          <w:p w14:paraId="45A03EBF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urrency Year: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 USD, 2009</w:t>
            </w:r>
          </w:p>
          <w:p w14:paraId="2F940871" w14:textId="3F09609E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  <w:u w:val="single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ost of Non-adherence:</w:t>
            </w:r>
          </w:p>
          <w:p w14:paraId="5D14B5D5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All cause: </w:t>
            </w:r>
          </w:p>
          <w:p w14:paraId="7306D1CC" w14:textId="7948D68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47411 ($</w:t>
            </w:r>
            <w:r w:rsidR="00663D55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55189.2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THC:$32522 ($</w:t>
            </w:r>
            <w:r w:rsidR="00663D55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37857.5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17634 ($</w:t>
            </w:r>
            <w:r w:rsidR="00663D55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0527.0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10909 ($</w:t>
            </w:r>
            <w:r w:rsidR="00663D55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2698.7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EDC:$458 ($</w:t>
            </w:r>
            <w:r w:rsidR="00663D55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533.1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</w:t>
            </w:r>
          </w:p>
          <w:p w14:paraId="67AB68E8" w14:textId="7A5B04C8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lastRenderedPageBreak/>
              <w:t>PC:$18410 ($</w:t>
            </w:r>
            <w:r w:rsidR="00663D55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1430.35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35E47867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sease state specific:</w:t>
            </w:r>
          </w:p>
          <w:p w14:paraId="13FC56F7" w14:textId="00686E44" w:rsidR="005E20A4" w:rsidRPr="003A7198" w:rsidRDefault="005E20A4" w:rsidP="006246C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33652 ($</w:t>
            </w:r>
            <w:r w:rsidR="00663D55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39172.9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THC:$18764 ($</w:t>
            </w:r>
            <w:r w:rsidR="00663D55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1842.4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12564 ($</w:t>
            </w:r>
            <w:r w:rsidR="00663D55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4625.25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5890 ($</w:t>
            </w:r>
            <w:r w:rsidR="00663D55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6856.3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EDC:$48 ($</w:t>
            </w:r>
            <w:r w:rsidR="00663D55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55.8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15150 ($</w:t>
            </w:r>
            <w:r w:rsidR="00663D55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7635.5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</w:tc>
      </w:tr>
      <w:tr w:rsidR="005E20A4" w:rsidRPr="003A7198" w14:paraId="1DCF6D80" w14:textId="77777777" w:rsidTr="000934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1" w:type="pct"/>
            <w:tcBorders>
              <w:top w:val="nil"/>
              <w:bottom w:val="nil"/>
              <w:right w:val="nil"/>
            </w:tcBorders>
          </w:tcPr>
          <w:p w14:paraId="032B2C98" w14:textId="681882F3" w:rsidR="005E20A4" w:rsidRPr="003A7198" w:rsidRDefault="005E20A4" w:rsidP="00317CBE">
            <w:pPr>
              <w:rPr>
                <w:rFonts w:ascii="Helvetica" w:hAnsi="Helvetica" w:cs="Times New Roman"/>
                <w:i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lastRenderedPageBreak/>
              <w:t>Wei et al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>
                <w:fldData xml:space="preserve">PEVuZE5vdGU+PENpdGU+PEF1dGhvcj5XZWk8L0F1dGhvcj48WWVhcj4yMDE0PC9ZZWFyPjxSZWNO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</w:fldData>
              </w:fldCha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 </w:instrText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>
                <w:fldData xml:space="preserve">PEVuZE5vdGU+PENpdGU+PEF1dGhvcj5XZWk8L0F1dGhvcj48WWVhcj4yMDE0PC9ZZWFyPjxSZWNO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</w:fldData>
              </w:fldCha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.DATA </w:instrText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separate"/>
            </w:r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[</w:t>
            </w:r>
            <w:hyperlink w:anchor="_ENREF_47" w:tooltip="Wei, 2014 #230" w:history="1">
              <w:r w:rsidR="00EB02C3" w:rsidRPr="003A7198">
                <w:rPr>
                  <w:rFonts w:ascii="Helvetica" w:hAnsi="Helvetica" w:cs="Times New Roman"/>
                  <w:i/>
                  <w:noProof/>
                  <w:sz w:val="16"/>
                  <w:szCs w:val="16"/>
                </w:rPr>
                <w:t>47</w:t>
              </w:r>
            </w:hyperlink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]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</w:p>
          <w:p w14:paraId="2A5A7DD0" w14:textId="77777777" w:rsidR="005E20A4" w:rsidRPr="003A7198" w:rsidRDefault="005E20A4" w:rsidP="00317CBE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2014</w:t>
            </w:r>
          </w:p>
          <w:p w14:paraId="6C99700D" w14:textId="77777777" w:rsidR="005E20A4" w:rsidRPr="003A7198" w:rsidRDefault="005E20A4" w:rsidP="00317CBE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US</w:t>
            </w:r>
          </w:p>
        </w:tc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14:paraId="747524C9" w14:textId="1D40F4D9" w:rsidR="005E20A4" w:rsidRPr="003A7198" w:rsidRDefault="000D604B" w:rsidP="00317CB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Direct 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>costs</w:t>
            </w:r>
          </w:p>
          <w:p w14:paraId="4D111759" w14:textId="77777777" w:rsidR="005E20A4" w:rsidRPr="003A7198" w:rsidRDefault="005E20A4" w:rsidP="00317CB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</w:tc>
        <w:tc>
          <w:tcPr>
            <w:tcW w:w="952" w:type="pct"/>
            <w:tcBorders>
              <w:top w:val="nil"/>
              <w:left w:val="nil"/>
              <w:bottom w:val="nil"/>
              <w:right w:val="nil"/>
            </w:tcBorders>
          </w:tcPr>
          <w:p w14:paraId="23B99391" w14:textId="77777777" w:rsidR="005E20A4" w:rsidRPr="003A7198" w:rsidRDefault="005E20A4" w:rsidP="00317CB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Hospital costs</w:t>
            </w:r>
          </w:p>
          <w:p w14:paraId="215EDA2D" w14:textId="77777777" w:rsidR="005E20A4" w:rsidRPr="003A7198" w:rsidRDefault="005E20A4" w:rsidP="00317CB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harmacy costs</w:t>
            </w:r>
          </w:p>
          <w:p w14:paraId="4EE4A22D" w14:textId="77777777" w:rsidR="005E20A4" w:rsidRPr="003A7198" w:rsidRDefault="005E20A4" w:rsidP="00317CB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</w:tc>
        <w:tc>
          <w:tcPr>
            <w:tcW w:w="2112" w:type="pct"/>
            <w:tcBorders>
              <w:top w:val="nil"/>
              <w:left w:val="nil"/>
              <w:bottom w:val="nil"/>
            </w:tcBorders>
          </w:tcPr>
          <w:p w14:paraId="22FB6243" w14:textId="77777777" w:rsidR="005E20A4" w:rsidRPr="003A7198" w:rsidRDefault="005E20A4" w:rsidP="00317CB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urrency Year: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 USD, 2007</w:t>
            </w:r>
          </w:p>
          <w:p w14:paraId="20F570FE" w14:textId="51DD1810" w:rsidR="005E20A4" w:rsidRPr="003A7198" w:rsidRDefault="005E20A4" w:rsidP="00317CB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ost of Non-adherence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:</w:t>
            </w:r>
          </w:p>
          <w:p w14:paraId="29F0F987" w14:textId="2E232D75" w:rsidR="005E20A4" w:rsidRPr="003A7198" w:rsidRDefault="005E20A4" w:rsidP="00317CB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90-100% adherence:</w:t>
            </w:r>
          </w:p>
          <w:p w14:paraId="0E000C37" w14:textId="1A0615B0" w:rsidR="005E20A4" w:rsidRPr="003A7198" w:rsidRDefault="005E20A4" w:rsidP="00DD1E8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36407 ($</w:t>
            </w:r>
            <w:r w:rsidR="00663D55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3540.2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15294 ($</w:t>
            </w:r>
            <w:r w:rsidR="00663D55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8290.58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10155 ($</w:t>
            </w:r>
            <w:r w:rsidR="00663D55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2144.6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10957 ($</w:t>
            </w:r>
            <w:r w:rsidR="00663D55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3103.8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0100BC1F" w14:textId="23E3D9A8" w:rsidR="005E20A4" w:rsidRPr="003A7198" w:rsidRDefault="005E20A4" w:rsidP="00DD1E8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80-89% adherence:</w:t>
            </w:r>
          </w:p>
          <w:p w14:paraId="0F4B20A5" w14:textId="2E92E016" w:rsidR="005E20A4" w:rsidRPr="003A7198" w:rsidRDefault="005E20A4" w:rsidP="00DD1E8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43417 ($</w:t>
            </w:r>
            <w:r w:rsidR="00663D55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51923.7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21603 ($</w:t>
            </w:r>
            <w:r w:rsidR="00663D55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5835.7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11838 ($</w:t>
            </w:r>
            <w:r w:rsidR="00663D55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4157.4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9976 ($</w:t>
            </w:r>
            <w:r w:rsidR="00663D55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1930.6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2EA5C83C" w14:textId="76683BA6" w:rsidR="005E20A4" w:rsidRPr="003A7198" w:rsidRDefault="005E20A4" w:rsidP="00317CB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≤79% adherence:</w:t>
            </w:r>
          </w:p>
          <w:p w14:paraId="0FF3FA21" w14:textId="733C4C26" w:rsidR="005E20A4" w:rsidRPr="003A7198" w:rsidRDefault="005E20A4" w:rsidP="006246C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45867 ($</w:t>
            </w:r>
            <w:r w:rsidR="00663D55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54853.8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24727 ($</w:t>
            </w:r>
            <w:r w:rsidR="00663D55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9571.8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12889 ($</w:t>
            </w:r>
            <w:r w:rsidR="00663D55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5414.3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</w:t>
            </w:r>
            <w:r w:rsidR="00663D55" w:rsidRPr="003A7198">
              <w:rPr>
                <w:rFonts w:ascii="Helvetica" w:hAnsi="Helvetica" w:cs="Times New Roman"/>
                <w:sz w:val="16"/>
                <w:szCs w:val="16"/>
              </w:rPr>
              <w:t xml:space="preserve"> 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PC:$8251 ($</w:t>
            </w:r>
            <w:r w:rsidR="00663D55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9867.6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</w:tc>
      </w:tr>
      <w:tr w:rsidR="005E20A4" w:rsidRPr="003A7198" w14:paraId="414D5D6E" w14:textId="77777777" w:rsidTr="0009344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1" w:type="pct"/>
            <w:tcBorders>
              <w:top w:val="nil"/>
              <w:bottom w:val="nil"/>
              <w:right w:val="nil"/>
            </w:tcBorders>
          </w:tcPr>
          <w:p w14:paraId="39A8931A" w14:textId="18D1A847" w:rsidR="005E20A4" w:rsidRPr="003A7198" w:rsidRDefault="005E20A4" w:rsidP="00317CBE">
            <w:pPr>
              <w:rPr>
                <w:rFonts w:ascii="Helvetica" w:hAnsi="Helvetica" w:cs="Times New Roman"/>
                <w:i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>White et al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/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 &lt;EndNote&gt;&lt;Cite&gt;&lt;Author&gt;White&lt;/Author&gt;&lt;Year&gt;2003&lt;/Year&gt;&lt;RecNum&gt;23&lt;/RecNum&gt;&lt;DisplayText&gt;[48]&lt;/DisplayText&gt;&lt;record&gt;&lt;rec-number&gt;23&lt;/rec-number&gt;&lt;foreign-keys&gt;&lt;key app="EN" db-id="xx5fvewt3vzsdkepeftxvpv0f2d2fpxd52es" timestamp="1447219703"&gt;23&lt;/key&gt;&lt;/foreign-keys&gt;&lt;ref-type name="Journal Article"&gt;17&lt;/ref-type&gt;&lt;contributors&gt;&lt;authors&gt;&lt;author&gt;White, T. Jeffrey; Vanderplas, Ann; Ory, Caron; Dezii, Christopher M.; Chang, Eunice&lt;/author&gt;&lt;/authors&gt;&lt;/contributors&gt;&lt;titles&gt;&lt;title&gt;Economic Impact of Patient Adherence with Antidepressant Therapy Within a Managed Care Organization&lt;/title&gt;&lt;secondary-title&gt;Disease Management &amp;amp; Health Outcomes&lt;/secondary-title&gt;&lt;/titles&gt;&lt;periodical&gt;&lt;full-title&gt;Disease Management &amp;amp; Health Outcomes&lt;/full-title&gt;&lt;/periodical&gt;&lt;pages&gt;817-822&lt;/pages&gt;&lt;volume&gt;11&lt;/volume&gt;&lt;number&gt;12&lt;/number&gt;&lt;dates&gt;&lt;year&gt;2003&lt;/year&gt;&lt;/dates&gt;&lt;isbn&gt;1173-8790&lt;/isbn&gt;&lt;urls&gt;&lt;/urls&gt;&lt;electronic-resource-num&gt;10.2165/00115677-200311120-00006&lt;/electronic-resource-num&gt;&lt;/record&gt;&lt;/Cite&gt;&lt;/EndNote&gt;</w:instrTex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separate"/>
            </w:r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[</w:t>
            </w:r>
            <w:hyperlink w:anchor="_ENREF_48" w:tooltip="White, 2003 #23" w:history="1">
              <w:r w:rsidR="00EB02C3" w:rsidRPr="003A7198">
                <w:rPr>
                  <w:rFonts w:ascii="Helvetica" w:hAnsi="Helvetica" w:cs="Times New Roman"/>
                  <w:i/>
                  <w:noProof/>
                  <w:sz w:val="16"/>
                  <w:szCs w:val="16"/>
                </w:rPr>
                <w:t>48</w:t>
              </w:r>
            </w:hyperlink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]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</w:p>
          <w:p w14:paraId="132030DA" w14:textId="77777777" w:rsidR="005E20A4" w:rsidRPr="003A7198" w:rsidRDefault="005E20A4" w:rsidP="00317CBE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2003</w:t>
            </w:r>
          </w:p>
          <w:p w14:paraId="54FEDDF5" w14:textId="77777777" w:rsidR="005E20A4" w:rsidRPr="003A7198" w:rsidRDefault="005E20A4" w:rsidP="00317CBE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US</w:t>
            </w:r>
          </w:p>
        </w:tc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14:paraId="036CEB28" w14:textId="2A9D417E" w:rsidR="005E20A4" w:rsidRPr="003A7198" w:rsidRDefault="000D604B" w:rsidP="00317CB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rect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 xml:space="preserve"> costs</w:t>
            </w:r>
          </w:p>
          <w:p w14:paraId="0486168E" w14:textId="77777777" w:rsidR="005E20A4" w:rsidRPr="003A7198" w:rsidRDefault="005E20A4" w:rsidP="00317CB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</w:tc>
        <w:tc>
          <w:tcPr>
            <w:tcW w:w="952" w:type="pct"/>
            <w:tcBorders>
              <w:top w:val="nil"/>
              <w:left w:val="nil"/>
              <w:bottom w:val="nil"/>
              <w:right w:val="nil"/>
            </w:tcBorders>
          </w:tcPr>
          <w:p w14:paraId="271C01D5" w14:textId="4889D5FE" w:rsidR="005E20A4" w:rsidRPr="003A7198" w:rsidRDefault="005E20A4" w:rsidP="00317CB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harmacy costs</w:t>
            </w:r>
          </w:p>
          <w:p w14:paraId="6AE34E68" w14:textId="0D1F28B1" w:rsidR="005E20A4" w:rsidRPr="003A7198" w:rsidRDefault="005E20A4" w:rsidP="00317CB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rimary Care costs</w:t>
            </w:r>
          </w:p>
          <w:p w14:paraId="787EFD5A" w14:textId="77777777" w:rsidR="005E20A4" w:rsidRPr="003A7198" w:rsidRDefault="005E20A4" w:rsidP="00317CB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</w:tc>
        <w:tc>
          <w:tcPr>
            <w:tcW w:w="2112" w:type="pct"/>
            <w:tcBorders>
              <w:top w:val="nil"/>
              <w:left w:val="nil"/>
              <w:bottom w:val="nil"/>
            </w:tcBorders>
          </w:tcPr>
          <w:p w14:paraId="00E842AE" w14:textId="77777777" w:rsidR="005E20A4" w:rsidRPr="003A7198" w:rsidRDefault="005E20A4" w:rsidP="00317CB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urrency Year: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 USD, 1999</w:t>
            </w:r>
          </w:p>
          <w:p w14:paraId="157794C4" w14:textId="6B4254D3" w:rsidR="00663D55" w:rsidRPr="003A7198" w:rsidRDefault="005E20A4" w:rsidP="005E20A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 xml:space="preserve">Cost of Non-adherence:  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TC:$11815 ($</w:t>
            </w:r>
            <w:r w:rsidR="00663D55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7176.4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1123 ($</w:t>
            </w:r>
          </w:p>
          <w:p w14:paraId="62E9E043" w14:textId="7106AA4F" w:rsidR="005E20A4" w:rsidRPr="003A7198" w:rsidRDefault="00663D55" w:rsidP="006246C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632.59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>), MC:$10692 ($</w:t>
            </w:r>
            <w:r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5543.87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</w:tc>
      </w:tr>
      <w:tr w:rsidR="005E20A4" w:rsidRPr="003A7198" w14:paraId="473F0CE8" w14:textId="77777777" w:rsidTr="000934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1" w:type="pct"/>
            <w:tcBorders>
              <w:top w:val="nil"/>
              <w:bottom w:val="nil"/>
              <w:right w:val="nil"/>
            </w:tcBorders>
          </w:tcPr>
          <w:p w14:paraId="50062A43" w14:textId="31E9F3C9" w:rsidR="005E20A4" w:rsidRPr="003A7198" w:rsidRDefault="005E20A4" w:rsidP="00317CBE">
            <w:pPr>
              <w:rPr>
                <w:rFonts w:ascii="Helvetica" w:hAnsi="Helvetica" w:cs="Times New Roman"/>
                <w:i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>White et al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/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 &lt;EndNote&gt;&lt;Cite&gt;&lt;Author&gt;White&lt;/Author&gt;&lt;Year&gt;2004&lt;/Year&gt;&lt;RecNum&gt;22&lt;/RecNum&gt;&lt;DisplayText&gt;[49]&lt;/DisplayText&gt;&lt;record&gt;&lt;rec-number&gt;22&lt;/rec-number&gt;&lt;foreign-keys&gt;&lt;key app="EN" db-id="xx5fvewt3vzsdkepeftxvpv0f2d2fpxd52es" timestamp="1447219703"&gt;22&lt;/key&gt;&lt;/foreign-keys&gt;&lt;ref-type name="Journal Article"&gt;17&lt;/ref-type&gt;&lt;contributors&gt;&lt;authors&gt;&lt;author&gt;White, T. Jeffrey; Vanderplas, Ann; Chang, Eunice; Dezii, Christopher M.; Abrams, Geoffrey D.&lt;/author&gt;&lt;/authors&gt;&lt;/contributors&gt;&lt;titles&gt;&lt;title&gt;The Costs of Non-Adherence to Oral Antihyperglycemic Medication in Individuals with Diabetes Mellitus and Concomitant Diabetes Mellitus and Cardiovascular Disease in a Managed Care Environment&lt;/title&gt;&lt;secondary-title&gt;Disease Management &amp;amp; Health Outcomes&lt;/secondary-title&gt;&lt;/titles&gt;&lt;periodical&gt;&lt;full-title&gt;Disease Management &amp;amp; Health Outcomes&lt;/full-title&gt;&lt;/periodical&gt;&lt;pages&gt;181-188&lt;/pages&gt;&lt;volume&gt;12&lt;/volume&gt;&lt;number&gt;3&lt;/number&gt;&lt;dates&gt;&lt;year&gt;2004&lt;/year&gt;&lt;/dates&gt;&lt;isbn&gt;1173-8790&lt;/isbn&gt;&lt;urls&gt;&lt;/urls&gt;&lt;electronic-resource-num&gt;10.2165/00115677-200412030-00004&lt;/electronic-resource-num&gt;&lt;/record&gt;&lt;/Cite&gt;&lt;/EndNote&gt;</w:instrTex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separate"/>
            </w:r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[</w:t>
            </w:r>
            <w:hyperlink w:anchor="_ENREF_49" w:tooltip="White, 2004 #22" w:history="1">
              <w:r w:rsidR="00EB02C3" w:rsidRPr="003A7198">
                <w:rPr>
                  <w:rFonts w:ascii="Helvetica" w:hAnsi="Helvetica" w:cs="Times New Roman"/>
                  <w:i/>
                  <w:noProof/>
                  <w:sz w:val="16"/>
                  <w:szCs w:val="16"/>
                </w:rPr>
                <w:t>49</w:t>
              </w:r>
            </w:hyperlink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]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</w:p>
          <w:p w14:paraId="17903C5C" w14:textId="77777777" w:rsidR="005E20A4" w:rsidRPr="003A7198" w:rsidRDefault="005E20A4" w:rsidP="00317CBE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2004</w:t>
            </w:r>
          </w:p>
          <w:p w14:paraId="13685E1B" w14:textId="77777777" w:rsidR="005E20A4" w:rsidRPr="003A7198" w:rsidRDefault="005E20A4" w:rsidP="00317CBE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US</w:t>
            </w:r>
          </w:p>
        </w:tc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14:paraId="65D05074" w14:textId="34E2FEBF" w:rsidR="005E20A4" w:rsidRPr="003A7198" w:rsidRDefault="000D604B" w:rsidP="00317CB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rect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 xml:space="preserve"> costs</w:t>
            </w:r>
          </w:p>
          <w:p w14:paraId="03AB726C" w14:textId="4AC99411" w:rsidR="005E20A4" w:rsidRPr="003A7198" w:rsidRDefault="005E20A4" w:rsidP="00317CB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</w:tc>
        <w:tc>
          <w:tcPr>
            <w:tcW w:w="952" w:type="pct"/>
            <w:tcBorders>
              <w:top w:val="nil"/>
              <w:left w:val="nil"/>
              <w:bottom w:val="nil"/>
              <w:right w:val="nil"/>
            </w:tcBorders>
          </w:tcPr>
          <w:p w14:paraId="63514B82" w14:textId="765B4ED6" w:rsidR="005E20A4" w:rsidRPr="003A7198" w:rsidRDefault="005E20A4" w:rsidP="00317CB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harmacy costs</w:t>
            </w:r>
          </w:p>
          <w:p w14:paraId="27EC52D1" w14:textId="3E4DAF99" w:rsidR="005E20A4" w:rsidRPr="003A7198" w:rsidRDefault="005E20A4" w:rsidP="00317CB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rimary Care costs</w:t>
            </w:r>
          </w:p>
          <w:p w14:paraId="455663C9" w14:textId="77777777" w:rsidR="005E20A4" w:rsidRPr="003A7198" w:rsidRDefault="005E20A4" w:rsidP="00317CB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  <w:p w14:paraId="3BAF8786" w14:textId="77777777" w:rsidR="005E20A4" w:rsidRPr="003A7198" w:rsidRDefault="005E20A4" w:rsidP="00CD461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</w:tc>
        <w:tc>
          <w:tcPr>
            <w:tcW w:w="2112" w:type="pct"/>
            <w:tcBorders>
              <w:top w:val="nil"/>
              <w:left w:val="nil"/>
              <w:bottom w:val="nil"/>
            </w:tcBorders>
          </w:tcPr>
          <w:p w14:paraId="574572FE" w14:textId="77777777" w:rsidR="005E20A4" w:rsidRPr="003A7198" w:rsidRDefault="005E20A4" w:rsidP="00317CB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urrency Year: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 USD, 2000</w:t>
            </w:r>
          </w:p>
          <w:p w14:paraId="4231030F" w14:textId="77777777" w:rsidR="005E20A4" w:rsidRPr="003A7198" w:rsidRDefault="005E20A4" w:rsidP="00317CB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ost of Non-adherence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: </w:t>
            </w:r>
          </w:p>
          <w:p w14:paraId="6DD4FEDE" w14:textId="77777777" w:rsidR="00663D55" w:rsidRPr="003A7198" w:rsidRDefault="005E20A4" w:rsidP="00317CB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Adjusted ≥95% adherence: </w:t>
            </w:r>
          </w:p>
          <w:p w14:paraId="1E59638D" w14:textId="78BCFC05" w:rsidR="005E20A4" w:rsidRPr="003A7198" w:rsidRDefault="005E20A4" w:rsidP="00317CB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4835 ($</w:t>
            </w:r>
            <w:r w:rsidR="00663D55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6872.8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1429 ($</w:t>
            </w:r>
            <w:r w:rsidR="00663D55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031.2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3406 ($</w:t>
            </w:r>
            <w:r w:rsidR="00663D55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841.5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21F6EA5F" w14:textId="77777777" w:rsidR="005E20A4" w:rsidRPr="003A7198" w:rsidRDefault="005E20A4" w:rsidP="00317CB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Adjusted 75-95% adherence:</w:t>
            </w:r>
          </w:p>
          <w:p w14:paraId="58F277ED" w14:textId="242F04D6" w:rsidR="005E20A4" w:rsidRPr="003A7198" w:rsidRDefault="005E20A4" w:rsidP="00317CB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5314 ($</w:t>
            </w:r>
            <w:r w:rsidR="00663D55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7553.7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1157 ($</w:t>
            </w:r>
            <w:r w:rsidR="00BD4B74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644.65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4157 ($</w:t>
            </w:r>
            <w:r w:rsidR="00BD4B74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5909.0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) </w:t>
            </w:r>
          </w:p>
          <w:p w14:paraId="27736FDD" w14:textId="77777777" w:rsidR="00BD4B74" w:rsidRPr="003A7198" w:rsidRDefault="005E20A4" w:rsidP="00317CB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Adjusted &lt;75% adherence: </w:t>
            </w:r>
          </w:p>
          <w:p w14:paraId="4D630E5F" w14:textId="5078704B" w:rsidR="005E20A4" w:rsidRPr="003A7198" w:rsidRDefault="005E20A4" w:rsidP="00317CB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5706 ($</w:t>
            </w:r>
            <w:r w:rsidR="00BD4B74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8110.9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762 ($</w:t>
            </w:r>
            <w:r w:rsidR="00BD4B74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083.1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4944 ($</w:t>
            </w:r>
            <w:r w:rsidR="00BD4B74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7027.7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6C2B21A2" w14:textId="1AB865E7" w:rsidR="005E20A4" w:rsidRPr="003A7198" w:rsidRDefault="005E20A4" w:rsidP="00317CB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Unadjusted ≥95% adherence:</w:t>
            </w:r>
          </w:p>
          <w:p w14:paraId="1743350F" w14:textId="31DDD1D2" w:rsidR="005E20A4" w:rsidRPr="003A7198" w:rsidRDefault="005E20A4" w:rsidP="00317CB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4809 ($</w:t>
            </w:r>
            <w:r w:rsidR="00BD4B74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6835.88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1402 ($</w:t>
            </w:r>
            <w:r w:rsidR="00BD4B74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992.9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3407 ($</w:t>
            </w:r>
            <w:r w:rsidR="00BD4B74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842.9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45749A84" w14:textId="1D04C774" w:rsidR="005E20A4" w:rsidRPr="003A7198" w:rsidRDefault="005E20A4" w:rsidP="00DD1E8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Unadjusted 75-95% adherence:</w:t>
            </w:r>
          </w:p>
          <w:p w14:paraId="3CCE7046" w14:textId="4754841B" w:rsidR="005E20A4" w:rsidRPr="003A7198" w:rsidRDefault="005E20A4" w:rsidP="00317CB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5333 ($</w:t>
            </w:r>
            <w:r w:rsidR="00BD4B74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7580.7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1153 ($</w:t>
            </w:r>
            <w:r w:rsidR="00BD4B74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638.95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4180 ($</w:t>
            </w:r>
            <w:r w:rsidR="00BD4B74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5941.7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56B5EF5E" w14:textId="6D7F5CB6" w:rsidR="005E20A4" w:rsidRPr="003A7198" w:rsidRDefault="005E20A4" w:rsidP="00DD1E8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Unadjusted &lt;75% adherence:</w:t>
            </w:r>
          </w:p>
          <w:p w14:paraId="3119D64D" w14:textId="46804FE6" w:rsidR="005E20A4" w:rsidRPr="003A7198" w:rsidRDefault="005E20A4" w:rsidP="006246C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5605 ($</w:t>
            </w:r>
            <w:r w:rsidR="00BD4B74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7967.3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766 ($</w:t>
            </w:r>
            <w:r w:rsidR="00BD4B74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088.8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4839 ($</w:t>
            </w:r>
            <w:r w:rsidR="00BD4B74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6878.5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</w:tc>
      </w:tr>
      <w:tr w:rsidR="005E20A4" w:rsidRPr="003A7198" w14:paraId="2E61AB57" w14:textId="77777777" w:rsidTr="0009344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1" w:type="pct"/>
            <w:tcBorders>
              <w:top w:val="nil"/>
              <w:bottom w:val="nil"/>
              <w:right w:val="nil"/>
            </w:tcBorders>
          </w:tcPr>
          <w:p w14:paraId="58DEFE51" w14:textId="3BB17A2A" w:rsidR="005E20A4" w:rsidRPr="003A7198" w:rsidRDefault="005E20A4" w:rsidP="0088182C">
            <w:pPr>
              <w:rPr>
                <w:rFonts w:ascii="Helvetica" w:hAnsi="Helvetica" w:cs="Times New Roman"/>
                <w:i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>Wu et al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>
                <w:fldData xml:space="preserve">PEVuZE5vdGU+PENpdGU+PEF1dGhvcj5XdTwvQXV0aG9yPjxZZWFyPjIwMTE8L1llYXI+PFJlY051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</w:fldData>
              </w:fldCha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 </w:instrText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>
                <w:fldData xml:space="preserve">PEVuZE5vdGU+PENpdGU+PEF1dGhvcj5XdTwvQXV0aG9yPjxZZWFyPjIwMTE8L1llYXI+PFJlY051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</w:fldData>
              </w:fldCha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.DATA </w:instrText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separate"/>
            </w:r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[</w:t>
            </w:r>
            <w:hyperlink w:anchor="_ENREF_50" w:tooltip="Wu, 2011 #234" w:history="1">
              <w:r w:rsidR="00EB02C3" w:rsidRPr="003A7198">
                <w:rPr>
                  <w:rFonts w:ascii="Helvetica" w:hAnsi="Helvetica" w:cs="Times New Roman"/>
                  <w:i/>
                  <w:noProof/>
                  <w:sz w:val="16"/>
                  <w:szCs w:val="16"/>
                </w:rPr>
                <w:t>50</w:t>
              </w:r>
            </w:hyperlink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]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</w:p>
          <w:p w14:paraId="7DCF41B0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2011</w:t>
            </w:r>
          </w:p>
          <w:p w14:paraId="1317FC18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US</w:t>
            </w:r>
          </w:p>
        </w:tc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14:paraId="6BF8EE02" w14:textId="4034D639" w:rsidR="005E20A4" w:rsidRPr="003A7198" w:rsidRDefault="000D604B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rect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 xml:space="preserve"> Costs</w:t>
            </w:r>
          </w:p>
          <w:p w14:paraId="47CFC181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</w:tc>
        <w:tc>
          <w:tcPr>
            <w:tcW w:w="952" w:type="pct"/>
            <w:tcBorders>
              <w:top w:val="nil"/>
              <w:left w:val="nil"/>
              <w:bottom w:val="nil"/>
              <w:right w:val="nil"/>
            </w:tcBorders>
          </w:tcPr>
          <w:p w14:paraId="083F5898" w14:textId="7F68C2F9" w:rsidR="005E20A4" w:rsidRPr="003A7198" w:rsidRDefault="005E20A4" w:rsidP="00317CB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harmacy Costs</w:t>
            </w:r>
          </w:p>
          <w:p w14:paraId="710CBEE5" w14:textId="3F599FB3" w:rsidR="005E20A4" w:rsidRPr="003A7198" w:rsidRDefault="005E20A4" w:rsidP="00317CB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Primary Care costs </w:t>
            </w:r>
          </w:p>
          <w:p w14:paraId="013673D3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</w:tc>
        <w:tc>
          <w:tcPr>
            <w:tcW w:w="2112" w:type="pct"/>
            <w:tcBorders>
              <w:top w:val="nil"/>
              <w:left w:val="nil"/>
              <w:bottom w:val="nil"/>
            </w:tcBorders>
          </w:tcPr>
          <w:p w14:paraId="7807479E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urrency Year: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 USD, 2005</w:t>
            </w:r>
          </w:p>
          <w:p w14:paraId="3BB84E52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ost of Non-adherence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: </w:t>
            </w:r>
          </w:p>
          <w:p w14:paraId="54D551E5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all cause: </w:t>
            </w:r>
          </w:p>
          <w:p w14:paraId="4A536AD0" w14:textId="17EAB54F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HC:$17807 ($</w:t>
            </w:r>
            <w:r w:rsidR="00BD4B74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2533.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4915 ($</w:t>
            </w:r>
            <w:r w:rsidR="00BD4B74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6219.4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 MC:$12892 ($</w:t>
            </w:r>
            <w:r w:rsidR="00BD4B74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6313.6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7D35957C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Disease state specific: </w:t>
            </w:r>
          </w:p>
          <w:p w14:paraId="0BB4B3C8" w14:textId="380D8C5F" w:rsidR="005E20A4" w:rsidRPr="003A7198" w:rsidRDefault="005E20A4" w:rsidP="006246C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HC:$2789 ($</w:t>
            </w:r>
            <w:r w:rsidR="00BD4B74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3529.2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489</w:t>
            </w:r>
            <w:r w:rsidR="00BD4B74" w:rsidRPr="003A7198">
              <w:rPr>
                <w:rFonts w:ascii="Helvetica" w:hAnsi="Helvetica" w:cs="Times New Roman"/>
                <w:sz w:val="16"/>
                <w:szCs w:val="16"/>
              </w:rPr>
              <w:t xml:space="preserve"> 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($</w:t>
            </w:r>
            <w:r w:rsidR="00BD4B74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618.78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 MC:$2300 ($</w:t>
            </w:r>
            <w:r w:rsidR="00BD4B74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910.4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</w:tc>
      </w:tr>
      <w:tr w:rsidR="005E20A4" w:rsidRPr="003A7198" w14:paraId="2396E92F" w14:textId="77777777" w:rsidTr="000934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1" w:type="pct"/>
            <w:tcBorders>
              <w:top w:val="nil"/>
              <w:bottom w:val="nil"/>
              <w:right w:val="nil"/>
            </w:tcBorders>
          </w:tcPr>
          <w:p w14:paraId="73F6FE78" w14:textId="2594E521" w:rsidR="005E20A4" w:rsidRPr="003A7198" w:rsidRDefault="005E20A4" w:rsidP="0088182C">
            <w:pPr>
              <w:rPr>
                <w:rFonts w:ascii="Helvetica" w:hAnsi="Helvetica" w:cs="Times New Roman"/>
                <w:i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>Wu et al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/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 &lt;EndNote&gt;&lt;Cite&gt;&lt;Author&gt;Wu&lt;/Author&gt;&lt;Year&gt;2009&lt;/Year&gt;&lt;RecNum&gt;235&lt;/RecNum&gt;&lt;DisplayText&gt;[51]&lt;/DisplayText&gt;&lt;record&gt;&lt;rec-number&gt;235&lt;/rec-number&gt;&lt;foreign-keys&gt;&lt;key app="EN" db-id="xx5fvewt3vzsdkepeftxvpv0f2d2fpxd52es" timestamp="1447219864"&gt;235&lt;/key&gt;&lt;/foreign-keys&gt;&lt;ref-type name="Journal Article"&gt;17&lt;/ref-type&gt;&lt;contributors&gt;&lt;authors&gt;&lt;author&gt;Wu, N&lt;/author&gt;&lt;author&gt;Chen, S&lt;/author&gt;&lt;author&gt;Boulanger, L&lt;/author&gt;&lt;author&gt;Fraser, K&lt;/author&gt;&lt;author&gt;Bledsoe, S L&lt;/author&gt;&lt;author&gt;Zhao, Y&lt;/author&gt;&lt;/authors&gt;&lt;/contributors&gt;&lt;titles&gt;&lt;title&gt;Duloxetine compliance and its association with healthcare costs among patients with diabetic peripheral neuropathic pain.&lt;/title&gt;&lt;secondary-title&gt;Journal of medical economics&lt;/secondary-title&gt;&lt;/titles&gt;&lt;periodical&gt;&lt;full-title&gt;J Med Econ&lt;/full-title&gt;&lt;abbr-1&gt;Journal of medical economics&lt;/abbr-1&gt;&lt;/periodical&gt;&lt;pages&gt;192-202&lt;/pages&gt;&lt;volume&gt;12&lt;/volume&gt;&lt;keywords&gt;&lt;keyword&gt;Aged&lt;/keyword&gt;&lt;keyword&gt;Aged, 80 and over&lt;/keyword&gt;&lt;keyword&gt;Cost-Benefit Analysis&lt;/keyword&gt;&lt;keyword&gt;Diabetic Nephropathies&lt;/keyword&gt;&lt;keyword&gt;Diabetic Nephropathies: complications&lt;/keyword&gt;&lt;keyword&gt;Diabetic Nephropathies: drug therapy&lt;/keyword&gt;&lt;keyword&gt;Diabetic Nephropathies: economics&lt;/keyword&gt;&lt;keyword&gt;Drug Costs&lt;/keyword&gt;&lt;keyword&gt;Female&lt;/keyword&gt;&lt;keyword&gt;Health Care Costs&lt;/keyword&gt;&lt;keyword&gt;Humans&lt;/keyword&gt;&lt;keyword&gt;Insurance Claim Review&lt;/keyword&gt;&lt;keyword&gt;Male&lt;/keyword&gt;&lt;keyword&gt;Medication Adherence&lt;/keyword&gt;&lt;keyword&gt;Medication Adherence: statistics &amp;amp; numerical data&lt;/keyword&gt;&lt;keyword&gt;Middle Aged&lt;/keyword&gt;&lt;keyword&gt;Retrospective Studies&lt;/keyword&gt;&lt;keyword&gt;Thiophenes&lt;/keyword&gt;&lt;keyword&gt;Thiophenes: administration &amp;amp; dosage&lt;/keyword&gt;&lt;keyword&gt;Thiophenes: economics&lt;/keyword&gt;&lt;keyword&gt;United States&lt;/keyword&gt;&lt;/keywords&gt;&lt;dates&gt;&lt;year&gt;2009&lt;/year&gt;&lt;/dates&gt;&lt;accession-num&gt;19705975&lt;/accession-num&gt;&lt;urls&gt;&lt;/urls&gt;&lt;electronic-resource-num&gt;10.3111/13696990903240559&lt;/electronic-resource-num&gt;&lt;/record&gt;&lt;/Cite&gt;&lt;/EndNote&gt;</w:instrTex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separate"/>
            </w:r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[</w:t>
            </w:r>
            <w:hyperlink w:anchor="_ENREF_51" w:tooltip="Wu, 2009 #235" w:history="1">
              <w:r w:rsidR="00EB02C3" w:rsidRPr="003A7198">
                <w:rPr>
                  <w:rFonts w:ascii="Helvetica" w:hAnsi="Helvetica" w:cs="Times New Roman"/>
                  <w:i/>
                  <w:noProof/>
                  <w:sz w:val="16"/>
                  <w:szCs w:val="16"/>
                </w:rPr>
                <w:t>51</w:t>
              </w:r>
            </w:hyperlink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]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</w:p>
          <w:p w14:paraId="658D47F0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2009</w:t>
            </w:r>
          </w:p>
          <w:p w14:paraId="780DB640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US</w:t>
            </w:r>
          </w:p>
        </w:tc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14:paraId="5021C47B" w14:textId="1CBB2FA1" w:rsidR="005E20A4" w:rsidRPr="003A7198" w:rsidRDefault="000D604B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Direct 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>costs</w:t>
            </w:r>
          </w:p>
          <w:p w14:paraId="3A7B7EC5" w14:textId="77777777" w:rsidR="005E20A4" w:rsidRPr="003A7198" w:rsidRDefault="005E20A4" w:rsidP="00317CB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</w:tc>
        <w:tc>
          <w:tcPr>
            <w:tcW w:w="952" w:type="pct"/>
            <w:tcBorders>
              <w:top w:val="nil"/>
              <w:left w:val="nil"/>
              <w:bottom w:val="nil"/>
              <w:right w:val="nil"/>
            </w:tcBorders>
          </w:tcPr>
          <w:p w14:paraId="2EBB2E79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Hospital costs</w:t>
            </w:r>
          </w:p>
          <w:p w14:paraId="5DF2A8CE" w14:textId="77777777" w:rsidR="005E20A4" w:rsidRPr="003A7198" w:rsidRDefault="005E20A4" w:rsidP="00317CB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Pharmacy costs </w:t>
            </w:r>
          </w:p>
          <w:p w14:paraId="4142C04D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</w:tc>
        <w:tc>
          <w:tcPr>
            <w:tcW w:w="2112" w:type="pct"/>
            <w:tcBorders>
              <w:top w:val="nil"/>
              <w:left w:val="nil"/>
              <w:bottom w:val="nil"/>
            </w:tcBorders>
          </w:tcPr>
          <w:p w14:paraId="1D1B95F8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urrency Year: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 USD, 2006</w:t>
            </w:r>
          </w:p>
          <w:p w14:paraId="5A8395E4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ost of Non-adherence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: </w:t>
            </w:r>
          </w:p>
          <w:p w14:paraId="46550217" w14:textId="0CA60C81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adjusted all cause, commercial: </w:t>
            </w:r>
          </w:p>
          <w:p w14:paraId="1305D1F7" w14:textId="303F57E4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HC:$32407 ($</w:t>
            </w:r>
            <w:r w:rsidR="00BD4B74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39785.38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12851</w:t>
            </w:r>
            <w:r w:rsidR="00BD4B74" w:rsidRPr="003A7198">
              <w:rPr>
                <w:rFonts w:ascii="Helvetica" w:hAnsi="Helvetica" w:cs="Times New Roman"/>
                <w:sz w:val="16"/>
                <w:szCs w:val="16"/>
              </w:rPr>
              <w:t xml:space="preserve"> 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($</w:t>
            </w:r>
            <w:r w:rsidR="00BD4B74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5492.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11888 ($</w:t>
            </w:r>
            <w:r w:rsidR="00BD4B74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4594.6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$7667 ($</w:t>
            </w:r>
            <w:r w:rsidR="00BD4B74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9412.60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23994791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Adjusted all cause, </w:t>
            </w:r>
            <w:proofErr w:type="spellStart"/>
            <w:r w:rsidRPr="003A7198">
              <w:rPr>
                <w:rFonts w:ascii="Helvetica" w:hAnsi="Helvetica" w:cs="Times New Roman"/>
                <w:sz w:val="16"/>
                <w:szCs w:val="16"/>
              </w:rPr>
              <w:t>medicare</w:t>
            </w:r>
            <w:proofErr w:type="spellEnd"/>
            <w:r w:rsidRPr="003A7198">
              <w:rPr>
                <w:rFonts w:ascii="Helvetica" w:hAnsi="Helvetica" w:cs="Times New Roman"/>
                <w:sz w:val="16"/>
                <w:szCs w:val="16"/>
              </w:rPr>
              <w:t>:</w:t>
            </w:r>
          </w:p>
          <w:p w14:paraId="40EC6C3C" w14:textId="00E99CB8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HC:$24622 ($</w:t>
            </w:r>
            <w:r w:rsidR="00BD4B74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30227.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 6754 ($</w:t>
            </w:r>
            <w:r w:rsidR="00BD4B74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8291.7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10598 ($</w:t>
            </w:r>
            <w:r w:rsidR="00BD4B74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3010.9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7270 ($</w:t>
            </w:r>
            <w:r w:rsidR="00BD4B74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8925.2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4B9FCBC3" w14:textId="7FEF3D8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Adjusted disease state specific, diabetes commercial:</w:t>
            </w:r>
          </w:p>
          <w:p w14:paraId="46340681" w14:textId="43712FA0" w:rsidR="005E20A4" w:rsidRPr="003A7198" w:rsidRDefault="005E20A4" w:rsidP="00295BE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HC:$10024 ($</w:t>
            </w:r>
            <w:r w:rsidR="00BD4B74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2306.25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2232 ($</w:t>
            </w:r>
            <w:r w:rsidR="00BD4B74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740.1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 OC:$1989 ($</w:t>
            </w:r>
            <w:r w:rsidR="00BD4B74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441.8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1451 ($</w:t>
            </w:r>
            <w:r w:rsidR="00BD4B74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781.3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2725FF52" w14:textId="6BA1A74A" w:rsidR="005E20A4" w:rsidRPr="003A7198" w:rsidRDefault="005E20A4" w:rsidP="00295BE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lastRenderedPageBreak/>
              <w:t xml:space="preserve">Adjusted disease state specific, diabetes </w:t>
            </w:r>
            <w:proofErr w:type="spellStart"/>
            <w:r w:rsidRPr="003A7198">
              <w:rPr>
                <w:rFonts w:ascii="Helvetica" w:hAnsi="Helvetica" w:cs="Times New Roman"/>
                <w:sz w:val="16"/>
                <w:szCs w:val="16"/>
              </w:rPr>
              <w:t>medicare</w:t>
            </w:r>
            <w:proofErr w:type="spellEnd"/>
            <w:r w:rsidRPr="003A7198">
              <w:rPr>
                <w:rFonts w:ascii="Helvetica" w:hAnsi="Helvetica" w:cs="Times New Roman"/>
                <w:sz w:val="16"/>
                <w:szCs w:val="16"/>
              </w:rPr>
              <w:t>:</w:t>
            </w:r>
          </w:p>
          <w:p w14:paraId="1FFE0B4D" w14:textId="31EE1F4C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HC:$5015 ($</w:t>
            </w:r>
            <w:r w:rsidR="00BD4B74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6156.80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2606 ($</w:t>
            </w:r>
            <w:r w:rsidR="00BD4B74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3199.3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1231 ($</w:t>
            </w:r>
            <w:r w:rsidR="00BD4B74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511.2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1179 ($</w:t>
            </w:r>
            <w:r w:rsidR="00BD4B74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447.4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76891928" w14:textId="186E0350" w:rsidR="005E20A4" w:rsidRPr="003A7198" w:rsidRDefault="005E20A4" w:rsidP="00295BE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Adjusted disease state specific, DPNP commercial:</w:t>
            </w:r>
          </w:p>
          <w:p w14:paraId="0218D9B8" w14:textId="487F2B2B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HC:$3565 ($</w:t>
            </w:r>
            <w:r w:rsidR="00BD4B74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376.6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1739 ($</w:t>
            </w:r>
            <w:r w:rsidR="00BD4B74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134.9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 OC:$362 ($</w:t>
            </w:r>
            <w:r w:rsidR="00BD4B74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44.4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1464 ($</w:t>
            </w:r>
            <w:r w:rsidR="00BD4B74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797.3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588262B4" w14:textId="7B308582" w:rsidR="005E20A4" w:rsidRPr="003A7198" w:rsidRDefault="005E20A4" w:rsidP="00295BE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Adjusted disease state specific, DPNP </w:t>
            </w:r>
            <w:proofErr w:type="spellStart"/>
            <w:r w:rsidRPr="003A7198">
              <w:rPr>
                <w:rFonts w:ascii="Helvetica" w:hAnsi="Helvetica" w:cs="Times New Roman"/>
                <w:sz w:val="16"/>
                <w:szCs w:val="16"/>
              </w:rPr>
              <w:t>medicare</w:t>
            </w:r>
            <w:proofErr w:type="spellEnd"/>
            <w:r w:rsidRPr="003A7198">
              <w:rPr>
                <w:rFonts w:ascii="Helvetica" w:hAnsi="Helvetica" w:cs="Times New Roman"/>
                <w:sz w:val="16"/>
                <w:szCs w:val="16"/>
              </w:rPr>
              <w:t>:</w:t>
            </w:r>
          </w:p>
          <w:p w14:paraId="66C4B66A" w14:textId="01D82C13" w:rsidR="005E20A4" w:rsidRPr="003A7198" w:rsidRDefault="005E20A4" w:rsidP="006246C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HC:$2384 ($</w:t>
            </w:r>
            <w:r w:rsidR="00A12EA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926.78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1048 ($</w:t>
            </w:r>
            <w:r w:rsidR="00A12EA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286.60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181 ($</w:t>
            </w:r>
            <w:r w:rsidR="00A12EA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22.20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1155 ($</w:t>
            </w:r>
            <w:r w:rsidR="00A12EA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417.9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</w:tc>
      </w:tr>
      <w:tr w:rsidR="005E20A4" w:rsidRPr="003A7198" w14:paraId="15ABA9AE" w14:textId="77777777" w:rsidTr="0009344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1" w:type="pct"/>
            <w:tcBorders>
              <w:top w:val="nil"/>
              <w:bottom w:val="nil"/>
              <w:right w:val="nil"/>
            </w:tcBorders>
          </w:tcPr>
          <w:p w14:paraId="6F7C8065" w14:textId="46D15765" w:rsidR="005E20A4" w:rsidRPr="003A7198" w:rsidRDefault="005E20A4" w:rsidP="0088182C">
            <w:pPr>
              <w:rPr>
                <w:rFonts w:ascii="Helvetica" w:hAnsi="Helvetica" w:cs="Times New Roman"/>
                <w:i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lastRenderedPageBreak/>
              <w:t>Wu et al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/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 &lt;EndNote&gt;&lt;Cite&gt;&lt;Author&gt;Wu&lt;/Author&gt;&lt;Year&gt;2010&lt;/Year&gt;&lt;RecNum&gt;233&lt;/RecNum&gt;&lt;DisplayText&gt;[52]&lt;/DisplayText&gt;&lt;record&gt;&lt;rec-number&gt;233&lt;/rec-number&gt;&lt;foreign-keys&gt;&lt;key app="EN" db-id="xx5fvewt3vzsdkepeftxvpv0f2d2fpxd52es" timestamp="1447219864"&gt;233&lt;/key&gt;&lt;/foreign-keys&gt;&lt;ref-type name="Journal Article"&gt;17&lt;/ref-type&gt;&lt;contributors&gt;&lt;authors&gt;&lt;author&gt;Wu, Eric Q.&lt;/author&gt;&lt;author&gt;Johnson, Scott&lt;/author&gt;&lt;author&gt;Beaulieu, Nicolas&lt;/author&gt;&lt;author&gt;Arana, Mateo&lt;/author&gt;&lt;author&gt;Bollu, Vamsi&lt;/author&gt;&lt;author&gt;Guo, Amy&lt;/author&gt;&lt;author&gt;Coombs, John&lt;/author&gt;&lt;author&gt;Feng, Weiwei&lt;/author&gt;&lt;author&gt;Cortes, Jorge&lt;/author&gt;&lt;/authors&gt;&lt;/contributors&gt;&lt;titles&gt;&lt;title&gt;Healthcare resource utilization and costs associated with non-adherence to imatinib treatment in chronic myeloid leukemia patients&lt;/title&gt;&lt;secondary-title&gt;Current Medical Research and Opinion&lt;/secondary-title&gt;&lt;/titles&gt;&lt;periodical&gt;&lt;full-title&gt;Curr Med Res Opin&lt;/full-title&gt;&lt;abbr-1&gt;Current medical research and opinion&lt;/abbr-1&gt;&lt;/periodical&gt;&lt;pages&gt;61-69&lt;/pages&gt;&lt;volume&gt;26&lt;/volume&gt;&lt;keywords&gt;&lt;keyword&gt;Antineoplastic Agents&lt;/keyword&gt;&lt;keyword&gt;Antineoplastic Agents: economics&lt;/keyword&gt;&lt;keyword&gt;Antineoplastic Agents: therapeutic use&lt;/keyword&gt;&lt;keyword&gt;Benzamides&lt;/keyword&gt;&lt;keyword&gt;Health Care Costs&lt;/keyword&gt;&lt;keyword&gt;Health Care Rationing&lt;/keyword&gt;&lt;keyword&gt;Humans&lt;/keyword&gt;&lt;keyword&gt;Leukemia, Myelogenous, Chronic, BCR-ABL Positive&lt;/keyword&gt;&lt;keyword&gt;Leukemia, Myelogenous, Chronic, BCR-ABL Positive:&lt;/keyword&gt;&lt;keyword&gt;Patient Compliance&lt;/keyword&gt;&lt;keyword&gt;Piperazines&lt;/keyword&gt;&lt;keyword&gt;Piperazines: economics&lt;/keyword&gt;&lt;keyword&gt;Piperazines: therapeutic use&lt;/keyword&gt;&lt;keyword&gt;Pyrimidines&lt;/keyword&gt;&lt;keyword&gt;Pyrimidines: economics&lt;/keyword&gt;&lt;keyword&gt;Pyrimidines: therapeutic use&lt;/keyword&gt;&lt;/keywords&gt;&lt;dates&gt;&lt;year&gt;2010&lt;/year&gt;&lt;/dates&gt;&lt;accession-num&gt;19905880&lt;/accession-num&gt;&lt;urls&gt;&lt;/urls&gt;&lt;electronic-resource-num&gt;10.1185/03007990903396469&lt;/electronic-resource-num&gt;&lt;/record&gt;&lt;/Cite&gt;&lt;/EndNote&gt;</w:instrTex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separate"/>
            </w:r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[</w:t>
            </w:r>
            <w:hyperlink w:anchor="_ENREF_52" w:tooltip="Wu, 2010 #233" w:history="1">
              <w:r w:rsidR="00EB02C3" w:rsidRPr="003A7198">
                <w:rPr>
                  <w:rFonts w:ascii="Helvetica" w:hAnsi="Helvetica" w:cs="Times New Roman"/>
                  <w:i/>
                  <w:noProof/>
                  <w:sz w:val="16"/>
                  <w:szCs w:val="16"/>
                </w:rPr>
                <w:t>52</w:t>
              </w:r>
            </w:hyperlink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]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</w:p>
          <w:p w14:paraId="1656981B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2010</w:t>
            </w:r>
          </w:p>
          <w:p w14:paraId="13160F90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US</w:t>
            </w:r>
          </w:p>
        </w:tc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14:paraId="68562D45" w14:textId="41C015B2" w:rsidR="005E20A4" w:rsidRPr="003A7198" w:rsidRDefault="000D604B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rect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 xml:space="preserve"> costs </w:t>
            </w:r>
          </w:p>
        </w:tc>
        <w:tc>
          <w:tcPr>
            <w:tcW w:w="952" w:type="pct"/>
            <w:tcBorders>
              <w:top w:val="nil"/>
              <w:left w:val="nil"/>
              <w:bottom w:val="nil"/>
              <w:right w:val="nil"/>
            </w:tcBorders>
          </w:tcPr>
          <w:p w14:paraId="4D13B06B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Hospital costs</w:t>
            </w:r>
          </w:p>
          <w:p w14:paraId="0763D87C" w14:textId="77777777" w:rsidR="005E20A4" w:rsidRPr="003A7198" w:rsidRDefault="005E20A4" w:rsidP="00317CB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harmacy costs</w:t>
            </w:r>
          </w:p>
          <w:p w14:paraId="1C74B7D5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</w:tc>
        <w:tc>
          <w:tcPr>
            <w:tcW w:w="2112" w:type="pct"/>
            <w:tcBorders>
              <w:top w:val="nil"/>
              <w:left w:val="nil"/>
              <w:bottom w:val="nil"/>
            </w:tcBorders>
          </w:tcPr>
          <w:p w14:paraId="12BB56B3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urrency Year: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 USD, 2008</w:t>
            </w:r>
          </w:p>
          <w:p w14:paraId="7466C826" w14:textId="4DECE9A8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 xml:space="preserve">Cost of Non-adherence: 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TC:$107341 ($</w:t>
            </w:r>
            <w:r w:rsidR="00A12EA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25913.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44498 ($</w:t>
            </w:r>
            <w:r w:rsidR="00A12EA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52197.1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34097 ($</w:t>
            </w:r>
            <w:r w:rsidR="00A12EA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39996.5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EDC:$248 ($</w:t>
            </w:r>
            <w:r w:rsidR="00A12EA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90.9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</w:t>
            </w:r>
          </w:p>
          <w:p w14:paraId="3193FF08" w14:textId="559B0158" w:rsidR="005E20A4" w:rsidRPr="003A7198" w:rsidRDefault="005E20A4" w:rsidP="006246C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C:$22846 ($</w:t>
            </w:r>
            <w:r w:rsidR="00A12EA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6798.8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), </w:t>
            </w:r>
            <w:proofErr w:type="spellStart"/>
            <w:r w:rsidRPr="003A7198">
              <w:rPr>
                <w:rFonts w:ascii="Helvetica" w:hAnsi="Helvetica" w:cs="Times New Roman"/>
                <w:sz w:val="16"/>
                <w:szCs w:val="16"/>
              </w:rPr>
              <w:t>OtPC</w:t>
            </w:r>
            <w:proofErr w:type="spellEnd"/>
            <w:r w:rsidRPr="003A7198">
              <w:rPr>
                <w:rFonts w:ascii="Helvetica" w:hAnsi="Helvetica" w:cs="Times New Roman"/>
                <w:sz w:val="16"/>
                <w:szCs w:val="16"/>
              </w:rPr>
              <w:t>:$5652 ($</w:t>
            </w:r>
            <w:r w:rsidR="00A12EA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6629.9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</w:tc>
      </w:tr>
      <w:tr w:rsidR="005E20A4" w:rsidRPr="003A7198" w14:paraId="1E8B0A47" w14:textId="77777777" w:rsidTr="000934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1" w:type="pct"/>
            <w:tcBorders>
              <w:top w:val="nil"/>
              <w:bottom w:val="nil"/>
              <w:right w:val="nil"/>
            </w:tcBorders>
          </w:tcPr>
          <w:p w14:paraId="75992E88" w14:textId="394340A3" w:rsidR="005E20A4" w:rsidRPr="003A7198" w:rsidRDefault="005E20A4" w:rsidP="0088182C">
            <w:pPr>
              <w:rPr>
                <w:rFonts w:ascii="Helvetica" w:hAnsi="Helvetica" w:cs="Times New Roman"/>
                <w:i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>Zhao et al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/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 &lt;EndNote&gt;&lt;Cite&gt;&lt;Author&gt;Zhao&lt;/Author&gt;&lt;Year&gt;2014&lt;/Year&gt;&lt;RecNum&gt;241&lt;/RecNum&gt;&lt;DisplayText&gt;[53]&lt;/DisplayText&gt;&lt;record&gt;&lt;rec-number&gt;241&lt;/rec-number&gt;&lt;foreign-keys&gt;&lt;key app="EN" db-id="xx5fvewt3vzsdkepeftxvpv0f2d2fpxd52es" timestamp="1447219865"&gt;241&lt;/key&gt;&lt;/foreign-keys&gt;&lt;ref-type name="Journal Article"&gt;17&lt;/ref-type&gt;&lt;contributors&gt;&lt;authors&gt;&lt;author&gt;Zhao, Yongming&lt;/author&gt;&lt;author&gt;Zabriski, Steve&lt;/author&gt;&lt;author&gt;Bertram, Carl&lt;/author&gt;&lt;/authors&gt;&lt;/contributors&gt;&lt;titles&gt;&lt;title&gt;Associations between statin adherence level, health care costs, and utilization.&lt;/title&gt;&lt;secondary-title&gt;Journal of managed care &amp;amp; specialty pharmacy&lt;/secondary-title&gt;&lt;/titles&gt;&lt;periodical&gt;&lt;full-title&gt;J Manag Care Spec Pharm&lt;/full-title&gt;&lt;abbr-1&gt;Journal of managed care &amp;amp; specialty pharmacy&lt;/abbr-1&gt;&lt;/periodical&gt;&lt;pages&gt;703-13&lt;/pages&gt;&lt;volume&gt;20&lt;/volume&gt;&lt;keywords&gt;&lt;keyword&gt;Adolescent&lt;/keyword&gt;&lt;keyword&gt;Adult&lt;/keyword&gt;&lt;keyword&gt;Cohort Studies&lt;/keyword&gt;&lt;keyword&gt;Emergency Service, Hospital&lt;/keyword&gt;&lt;keyword&gt;Emergency Service, Hospital: statistics &amp;amp; numerica&lt;/keyword&gt;&lt;keyword&gt;Female&lt;/keyword&gt;&lt;keyword&gt;Health Care Costs&lt;/keyword&gt;&lt;keyword&gt;Health Care Costs: statistics &amp;amp; numerical data&lt;/keyword&gt;&lt;keyword&gt;Hospitalization&lt;/keyword&gt;&lt;keyword&gt;Hospitalization: statistics &amp;amp; numerical data&lt;/keyword&gt;&lt;keyword&gt;Humans&lt;/keyword&gt;&lt;keyword&gt;Hydroxymethylglutaryl-CoA Reductase Inhibitors&lt;/keyword&gt;&lt;keyword&gt;Hydroxymethylglutaryl-CoA Reductase Inhibitors: ec&lt;/keyword&gt;&lt;keyword&gt;Hydroxymethylglutaryl-CoA Reductase Inhibitors: th&lt;/keyword&gt;&lt;keyword&gt;Hyperlipidemias&lt;/keyword&gt;&lt;keyword&gt;Hyperlipidemias: drug therapy&lt;/keyword&gt;&lt;keyword&gt;Hyperlipidemias: economics&lt;/keyword&gt;&lt;keyword&gt;Logistic Models&lt;/keyword&gt;&lt;keyword&gt;Male&lt;/keyword&gt;&lt;keyword&gt;Medication Adherence&lt;/keyword&gt;&lt;keyword&gt;Middle Aged&lt;/keyword&gt;&lt;keyword&gt;Retrospective Studies&lt;/keyword&gt;&lt;keyword&gt;Young Adult&lt;/keyword&gt;&lt;/keywords&gt;&lt;dates&gt;&lt;year&gt;2014&lt;/year&gt;&lt;/dates&gt;&lt;accession-num&gt;24967523&lt;/accession-num&gt;&lt;urls&gt;&lt;/urls&gt;&lt;/record&gt;&lt;/Cite&gt;&lt;/EndNote&gt;</w:instrTex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separate"/>
            </w:r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[</w:t>
            </w:r>
            <w:hyperlink w:anchor="_ENREF_53" w:tooltip="Zhao, 2014 #241" w:history="1">
              <w:r w:rsidR="00EB02C3" w:rsidRPr="003A7198">
                <w:rPr>
                  <w:rFonts w:ascii="Helvetica" w:hAnsi="Helvetica" w:cs="Times New Roman"/>
                  <w:i/>
                  <w:noProof/>
                  <w:sz w:val="16"/>
                  <w:szCs w:val="16"/>
                </w:rPr>
                <w:t>53</w:t>
              </w:r>
            </w:hyperlink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]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</w:p>
          <w:p w14:paraId="109B0BB3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2014</w:t>
            </w:r>
          </w:p>
          <w:p w14:paraId="271C81E9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US</w:t>
            </w:r>
          </w:p>
        </w:tc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14:paraId="704FBDEB" w14:textId="7D756C76" w:rsidR="005E20A4" w:rsidRPr="003A7198" w:rsidRDefault="000D604B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Direct 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>Costs</w:t>
            </w:r>
          </w:p>
          <w:p w14:paraId="3E35DA6E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</w:tc>
        <w:tc>
          <w:tcPr>
            <w:tcW w:w="952" w:type="pct"/>
            <w:tcBorders>
              <w:top w:val="nil"/>
              <w:left w:val="nil"/>
              <w:bottom w:val="nil"/>
              <w:right w:val="nil"/>
            </w:tcBorders>
          </w:tcPr>
          <w:p w14:paraId="330983C1" w14:textId="6C507542" w:rsidR="005E20A4" w:rsidRPr="003A7198" w:rsidRDefault="005E20A4" w:rsidP="00317CB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harmacy Costs</w:t>
            </w:r>
          </w:p>
          <w:p w14:paraId="65AF6002" w14:textId="03B3AC03" w:rsidR="005E20A4" w:rsidRPr="003A7198" w:rsidRDefault="005E20A4" w:rsidP="00317CB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Primary Care costs</w:t>
            </w:r>
          </w:p>
          <w:p w14:paraId="0F105C22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</w:tc>
        <w:tc>
          <w:tcPr>
            <w:tcW w:w="2112" w:type="pct"/>
            <w:tcBorders>
              <w:top w:val="nil"/>
              <w:left w:val="nil"/>
              <w:bottom w:val="nil"/>
            </w:tcBorders>
          </w:tcPr>
          <w:p w14:paraId="52F23A23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urrency Year: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 USD, 2010</w:t>
            </w:r>
          </w:p>
          <w:p w14:paraId="31AD33D9" w14:textId="0860C38A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  <w:u w:val="single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 xml:space="preserve">Cost of Non-adherence: </w:t>
            </w:r>
          </w:p>
          <w:p w14:paraId="033A4474" w14:textId="1BFFE254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96-100% adherence:</w:t>
            </w:r>
          </w:p>
          <w:p w14:paraId="4F8F081F" w14:textId="12A21881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HC:$6536.05 ($</w:t>
            </w:r>
            <w:r w:rsidR="00A12EA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7517.3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449.86 ($</w:t>
            </w:r>
            <w:r w:rsidR="00A12EA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517.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3559.25 ($</w:t>
            </w:r>
            <w:r w:rsidR="00A12EA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6270.0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5C13E0D4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90-95% adherence:</w:t>
            </w:r>
          </w:p>
          <w:p w14:paraId="77576D69" w14:textId="27876FE2" w:rsidR="005E20A4" w:rsidRPr="003A7198" w:rsidRDefault="005E20A4" w:rsidP="00295BE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HC:$6493.80 ($</w:t>
            </w:r>
            <w:r w:rsidR="00A12EA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7468.7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439.74 ($</w:t>
            </w:r>
            <w:r w:rsidR="00A12EA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505.75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3666.81 ($</w:t>
            </w:r>
            <w:r w:rsidR="00A12EA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217.3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09AC5804" w14:textId="4D77BDB6" w:rsidR="005E20A4" w:rsidRPr="003A7198" w:rsidRDefault="005E20A4" w:rsidP="00295BE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85-89% adherence:</w:t>
            </w:r>
          </w:p>
          <w:p w14:paraId="78C3F0C0" w14:textId="77B5D564" w:rsidR="005E20A4" w:rsidRPr="003A7198" w:rsidRDefault="005E20A4" w:rsidP="00910E5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HC:$6459.40 ($</w:t>
            </w:r>
            <w:r w:rsidR="00A12EA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7429.1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458.83 ($</w:t>
            </w:r>
            <w:r w:rsidR="00A12EA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527.7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3664 ($</w:t>
            </w:r>
            <w:r w:rsidR="00A12EA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214.08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2422AF44" w14:textId="3B2DC117" w:rsidR="005E20A4" w:rsidRPr="003A7198" w:rsidRDefault="005E20A4" w:rsidP="00910E5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80-84% adherence:</w:t>
            </w:r>
          </w:p>
          <w:p w14:paraId="5D0B3D2D" w14:textId="5129DEC6" w:rsidR="005E20A4" w:rsidRPr="003A7198" w:rsidRDefault="005E20A4" w:rsidP="000758B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HC:$6227.47 ($</w:t>
            </w:r>
            <w:r w:rsidR="00A12EA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7162.4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423.15 ($</w:t>
            </w:r>
            <w:r w:rsidR="00A12EA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86.6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3586.58 ($</w:t>
            </w:r>
            <w:r w:rsidR="00A12EA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125.0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224E05ED" w14:textId="5796174A" w:rsidR="005E20A4" w:rsidRPr="003A7198" w:rsidRDefault="005E20A4" w:rsidP="000758B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70-79% adherence:</w:t>
            </w:r>
          </w:p>
          <w:p w14:paraId="12FACF34" w14:textId="0831B5D0" w:rsidR="005E20A4" w:rsidRPr="003A7198" w:rsidRDefault="005E20A4" w:rsidP="000758B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HC:$5713.47 ($</w:t>
            </w:r>
            <w:r w:rsidR="00A12EA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6571.2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356.74 ($</w:t>
            </w:r>
            <w:r w:rsidR="00A12EA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10.30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3520.64 ($</w:t>
            </w:r>
            <w:r w:rsidR="00A12EA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049.20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7639B6BD" w14:textId="1D7FFEC3" w:rsidR="005E20A4" w:rsidRPr="003A7198" w:rsidRDefault="005E20A4" w:rsidP="000758B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60-69% adherence:</w:t>
            </w:r>
          </w:p>
          <w:p w14:paraId="00B01851" w14:textId="423B54BE" w:rsidR="005E20A4" w:rsidRPr="003A7198" w:rsidRDefault="005E20A4" w:rsidP="000758B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HC:$5875.26 ($</w:t>
            </w:r>
            <w:r w:rsidR="00A12EA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6757.3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371.30 ($</w:t>
            </w:r>
            <w:r w:rsidR="00A12EA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27.0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3551.99 ($</w:t>
            </w:r>
            <w:r w:rsidR="00A12EA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085.25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3347832A" w14:textId="575A5DBE" w:rsidR="005E20A4" w:rsidRPr="003A7198" w:rsidRDefault="005E20A4" w:rsidP="000758B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40-59% adherence:</w:t>
            </w:r>
          </w:p>
          <w:p w14:paraId="73C0FC83" w14:textId="0A7ECDA5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HC:$5817.58 ($</w:t>
            </w:r>
            <w:r w:rsidR="00A12EA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6690.98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279.21 ($</w:t>
            </w:r>
            <w:r w:rsidR="00A12EA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321.1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3663.65 ($</w:t>
            </w:r>
            <w:r w:rsidR="00A12EA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213.68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1DA5A18A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&lt;40% adherence:</w:t>
            </w:r>
          </w:p>
          <w:p w14:paraId="2E44C01E" w14:textId="1F6B3661" w:rsidR="005E20A4" w:rsidRPr="003A7198" w:rsidRDefault="005E20A4" w:rsidP="006246C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HC:$5249.12 ($</w:t>
            </w:r>
            <w:r w:rsidR="00A12EA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6037.18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133.92 ($</w:t>
            </w:r>
            <w:r w:rsidR="00A12EA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54.0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MC:$3499.95 ($</w:t>
            </w:r>
            <w:r w:rsidR="00A12EA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025.40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) </w:t>
            </w:r>
          </w:p>
        </w:tc>
      </w:tr>
      <w:tr w:rsidR="005E20A4" w:rsidRPr="003A7198" w14:paraId="00655EBD" w14:textId="77777777" w:rsidTr="0009344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1" w:type="pct"/>
            <w:tcBorders>
              <w:top w:val="nil"/>
              <w:bottom w:val="nil"/>
              <w:right w:val="nil"/>
            </w:tcBorders>
          </w:tcPr>
          <w:p w14:paraId="5716154A" w14:textId="3527DA44" w:rsidR="005E20A4" w:rsidRPr="003A7198" w:rsidRDefault="005E20A4" w:rsidP="0088182C">
            <w:pPr>
              <w:rPr>
                <w:rFonts w:ascii="Helvetica" w:hAnsi="Helvetica" w:cs="Times New Roman"/>
                <w:i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>Zhao et al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/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 &lt;EndNote&gt;&lt;Cite&gt;&lt;Author&gt;Zhao&lt;/Author&gt;&lt;Year&gt;2014&lt;/Year&gt;&lt;RecNum&gt;240&lt;/RecNum&gt;&lt;DisplayText&gt;[54]&lt;/DisplayText&gt;&lt;record&gt;&lt;rec-number&gt;240&lt;/rec-number&gt;&lt;foreign-keys&gt;&lt;key app="EN" db-id="xx5fvewt3vzsdkepeftxvpv0f2d2fpxd52es" timestamp="1447219865"&gt;240&lt;/key&gt;&lt;/foreign-keys&gt;&lt;ref-type name="Journal Article"&gt;17&lt;/ref-type&gt;&lt;contributors&gt;&lt;authors&gt;&lt;author&gt;Zhao, Yang&lt;/author&gt;&lt;author&gt;Johnston, Stephen S&lt;/author&gt;&lt;author&gt;Smith, David M&lt;/author&gt;&lt;author&gt;McMorrow, Donna&lt;/author&gt;&lt;author&gt;Krege, John&lt;/author&gt;&lt;author&gt;Krohn, Kelly&lt;/author&gt;&lt;/authors&gt;&lt;/contributors&gt;&lt;titles&gt;&lt;title&gt;Association between teriparatide adherence and healthcare utilization and costs among hip fracture patients in the United States.&lt;/title&gt;&lt;secondary-title&gt;Bone&lt;/secondary-title&gt;&lt;/titles&gt;&lt;periodical&gt;&lt;full-title&gt;Bone&lt;/full-title&gt;&lt;abbr-1&gt;Bone&lt;/abbr-1&gt;&lt;/periodical&gt;&lt;pages&gt;221-6&lt;/pages&gt;&lt;volume&gt;60&lt;/volume&gt;&lt;keywords&gt;&lt;keyword&gt;Aged&lt;/keyword&gt;&lt;keyword&gt;Aged, 80 and over&lt;/keyword&gt;&lt;keyword&gt;Demography&lt;/keyword&gt;&lt;keyword&gt;Female&lt;/keyword&gt;&lt;keyword&gt;Health Care Costs&lt;/keyword&gt;&lt;keyword&gt;Health Services&lt;/keyword&gt;&lt;keyword&gt;Health Services: economics&lt;/keyword&gt;&lt;keyword&gt;Health Services: utilization&lt;/keyword&gt;&lt;keyword&gt;Hip Fractures&lt;/keyword&gt;&lt;keyword&gt;Hip Fractures: drug therapy&lt;/keyword&gt;&lt;keyword&gt;Hip Fractures: economics&lt;/keyword&gt;&lt;keyword&gt;Hospitalization&lt;/keyword&gt;&lt;keyword&gt;Hospitalization: economics&lt;/keyword&gt;&lt;keyword&gt;Humans&lt;/keyword&gt;&lt;keyword&gt;Inpatients&lt;/keyword&gt;&lt;keyword&gt;Male&lt;/keyword&gt;&lt;keyword&gt;Medication Adherence&lt;/keyword&gt;&lt;keyword&gt;Middle Aged&lt;/keyword&gt;&lt;keyword&gt;Teriparatide&lt;/keyword&gt;&lt;keyword&gt;Teriparatide: economics&lt;/keyword&gt;&lt;keyword&gt;Teriparatide: therapeutic use&lt;/keyword&gt;&lt;keyword&gt;United States&lt;/keyword&gt;&lt;/keywords&gt;&lt;dates&gt;&lt;year&gt;2014&lt;/year&gt;&lt;/dates&gt;&lt;accession-num&gt;24361596&lt;/accession-num&gt;&lt;urls&gt;&lt;/urls&gt;&lt;electronic-resource-num&gt;10.1016/j.bone.2013.12.016&lt;/electronic-resource-num&gt;&lt;/record&gt;&lt;/Cite&gt;&lt;/EndNote&gt;</w:instrTex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separate"/>
            </w:r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[</w:t>
            </w:r>
            <w:hyperlink w:anchor="_ENREF_54" w:tooltip="Zhao, 2014 #240" w:history="1">
              <w:r w:rsidR="00EB02C3" w:rsidRPr="003A7198">
                <w:rPr>
                  <w:rFonts w:ascii="Helvetica" w:hAnsi="Helvetica" w:cs="Times New Roman"/>
                  <w:i/>
                  <w:noProof/>
                  <w:sz w:val="16"/>
                  <w:szCs w:val="16"/>
                </w:rPr>
                <w:t>54</w:t>
              </w:r>
            </w:hyperlink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]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</w:p>
          <w:p w14:paraId="053BAD60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2014</w:t>
            </w:r>
          </w:p>
          <w:p w14:paraId="5D76E828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US</w:t>
            </w:r>
          </w:p>
        </w:tc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14:paraId="1F10A350" w14:textId="492862C5" w:rsidR="005E20A4" w:rsidRPr="003A7198" w:rsidRDefault="000D604B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rect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 xml:space="preserve"> costs</w:t>
            </w:r>
          </w:p>
          <w:p w14:paraId="5C55F181" w14:textId="77777777" w:rsidR="005E20A4" w:rsidRPr="003A7198" w:rsidRDefault="005E20A4" w:rsidP="00317CB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</w:tc>
        <w:tc>
          <w:tcPr>
            <w:tcW w:w="952" w:type="pct"/>
            <w:tcBorders>
              <w:top w:val="nil"/>
              <w:left w:val="nil"/>
              <w:bottom w:val="nil"/>
              <w:right w:val="nil"/>
            </w:tcBorders>
          </w:tcPr>
          <w:p w14:paraId="681EB99A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Hospital costs</w:t>
            </w:r>
          </w:p>
          <w:p w14:paraId="7DC33DAE" w14:textId="77777777" w:rsidR="005E20A4" w:rsidRPr="003A7198" w:rsidRDefault="005E20A4" w:rsidP="00317CB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Pharmacy costs </w:t>
            </w:r>
          </w:p>
          <w:p w14:paraId="46223C43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</w:tc>
        <w:tc>
          <w:tcPr>
            <w:tcW w:w="2112" w:type="pct"/>
            <w:tcBorders>
              <w:top w:val="nil"/>
              <w:left w:val="nil"/>
              <w:bottom w:val="nil"/>
            </w:tcBorders>
          </w:tcPr>
          <w:p w14:paraId="1F170328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urrency Year: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 USD, 2010</w:t>
            </w:r>
          </w:p>
          <w:p w14:paraId="50E0E8C7" w14:textId="78F97890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  <w:u w:val="single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ost of Non-adherence</w:t>
            </w:r>
            <w:r w:rsidR="009C5914" w:rsidRPr="003A7198">
              <w:rPr>
                <w:rFonts w:ascii="Helvetica" w:hAnsi="Helvetica" w:cs="Times New Roman"/>
                <w:sz w:val="16"/>
                <w:szCs w:val="16"/>
                <w:u w:val="single"/>
                <w:vertAlign w:val="superscript"/>
              </w:rPr>
              <w:t>†</w:t>
            </w: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 xml:space="preserve">: </w:t>
            </w:r>
          </w:p>
          <w:p w14:paraId="5F4EEC90" w14:textId="7A13E3C3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Adjusted, ≥80% adherence:</w:t>
            </w:r>
          </w:p>
          <w:p w14:paraId="3C3CABEB" w14:textId="3B48DE0F" w:rsidR="005E20A4" w:rsidRPr="003A7198" w:rsidRDefault="005E20A4" w:rsidP="002459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HC:$34428 ($</w:t>
            </w:r>
            <w:r w:rsidR="00A12EA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39596.7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7548 ($</w:t>
            </w:r>
            <w:r w:rsidR="00A12EA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8681.18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9312 ($</w:t>
            </w:r>
            <w:r w:rsidR="00A12EA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0710.08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18864 ($</w:t>
            </w:r>
            <w:r w:rsidR="00A12EA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1696.1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2238F5FC" w14:textId="19941A2C" w:rsidR="005E20A4" w:rsidRPr="003A7198" w:rsidRDefault="005E20A4" w:rsidP="002459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Adjusted, 50-80% adherence:</w:t>
            </w:r>
          </w:p>
          <w:p w14:paraId="547C8550" w14:textId="22114F88" w:rsidR="005E20A4" w:rsidRPr="003A7198" w:rsidRDefault="005E20A4" w:rsidP="002459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HC(50-80):$37956 ($</w:t>
            </w:r>
            <w:r w:rsidR="00A12EA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3654.4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11520 ($</w:t>
            </w:r>
            <w:r w:rsidR="00A12EA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325.18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12816 ($</w:t>
            </w:r>
            <w:r w:rsidR="00A12EA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4740.05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13116 ($</w:t>
            </w:r>
            <w:r w:rsidR="00A12EAB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5085.0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228413DE" w14:textId="1E11927A" w:rsidR="005E20A4" w:rsidRPr="003A7198" w:rsidRDefault="005E20A4" w:rsidP="002459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Adjusted, &lt;50% adherence:</w:t>
            </w:r>
          </w:p>
          <w:p w14:paraId="5492D143" w14:textId="74BFB1FE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HC:$31188 ($</w:t>
            </w:r>
            <w:r w:rsidR="007F63D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35870.3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11556 ($</w:t>
            </w:r>
            <w:r w:rsidR="007F63D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3290.9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13044 ($</w:t>
            </w:r>
            <w:r w:rsidR="007F63D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5002.3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7452 ($</w:t>
            </w:r>
            <w:r w:rsidR="007F63D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8570.7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1F72D215" w14:textId="5E52DD0E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Unadjusted, ≥80% adherence:</w:t>
            </w:r>
          </w:p>
          <w:p w14:paraId="1AFC84EA" w14:textId="732C57BB" w:rsidR="005E20A4" w:rsidRPr="003A7198" w:rsidRDefault="005E20A4" w:rsidP="002459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HC:$37464 ($</w:t>
            </w:r>
            <w:r w:rsidR="007F63D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3088.5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7092 ($</w:t>
            </w:r>
            <w:r w:rsidR="007F63D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8156.7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9900 ($</w:t>
            </w:r>
            <w:r w:rsidR="007F63D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1386.2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20484 ($</w:t>
            </w:r>
            <w:r w:rsidR="007F63D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3559.28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2E6A520D" w14:textId="07A229F7" w:rsidR="005E20A4" w:rsidRPr="003A7198" w:rsidRDefault="005E20A4" w:rsidP="002459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Unadjusted, 50-80% adherence:</w:t>
            </w:r>
          </w:p>
          <w:p w14:paraId="24A3F206" w14:textId="328342EA" w:rsidR="005E20A4" w:rsidRPr="003A7198" w:rsidRDefault="005E20A4" w:rsidP="002459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HC:$35076 ($</w:t>
            </w:r>
            <w:r w:rsidR="007F63D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0342.0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11100 ($</w:t>
            </w:r>
            <w:r w:rsidR="007F63D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2766.4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11352 ($</w:t>
            </w:r>
            <w:r w:rsidR="007F63D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3056.3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12624 ($</w:t>
            </w:r>
            <w:r w:rsidR="007F63D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4519.25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55C4356D" w14:textId="2402813F" w:rsidR="005E20A4" w:rsidRPr="003A7198" w:rsidRDefault="005E20A4" w:rsidP="002459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Unadjusted, &lt;50% adherence:</w:t>
            </w:r>
          </w:p>
          <w:p w14:paraId="12F29C5D" w14:textId="71A68DFE" w:rsidR="005E20A4" w:rsidRPr="003A7198" w:rsidRDefault="005E20A4" w:rsidP="0099687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lastRenderedPageBreak/>
              <w:t>THC:$29484 ($</w:t>
            </w:r>
            <w:r w:rsidR="007F63D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33910.5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10632 ($</w:t>
            </w:r>
            <w:r w:rsidR="007F63D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2228.18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11988 ($</w:t>
            </w:r>
            <w:r w:rsidR="007F63D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3787.7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6864 ($</w:t>
            </w:r>
            <w:r w:rsidR="007F63D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7894.55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</w:tc>
      </w:tr>
      <w:tr w:rsidR="005E20A4" w:rsidRPr="003A7198" w14:paraId="68496EAA" w14:textId="77777777" w:rsidTr="000934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1" w:type="pct"/>
            <w:tcBorders>
              <w:top w:val="nil"/>
              <w:bottom w:val="nil"/>
              <w:right w:val="nil"/>
            </w:tcBorders>
          </w:tcPr>
          <w:p w14:paraId="4BF0244E" w14:textId="78460E62" w:rsidR="005E20A4" w:rsidRPr="003A7198" w:rsidRDefault="005E20A4" w:rsidP="0088182C">
            <w:pPr>
              <w:rPr>
                <w:rFonts w:ascii="Helvetica" w:hAnsi="Helvetica" w:cs="Times New Roman"/>
                <w:i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lastRenderedPageBreak/>
              <w:t>Zhao et al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>
                <w:fldData xml:space="preserve">PEVuZE5vdGU+PENpdGU+PEF1dGhvcj5aaGFvPC9BdXRob3I+PFllYXI+MjAxMzwvWWVhcj48UmVj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</w:fldData>
              </w:fldCha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 </w:instrText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>
                <w:fldData xml:space="preserve">PEVuZE5vdGU+PENpdGU+PEF1dGhvcj5aaGFvPC9BdXRob3I+PFllYXI+MjAxMzwvWWVhcj48UmVj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</w:fldData>
              </w:fldCha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.DATA </w:instrText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separate"/>
            </w:r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[</w:t>
            </w:r>
            <w:hyperlink w:anchor="_ENREF_55" w:tooltip="Zhao, 2013 #238" w:history="1">
              <w:r w:rsidR="00EB02C3" w:rsidRPr="003A7198">
                <w:rPr>
                  <w:rFonts w:ascii="Helvetica" w:hAnsi="Helvetica" w:cs="Times New Roman"/>
                  <w:i/>
                  <w:noProof/>
                  <w:sz w:val="16"/>
                  <w:szCs w:val="16"/>
                </w:rPr>
                <w:t>55</w:t>
              </w:r>
            </w:hyperlink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]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</w:p>
          <w:p w14:paraId="56ADA9E7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2013</w:t>
            </w:r>
          </w:p>
          <w:p w14:paraId="5F5BE021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US</w:t>
            </w:r>
          </w:p>
        </w:tc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14:paraId="235B8F66" w14:textId="1EE62413" w:rsidR="005E20A4" w:rsidRPr="003A7198" w:rsidRDefault="000D604B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Direct 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>costs</w:t>
            </w:r>
          </w:p>
          <w:p w14:paraId="0A98FE25" w14:textId="77777777" w:rsidR="005E20A4" w:rsidRPr="003A7198" w:rsidRDefault="005E20A4" w:rsidP="00317CB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</w:tc>
        <w:tc>
          <w:tcPr>
            <w:tcW w:w="952" w:type="pct"/>
            <w:tcBorders>
              <w:top w:val="nil"/>
              <w:left w:val="nil"/>
              <w:bottom w:val="nil"/>
              <w:right w:val="nil"/>
            </w:tcBorders>
          </w:tcPr>
          <w:p w14:paraId="69A1753C" w14:textId="77777777" w:rsidR="005E20A4" w:rsidRPr="003A7198" w:rsidRDefault="005E20A4" w:rsidP="00317CB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Hospital costs</w:t>
            </w:r>
          </w:p>
          <w:p w14:paraId="2A5A8CDC" w14:textId="721B6333" w:rsidR="005E20A4" w:rsidRPr="003A7198" w:rsidRDefault="005E20A4" w:rsidP="00317CB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Pharmacy costs </w:t>
            </w:r>
          </w:p>
          <w:p w14:paraId="6EDAAF55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</w:tc>
        <w:tc>
          <w:tcPr>
            <w:tcW w:w="2112" w:type="pct"/>
            <w:tcBorders>
              <w:top w:val="nil"/>
              <w:left w:val="nil"/>
              <w:bottom w:val="nil"/>
            </w:tcBorders>
          </w:tcPr>
          <w:p w14:paraId="79316C89" w14:textId="77777777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urrency Year: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 USD, 2010</w:t>
            </w:r>
          </w:p>
          <w:p w14:paraId="781DB489" w14:textId="464E41AC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  <w:u w:val="single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ost of Non-adherence</w:t>
            </w:r>
            <w:r w:rsidR="009C5914" w:rsidRPr="003A7198">
              <w:rPr>
                <w:rFonts w:ascii="Helvetica" w:hAnsi="Helvetica" w:cs="Times New Roman"/>
                <w:sz w:val="16"/>
                <w:szCs w:val="16"/>
                <w:u w:val="single"/>
                <w:vertAlign w:val="superscript"/>
              </w:rPr>
              <w:t>†</w:t>
            </w: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 xml:space="preserve">: </w:t>
            </w:r>
          </w:p>
          <w:p w14:paraId="26A3D3D9" w14:textId="2BD2CF8E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Adjusted, ≥80% adherence:</w:t>
            </w:r>
          </w:p>
          <w:p w14:paraId="7A963284" w14:textId="6974D795" w:rsidR="005E20A4" w:rsidRPr="003A7198" w:rsidRDefault="005E20A4" w:rsidP="0024598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HC:$40212 ($</w:t>
            </w:r>
            <w:r w:rsidR="007F63D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6249.1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8136 ($</w:t>
            </w:r>
            <w:r w:rsidR="007F63D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9357.48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12924 ($</w:t>
            </w:r>
            <w:r w:rsidR="007F63D2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4864.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19392 ($</w:t>
            </w:r>
            <w:r w:rsidR="002F279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2303.3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71A50EBD" w14:textId="39CC8FEE" w:rsidR="005E20A4" w:rsidRPr="003A7198" w:rsidRDefault="005E20A4" w:rsidP="0024598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Adjusted, 50-80% adherence:</w:t>
            </w:r>
          </w:p>
          <w:p w14:paraId="11C6D660" w14:textId="7C046958" w:rsidR="005E20A4" w:rsidRPr="003A7198" w:rsidRDefault="005E20A4" w:rsidP="00A83C9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HC:$40512 ($</w:t>
            </w:r>
            <w:r w:rsidR="002F279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6594.2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12060 ($</w:t>
            </w:r>
            <w:r w:rsidR="002F279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3870.5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14928 ($</w:t>
            </w:r>
            <w:r w:rsidR="002F279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7169.1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13908 ($</w:t>
            </w:r>
            <w:r w:rsidR="002F279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5995.98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3458B310" w14:textId="312DCA19" w:rsidR="005E20A4" w:rsidRPr="003A7198" w:rsidRDefault="005E20A4" w:rsidP="00A83C9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Adjusted, &lt;50% adherence:</w:t>
            </w:r>
          </w:p>
          <w:p w14:paraId="32BA71A1" w14:textId="23E109DA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HC:$40128 ($</w:t>
            </w:r>
            <w:r w:rsidR="002F279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6152.5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15444 ($</w:t>
            </w:r>
            <w:r w:rsidR="002F279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7660.3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17568 ($</w:t>
            </w:r>
            <w:r w:rsidR="002F279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0205.4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8700 ($</w:t>
            </w:r>
            <w:r w:rsidR="002F279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0378.8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35A5FE30" w14:textId="0C7B919E" w:rsidR="005E20A4" w:rsidRPr="003A7198" w:rsidRDefault="005E20A4" w:rsidP="008818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Unadjusted, ≥80% adherence:</w:t>
            </w:r>
          </w:p>
          <w:p w14:paraId="0E42F36E" w14:textId="7ACA57B4" w:rsidR="005E20A4" w:rsidRPr="003A7198" w:rsidRDefault="005E20A4" w:rsidP="00A83C9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HC(≥80):$42768 ($</w:t>
            </w:r>
            <w:r w:rsidR="002F279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9188.8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7620 ($</w:t>
            </w:r>
            <w:r w:rsidR="002F279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8764.06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14580 ($</w:t>
            </w:r>
            <w:r w:rsidR="002F279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6768.95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20568 ($</w:t>
            </w:r>
            <w:r w:rsidR="002F279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3655.9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14B8E743" w14:textId="2AD5198C" w:rsidR="005E20A4" w:rsidRPr="003A7198" w:rsidRDefault="005E20A4" w:rsidP="00A83C9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Unadjusted, 50-80% adherence:</w:t>
            </w:r>
          </w:p>
          <w:p w14:paraId="04027C1C" w14:textId="46DFF860" w:rsidR="005E20A4" w:rsidRPr="003A7198" w:rsidRDefault="005E20A4" w:rsidP="00A83C9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HC:$36780 ($</w:t>
            </w:r>
            <w:r w:rsidR="002F279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2301.8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12228 ($</w:t>
            </w:r>
            <w:r w:rsidR="002F279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4063.8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12108 ($</w:t>
            </w:r>
            <w:r w:rsidR="002F279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3925.8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12444 ($</w:t>
            </w:r>
            <w:r w:rsidR="002F279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4312.25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182D7AEA" w14:textId="1821A8E0" w:rsidR="005E20A4" w:rsidRPr="003A7198" w:rsidRDefault="005E20A4" w:rsidP="00A83C9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Unadjusted, &lt;50% adherence:</w:t>
            </w:r>
          </w:p>
          <w:p w14:paraId="4D5C482B" w14:textId="195368F2" w:rsidR="005E20A4" w:rsidRPr="003A7198" w:rsidRDefault="005E20A4" w:rsidP="0099687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HC:$39792 ($</w:t>
            </w:r>
            <w:r w:rsidR="002F279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45766.08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15768 ($</w:t>
            </w:r>
            <w:r w:rsidR="002F279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8135.34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15324 ($</w:t>
            </w:r>
            <w:r w:rsidR="002F279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7624.67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PC:$8700 ($</w:t>
            </w:r>
            <w:r w:rsidR="002F279D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0006.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</w:tc>
      </w:tr>
      <w:tr w:rsidR="005E20A4" w:rsidRPr="003A7198" w14:paraId="0C11F487" w14:textId="77777777" w:rsidTr="0009344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1" w:type="pct"/>
            <w:tcBorders>
              <w:top w:val="nil"/>
              <w:bottom w:val="single" w:sz="4" w:space="0" w:color="auto"/>
              <w:right w:val="nil"/>
            </w:tcBorders>
          </w:tcPr>
          <w:p w14:paraId="64274FD0" w14:textId="358AA9DF" w:rsidR="005E20A4" w:rsidRPr="003A7198" w:rsidRDefault="005E20A4" w:rsidP="0088182C">
            <w:pPr>
              <w:rPr>
                <w:rFonts w:ascii="Helvetica" w:hAnsi="Helvetica" w:cs="Times New Roman"/>
                <w:i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i/>
                <w:sz w:val="16"/>
                <w:szCs w:val="16"/>
              </w:rPr>
              <w:t>Zhao et al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begin"/>
            </w:r>
            <w:r w:rsidR="00143532" w:rsidRPr="003A7198">
              <w:rPr>
                <w:rFonts w:ascii="Helvetica" w:hAnsi="Helvetica" w:cs="Times New Roman"/>
                <w:i/>
                <w:sz w:val="16"/>
                <w:szCs w:val="16"/>
              </w:rPr>
              <w:instrText xml:space="preserve"> ADDIN EN.CITE &lt;EndNote&gt;&lt;Cite&gt;&lt;Author&gt;Zhao&lt;/Author&gt;&lt;Year&gt;2011&lt;/Year&gt;&lt;RecNum&gt;239&lt;/RecNum&gt;&lt;DisplayText&gt;[56]&lt;/DisplayText&gt;&lt;record&gt;&lt;rec-number&gt;239&lt;/rec-number&gt;&lt;foreign-keys&gt;&lt;key app="EN" db-id="xx5fvewt3vzsdkepeftxvpv0f2d2fpxd52es" timestamp="1447219865"&gt;239&lt;/key&gt;&lt;/foreign-keys&gt;&lt;ref-type name="Journal Article"&gt;17&lt;/ref-type&gt;&lt;contributors&gt;&lt;authors&gt;&lt;author&gt;Zhao, Yang&lt;/author&gt;&lt;author&gt;Chen, Shih-Yin&lt;/author&gt;&lt;author&gt;Wu, Ning&lt;/author&gt;&lt;author&gt;Fraser, Kimberly A.&lt;/author&gt;&lt;author&gt;Boulanger, Luke&lt;/author&gt;&lt;/authors&gt;&lt;/contributors&gt;&lt;titles&gt;&lt;title&gt;Medication Adherence and Healthcare Costs among Fibromyalgia Patients Treated with Duloxetine&lt;/title&gt;&lt;secondary-title&gt;Pain Practice&lt;/secondary-title&gt;&lt;/titles&gt;&lt;periodical&gt;&lt;full-title&gt;Pain Practice&lt;/full-title&gt;&lt;/periodical&gt;&lt;pages&gt;381-391&lt;/pages&gt;&lt;volume&gt;11&lt;/volume&gt;&lt;keywords&gt;&lt;keyword&gt;Adult&lt;/keyword&gt;&lt;keyword&gt;Analgesics&lt;/keyword&gt;&lt;keyword&gt;Analgesics: economics&lt;/keyword&gt;&lt;keyword&gt;Analgesics: therapeutic use&lt;/keyword&gt;&lt;keyword&gt;Female&lt;/keyword&gt;&lt;keyword&gt;Fibromyalgia&lt;/keyword&gt;&lt;keyword&gt;Fibromyalgia: drug therapy&lt;/keyword&gt;&lt;keyword&gt;Fibromyalgia: economics&lt;/keyword&gt;&lt;keyword&gt;Health Care Costs&lt;/keyword&gt;&lt;keyword&gt;Humans&lt;/keyword&gt;&lt;keyword&gt;Male&lt;/keyword&gt;&lt;keyword&gt;Medicare&lt;/keyword&gt;&lt;keyword&gt;Medicare: economics&lt;/keyword&gt;&lt;keyword&gt;Medication Adherence&lt;/keyword&gt;&lt;keyword&gt;Middle Aged&lt;/keyword&gt;&lt;keyword&gt;Thiophenes&lt;/keyword&gt;&lt;keyword&gt;Thiophenes: economics&lt;/keyword&gt;&lt;keyword&gt;Thiophenes: therapeutic use&lt;/keyword&gt;&lt;keyword&gt;United States&lt;/keyword&gt;&lt;/keywords&gt;&lt;dates&gt;&lt;year&gt;2011&lt;/year&gt;&lt;/dates&gt;&lt;accession-num&gt;21199311&lt;/accession-num&gt;&lt;urls&gt;&lt;/urls&gt;&lt;electronic-resource-num&gt;10.1111/j.1533-2500.2010.00431.x&lt;/electronic-resource-num&gt;&lt;/record&gt;&lt;/Cite&gt;&lt;/EndNote&gt;</w:instrTex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separate"/>
            </w:r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[</w:t>
            </w:r>
            <w:hyperlink w:anchor="_ENREF_56" w:tooltip="Zhao, 2011 #239" w:history="1">
              <w:r w:rsidR="00EB02C3" w:rsidRPr="003A7198">
                <w:rPr>
                  <w:rFonts w:ascii="Helvetica" w:hAnsi="Helvetica" w:cs="Times New Roman"/>
                  <w:i/>
                  <w:noProof/>
                  <w:sz w:val="16"/>
                  <w:szCs w:val="16"/>
                </w:rPr>
                <w:t>56</w:t>
              </w:r>
            </w:hyperlink>
            <w:r w:rsidR="00143532" w:rsidRPr="003A7198">
              <w:rPr>
                <w:rFonts w:ascii="Helvetica" w:hAnsi="Helvetica" w:cs="Times New Roman"/>
                <w:i/>
                <w:noProof/>
                <w:sz w:val="16"/>
                <w:szCs w:val="16"/>
              </w:rPr>
              <w:t>]</w:t>
            </w:r>
            <w:r w:rsidRPr="003A7198">
              <w:rPr>
                <w:rFonts w:ascii="Helvetica" w:hAnsi="Helvetica" w:cs="Times New Roman"/>
                <w:i/>
                <w:sz w:val="16"/>
                <w:szCs w:val="16"/>
              </w:rPr>
              <w:fldChar w:fldCharType="end"/>
            </w:r>
          </w:p>
          <w:p w14:paraId="532DD985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2011</w:t>
            </w:r>
          </w:p>
          <w:p w14:paraId="20FE9FEE" w14:textId="77777777" w:rsidR="005E20A4" w:rsidRPr="003A7198" w:rsidRDefault="005E20A4" w:rsidP="0088182C">
            <w:pPr>
              <w:rPr>
                <w:rFonts w:ascii="Helvetica" w:hAnsi="Helvetica" w:cs="Times New Roman"/>
                <w:b w:val="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b w:val="0"/>
                <w:sz w:val="16"/>
                <w:szCs w:val="16"/>
              </w:rPr>
              <w:t>US</w:t>
            </w:r>
          </w:p>
        </w:tc>
        <w:tc>
          <w:tcPr>
            <w:tcW w:w="795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4747E93" w14:textId="4819E087" w:rsidR="005E20A4" w:rsidRPr="003A7198" w:rsidRDefault="000D604B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Direct</w:t>
            </w:r>
            <w:r w:rsidR="005E20A4" w:rsidRPr="003A7198">
              <w:rPr>
                <w:rFonts w:ascii="Helvetica" w:hAnsi="Helvetica" w:cs="Times New Roman"/>
                <w:sz w:val="16"/>
                <w:szCs w:val="16"/>
              </w:rPr>
              <w:t xml:space="preserve"> costs</w:t>
            </w:r>
          </w:p>
          <w:p w14:paraId="1428A6F2" w14:textId="77777777" w:rsidR="005E20A4" w:rsidRPr="003A7198" w:rsidRDefault="005E20A4" w:rsidP="00317CB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</w:tc>
        <w:tc>
          <w:tcPr>
            <w:tcW w:w="952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69947B6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Hospital costs</w:t>
            </w:r>
          </w:p>
          <w:p w14:paraId="7160FAFD" w14:textId="77777777" w:rsidR="005E20A4" w:rsidRPr="003A7198" w:rsidRDefault="005E20A4" w:rsidP="00317CB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Pharmacy costs </w:t>
            </w:r>
          </w:p>
          <w:p w14:paraId="3089AF14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</w:p>
        </w:tc>
        <w:tc>
          <w:tcPr>
            <w:tcW w:w="2112" w:type="pct"/>
            <w:tcBorders>
              <w:top w:val="nil"/>
              <w:left w:val="nil"/>
              <w:bottom w:val="single" w:sz="4" w:space="0" w:color="auto"/>
            </w:tcBorders>
          </w:tcPr>
          <w:p w14:paraId="7C2376C6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urrency Year: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 USD, 2008</w:t>
            </w:r>
          </w:p>
          <w:p w14:paraId="7C103D46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  <w:u w:val="single"/>
              </w:rPr>
              <w:t>Cost of Non-adherence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 xml:space="preserve">: </w:t>
            </w:r>
          </w:p>
          <w:p w14:paraId="77907B5E" w14:textId="59E47113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Commercial:</w:t>
            </w:r>
          </w:p>
          <w:p w14:paraId="4544F0EE" w14:textId="5A6A70AC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20323 ($</w:t>
            </w:r>
            <w:r w:rsidR="00394CF9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3839.33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IC:$4808 ($</w:t>
            </w:r>
            <w:r w:rsidR="00394CF9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5639.89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9822 ($</w:t>
            </w:r>
            <w:r w:rsidR="00394CF9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1521.42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5693 ($</w:t>
            </w:r>
            <w:r w:rsidR="00394CF9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6678.01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  <w:p w14:paraId="00DBBABF" w14:textId="77777777" w:rsidR="005E20A4" w:rsidRPr="003A7198" w:rsidRDefault="005E20A4" w:rsidP="008818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Medicare:</w:t>
            </w:r>
          </w:p>
          <w:p w14:paraId="5D1F1267" w14:textId="2D44DA07" w:rsidR="005E20A4" w:rsidRPr="003A7198" w:rsidRDefault="005E20A4" w:rsidP="0099687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Times New Roman"/>
                <w:color w:val="000000"/>
                <w:sz w:val="16"/>
                <w:szCs w:val="16"/>
              </w:rPr>
            </w:pPr>
            <w:r w:rsidRPr="003A7198">
              <w:rPr>
                <w:rFonts w:ascii="Helvetica" w:hAnsi="Helvetica" w:cs="Times New Roman"/>
                <w:sz w:val="16"/>
                <w:szCs w:val="16"/>
              </w:rPr>
              <w:t>TC:$25282 ($</w:t>
            </w:r>
            <w:r w:rsidR="00394CF9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29656.35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IC:$8604 ($</w:t>
            </w:r>
            <w:r w:rsidR="00394CF9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0092.68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OC:$10068 ($</w:t>
            </w:r>
            <w:r w:rsidR="00394CF9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11809.98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, PC:$6611 ($</w:t>
            </w:r>
            <w:r w:rsidR="00394CF9" w:rsidRPr="003A7198">
              <w:rPr>
                <w:rFonts w:ascii="Helvetica" w:hAnsi="Helvetica" w:cs="Times New Roman"/>
                <w:color w:val="000000"/>
                <w:sz w:val="16"/>
                <w:szCs w:val="16"/>
              </w:rPr>
              <w:t>7754.85</w:t>
            </w:r>
            <w:r w:rsidRPr="003A7198">
              <w:rPr>
                <w:rFonts w:ascii="Helvetica" w:hAnsi="Helvetica" w:cs="Times New Roman"/>
                <w:sz w:val="16"/>
                <w:szCs w:val="16"/>
              </w:rPr>
              <w:t>)</w:t>
            </w:r>
          </w:p>
        </w:tc>
      </w:tr>
    </w:tbl>
    <w:p w14:paraId="27DEA33B" w14:textId="7B0011F9" w:rsidR="00A217B6" w:rsidRPr="003A7198" w:rsidRDefault="00A217B6" w:rsidP="00A217B6">
      <w:pPr>
        <w:rPr>
          <w:rFonts w:ascii="Helvetica" w:eastAsia="Times New Roman" w:hAnsi="Helvetica" w:cs="Times New Roman"/>
          <w:sz w:val="16"/>
          <w:szCs w:val="16"/>
        </w:rPr>
      </w:pPr>
      <w:r w:rsidRPr="003A7198">
        <w:rPr>
          <w:rFonts w:ascii="Helvetica" w:eastAsia="Times New Roman" w:hAnsi="Helvetica" w:cs="Times New Roman"/>
          <w:sz w:val="16"/>
          <w:szCs w:val="16"/>
        </w:rPr>
        <w:t>A: adherent, NA: non</w:t>
      </w:r>
      <w:r w:rsidR="00047B35" w:rsidRPr="003A7198">
        <w:rPr>
          <w:rFonts w:ascii="Helvetica" w:eastAsia="Times New Roman" w:hAnsi="Helvetica" w:cs="Times New Roman"/>
          <w:sz w:val="16"/>
          <w:szCs w:val="16"/>
        </w:rPr>
        <w:t>-</w:t>
      </w:r>
      <w:r w:rsidRPr="003A7198">
        <w:rPr>
          <w:rFonts w:ascii="Helvetica" w:eastAsia="Times New Roman" w:hAnsi="Helvetica" w:cs="Times New Roman"/>
          <w:sz w:val="16"/>
          <w:szCs w:val="16"/>
        </w:rPr>
        <w:t>adherent, MA: moderate adherence, LA: low adherence, NC: non</w:t>
      </w:r>
      <w:r w:rsidR="00047B35" w:rsidRPr="003A7198">
        <w:rPr>
          <w:rFonts w:ascii="Helvetica" w:eastAsia="Times New Roman" w:hAnsi="Helvetica" w:cs="Times New Roman"/>
          <w:sz w:val="16"/>
          <w:szCs w:val="16"/>
        </w:rPr>
        <w:t>-</w:t>
      </w:r>
      <w:r w:rsidRPr="003A7198">
        <w:rPr>
          <w:rFonts w:ascii="Helvetica" w:eastAsia="Times New Roman" w:hAnsi="Helvetica" w:cs="Times New Roman"/>
          <w:sz w:val="16"/>
          <w:szCs w:val="16"/>
        </w:rPr>
        <w:t xml:space="preserve">compliance, NE: no exposure, CHF: chronic heart failure,  THC: total healthcare costs, TC: total costs, IC: inpatient costs, OC: outpatient costs, EDC: emergency department visit costs, </w:t>
      </w:r>
      <w:r w:rsidR="001D5675" w:rsidRPr="003A7198">
        <w:rPr>
          <w:rFonts w:ascii="Helvetica" w:eastAsia="Times New Roman" w:hAnsi="Helvetica" w:cs="Times New Roman"/>
          <w:sz w:val="16"/>
          <w:szCs w:val="16"/>
        </w:rPr>
        <w:t xml:space="preserve">HC: hospitalisation costs, BHIC: behavioural health inpatient costs, ACC: acute care costs, </w:t>
      </w:r>
      <w:r w:rsidRPr="003A7198">
        <w:rPr>
          <w:rFonts w:ascii="Helvetica" w:eastAsia="Times New Roman" w:hAnsi="Helvetica" w:cs="Times New Roman"/>
          <w:sz w:val="16"/>
          <w:szCs w:val="16"/>
        </w:rPr>
        <w:t xml:space="preserve">PC: </w:t>
      </w:r>
      <w:r w:rsidR="00830BFF" w:rsidRPr="003A7198">
        <w:rPr>
          <w:rFonts w:ascii="Helvetica" w:eastAsia="Times New Roman" w:hAnsi="Helvetica" w:cs="Times New Roman"/>
          <w:sz w:val="16"/>
          <w:szCs w:val="16"/>
        </w:rPr>
        <w:t>prescription medication</w:t>
      </w:r>
      <w:r w:rsidRPr="003A7198">
        <w:rPr>
          <w:rFonts w:ascii="Helvetica" w:eastAsia="Times New Roman" w:hAnsi="Helvetica" w:cs="Times New Roman"/>
          <w:sz w:val="16"/>
          <w:szCs w:val="16"/>
        </w:rPr>
        <w:t xml:space="preserve"> costs, </w:t>
      </w:r>
      <w:proofErr w:type="spellStart"/>
      <w:r w:rsidR="001D5675" w:rsidRPr="003A7198">
        <w:rPr>
          <w:rFonts w:ascii="Helvetica" w:eastAsia="Times New Roman" w:hAnsi="Helvetica" w:cs="Times New Roman"/>
          <w:sz w:val="16"/>
          <w:szCs w:val="16"/>
        </w:rPr>
        <w:t>OtPC</w:t>
      </w:r>
      <w:proofErr w:type="spellEnd"/>
      <w:r w:rsidR="001D5675" w:rsidRPr="003A7198">
        <w:rPr>
          <w:rFonts w:ascii="Helvetica" w:eastAsia="Times New Roman" w:hAnsi="Helvetica" w:cs="Times New Roman"/>
          <w:sz w:val="16"/>
          <w:szCs w:val="16"/>
        </w:rPr>
        <w:t xml:space="preserve">: other pharmacy costs, </w:t>
      </w:r>
      <w:r w:rsidRPr="003A7198">
        <w:rPr>
          <w:rFonts w:ascii="Helvetica" w:eastAsia="Times New Roman" w:hAnsi="Helvetica" w:cs="Times New Roman"/>
          <w:sz w:val="16"/>
          <w:szCs w:val="16"/>
        </w:rPr>
        <w:t xml:space="preserve">MC: medical costs, POC: physician office visit costs, AC: ancillary costs, </w:t>
      </w:r>
      <w:r w:rsidR="00B5753C" w:rsidRPr="003A7198">
        <w:rPr>
          <w:rFonts w:ascii="Helvetica" w:eastAsia="Times New Roman" w:hAnsi="Helvetica" w:cs="Times New Roman"/>
          <w:sz w:val="16"/>
          <w:szCs w:val="16"/>
        </w:rPr>
        <w:t xml:space="preserve">PAC: psychiatric assessment costs, TCMC: </w:t>
      </w:r>
      <w:r w:rsidR="00A455EF" w:rsidRPr="003A7198">
        <w:rPr>
          <w:rFonts w:ascii="Helvetica" w:eastAsia="Times New Roman" w:hAnsi="Helvetica" w:cs="Times New Roman"/>
          <w:sz w:val="16"/>
          <w:szCs w:val="16"/>
        </w:rPr>
        <w:t>targeted case management costs,</w:t>
      </w:r>
      <w:r w:rsidRPr="003A7198">
        <w:rPr>
          <w:rFonts w:ascii="Helvetica" w:eastAsia="Times New Roman" w:hAnsi="Helvetica" w:cs="Times New Roman"/>
          <w:sz w:val="16"/>
          <w:szCs w:val="16"/>
        </w:rPr>
        <w:t xml:space="preserve"> SC: services costs, </w:t>
      </w:r>
      <w:proofErr w:type="spellStart"/>
      <w:r w:rsidRPr="003A7198">
        <w:rPr>
          <w:rFonts w:ascii="Helvetica" w:eastAsia="Times New Roman" w:hAnsi="Helvetica" w:cs="Times New Roman"/>
          <w:sz w:val="16"/>
          <w:szCs w:val="16"/>
        </w:rPr>
        <w:t>InstC</w:t>
      </w:r>
      <w:proofErr w:type="spellEnd"/>
      <w:r w:rsidRPr="003A7198">
        <w:rPr>
          <w:rFonts w:ascii="Helvetica" w:eastAsia="Times New Roman" w:hAnsi="Helvetica" w:cs="Times New Roman"/>
          <w:sz w:val="16"/>
          <w:szCs w:val="16"/>
        </w:rPr>
        <w:t xml:space="preserve">: institutional costs, MSC: medical services costs, </w:t>
      </w:r>
      <w:r w:rsidR="001D5675" w:rsidRPr="003A7198">
        <w:rPr>
          <w:rFonts w:ascii="Helvetica" w:eastAsia="Times New Roman" w:hAnsi="Helvetica" w:cs="Times New Roman"/>
          <w:sz w:val="16"/>
          <w:szCs w:val="16"/>
        </w:rPr>
        <w:t xml:space="preserve">RC: radiology costs, </w:t>
      </w:r>
      <w:r w:rsidRPr="003A7198">
        <w:rPr>
          <w:rFonts w:ascii="Helvetica" w:eastAsia="Times New Roman" w:hAnsi="Helvetica" w:cs="Times New Roman"/>
          <w:sz w:val="16"/>
          <w:szCs w:val="16"/>
        </w:rPr>
        <w:t xml:space="preserve">STDC: short term disability costs, WCC: workers compensation costs, PTOC: paid time off costs, TPC: total productivity costs, </w:t>
      </w:r>
      <w:proofErr w:type="spellStart"/>
      <w:r w:rsidRPr="003A7198">
        <w:rPr>
          <w:rFonts w:ascii="Helvetica" w:eastAsia="Times New Roman" w:hAnsi="Helvetica" w:cs="Times New Roman"/>
          <w:sz w:val="16"/>
          <w:szCs w:val="16"/>
        </w:rPr>
        <w:t>AbC</w:t>
      </w:r>
      <w:proofErr w:type="spellEnd"/>
      <w:r w:rsidRPr="003A7198">
        <w:rPr>
          <w:rFonts w:ascii="Helvetica" w:eastAsia="Times New Roman" w:hAnsi="Helvetica" w:cs="Times New Roman"/>
          <w:sz w:val="16"/>
          <w:szCs w:val="16"/>
        </w:rPr>
        <w:t xml:space="preserve">: absenteeism costs, </w:t>
      </w:r>
      <w:proofErr w:type="spellStart"/>
      <w:r w:rsidRPr="003A7198">
        <w:rPr>
          <w:rFonts w:ascii="Helvetica" w:eastAsia="Times New Roman" w:hAnsi="Helvetica" w:cs="Times New Roman"/>
          <w:sz w:val="16"/>
          <w:szCs w:val="16"/>
        </w:rPr>
        <w:t>PrC</w:t>
      </w:r>
      <w:proofErr w:type="spellEnd"/>
      <w:r w:rsidRPr="003A7198">
        <w:rPr>
          <w:rFonts w:ascii="Helvetica" w:eastAsia="Times New Roman" w:hAnsi="Helvetica" w:cs="Times New Roman"/>
          <w:sz w:val="16"/>
          <w:szCs w:val="16"/>
        </w:rPr>
        <w:t xml:space="preserve">: presenteeism costs, </w:t>
      </w:r>
      <w:proofErr w:type="spellStart"/>
      <w:r w:rsidR="00A455EF" w:rsidRPr="003A7198">
        <w:rPr>
          <w:rFonts w:ascii="Helvetica" w:eastAsia="Times New Roman" w:hAnsi="Helvetica" w:cs="Times New Roman"/>
          <w:sz w:val="16"/>
          <w:szCs w:val="16"/>
        </w:rPr>
        <w:t>ArC</w:t>
      </w:r>
      <w:proofErr w:type="spellEnd"/>
      <w:r w:rsidR="00A455EF" w:rsidRPr="003A7198">
        <w:rPr>
          <w:rFonts w:ascii="Helvetica" w:eastAsia="Times New Roman" w:hAnsi="Helvetica" w:cs="Times New Roman"/>
          <w:sz w:val="16"/>
          <w:szCs w:val="16"/>
        </w:rPr>
        <w:t xml:space="preserve">: arrest costs, </w:t>
      </w:r>
      <w:proofErr w:type="spellStart"/>
      <w:r w:rsidR="00A455EF" w:rsidRPr="003A7198">
        <w:rPr>
          <w:rFonts w:ascii="Helvetica" w:eastAsia="Times New Roman" w:hAnsi="Helvetica" w:cs="Times New Roman"/>
          <w:sz w:val="16"/>
          <w:szCs w:val="16"/>
        </w:rPr>
        <w:t>InC</w:t>
      </w:r>
      <w:proofErr w:type="spellEnd"/>
      <w:r w:rsidR="00A455EF" w:rsidRPr="003A7198">
        <w:rPr>
          <w:rFonts w:ascii="Helvetica" w:eastAsia="Times New Roman" w:hAnsi="Helvetica" w:cs="Times New Roman"/>
          <w:sz w:val="16"/>
          <w:szCs w:val="16"/>
        </w:rPr>
        <w:t xml:space="preserve">: incarceration costs, </w:t>
      </w:r>
      <w:proofErr w:type="spellStart"/>
      <w:r w:rsidRPr="003A7198">
        <w:rPr>
          <w:rFonts w:ascii="Helvetica" w:eastAsia="Times New Roman" w:hAnsi="Helvetica" w:cs="Times New Roman"/>
          <w:sz w:val="16"/>
          <w:szCs w:val="16"/>
        </w:rPr>
        <w:t>OtC</w:t>
      </w:r>
      <w:proofErr w:type="spellEnd"/>
      <w:r w:rsidRPr="003A7198">
        <w:rPr>
          <w:rFonts w:ascii="Helvetica" w:eastAsia="Times New Roman" w:hAnsi="Helvetica" w:cs="Times New Roman"/>
          <w:sz w:val="16"/>
          <w:szCs w:val="16"/>
        </w:rPr>
        <w:t>: other costs, USD: United States dollar, GBP: Great British Pound, EUR: Euro, CAD: Canadian dollar, KRW: South Korean won</w:t>
      </w:r>
    </w:p>
    <w:p w14:paraId="2328CD27" w14:textId="487DFED6" w:rsidR="00A217B6" w:rsidRPr="003A7198" w:rsidRDefault="009C5914" w:rsidP="00A217B6">
      <w:pPr>
        <w:rPr>
          <w:rFonts w:ascii="Helvetica" w:eastAsia="Times New Roman" w:hAnsi="Helvetica" w:cs="Times New Roman"/>
          <w:sz w:val="16"/>
          <w:szCs w:val="16"/>
        </w:rPr>
      </w:pPr>
      <w:r w:rsidRPr="003A7198">
        <w:rPr>
          <w:rFonts w:ascii="Helvetica" w:hAnsi="Helvetica" w:cs="Times New Roman"/>
          <w:sz w:val="16"/>
          <w:szCs w:val="16"/>
          <w:vertAlign w:val="superscript"/>
        </w:rPr>
        <w:t>†</w:t>
      </w:r>
      <w:r w:rsidR="00A217B6" w:rsidRPr="003A7198">
        <w:rPr>
          <w:rFonts w:ascii="Helvetica" w:eastAsia="Times New Roman" w:hAnsi="Helvetica" w:cs="Times New Roman"/>
          <w:sz w:val="16"/>
          <w:szCs w:val="16"/>
        </w:rPr>
        <w:t xml:space="preserve">: extrapolated annual cost; </w:t>
      </w:r>
      <w:r w:rsidRPr="003A7198">
        <w:rPr>
          <w:rFonts w:ascii="Helvetica" w:eastAsia="Times New Roman" w:hAnsi="Helvetica" w:cs="Times New Roman"/>
          <w:sz w:val="16"/>
          <w:szCs w:val="16"/>
        </w:rPr>
        <w:t>ǂ</w:t>
      </w:r>
      <w:r w:rsidR="00A217B6" w:rsidRPr="003A7198">
        <w:rPr>
          <w:rFonts w:ascii="Helvetica" w:eastAsia="Times New Roman" w:hAnsi="Helvetica" w:cs="Times New Roman"/>
          <w:sz w:val="16"/>
          <w:szCs w:val="16"/>
        </w:rPr>
        <w:t>: subgroups averaged</w:t>
      </w:r>
      <w:r w:rsidR="00A455EF" w:rsidRPr="003A7198">
        <w:rPr>
          <w:rFonts w:ascii="Helvetica" w:eastAsia="Times New Roman" w:hAnsi="Helvetica" w:cs="Times New Roman"/>
          <w:sz w:val="16"/>
          <w:szCs w:val="16"/>
        </w:rPr>
        <w:t xml:space="preserve">; </w:t>
      </w:r>
      <w:r w:rsidRPr="003A7198">
        <w:rPr>
          <w:rFonts w:ascii="Helvetica" w:hAnsi="Helvetica" w:cs="Times New Roman"/>
          <w:sz w:val="16"/>
          <w:szCs w:val="16"/>
          <w:vertAlign w:val="superscript"/>
        </w:rPr>
        <w:t>§</w:t>
      </w:r>
      <w:r w:rsidR="00A217B6" w:rsidRPr="003A7198">
        <w:rPr>
          <w:rFonts w:ascii="Helvetica" w:eastAsia="Times New Roman" w:hAnsi="Helvetica" w:cs="Times New Roman"/>
          <w:sz w:val="16"/>
          <w:szCs w:val="16"/>
        </w:rPr>
        <w:t xml:space="preserve">: extrapolated annual cost and subgroups averaged; </w:t>
      </w:r>
      <w:r w:rsidRPr="003A7198">
        <w:rPr>
          <w:rFonts w:ascii="Helvetica" w:eastAsia="Times New Roman" w:hAnsi="Helvetica" w:cs="Times New Roman"/>
          <w:sz w:val="16"/>
          <w:szCs w:val="16"/>
          <w:vertAlign w:val="superscript"/>
        </w:rPr>
        <w:t>¶</w:t>
      </w:r>
      <w:r w:rsidR="00A217B6" w:rsidRPr="003A7198">
        <w:rPr>
          <w:rFonts w:ascii="Helvetica" w:eastAsia="Times New Roman" w:hAnsi="Helvetica" w:cs="Times New Roman"/>
          <w:sz w:val="16"/>
          <w:szCs w:val="16"/>
        </w:rPr>
        <w:t xml:space="preserve">: cost represents losses in workplace productivity; </w:t>
      </w:r>
      <w:r w:rsidRPr="003A7198">
        <w:rPr>
          <w:rFonts w:ascii="Helvetica" w:eastAsia="Times New Roman" w:hAnsi="Helvetica" w:cs="Helvetica"/>
          <w:sz w:val="16"/>
          <w:szCs w:val="16"/>
          <w:vertAlign w:val="superscript"/>
        </w:rPr>
        <w:t>⸿</w:t>
      </w:r>
      <w:r w:rsidR="00A217B6" w:rsidRPr="003A7198">
        <w:rPr>
          <w:rFonts w:ascii="Helvetica" w:eastAsia="Times New Roman" w:hAnsi="Helvetica" w:cs="Times New Roman"/>
          <w:sz w:val="16"/>
          <w:szCs w:val="16"/>
        </w:rPr>
        <w:t>: negative value as costs m</w:t>
      </w:r>
      <w:r w:rsidR="00A455EF" w:rsidRPr="003A7198">
        <w:rPr>
          <w:rFonts w:ascii="Helvetica" w:eastAsia="Times New Roman" w:hAnsi="Helvetica" w:cs="Times New Roman"/>
          <w:sz w:val="16"/>
          <w:szCs w:val="16"/>
        </w:rPr>
        <w:t>odelled against adherent group</w:t>
      </w:r>
    </w:p>
    <w:p w14:paraId="5F16DD6A" w14:textId="51713268" w:rsidR="005E20A4" w:rsidRPr="003A7198" w:rsidRDefault="005E20A4">
      <w:pPr>
        <w:rPr>
          <w:rFonts w:ascii="Helvetica" w:hAnsi="Helvetica" w:cs="Times New Roman"/>
          <w:sz w:val="16"/>
          <w:szCs w:val="16"/>
        </w:rPr>
      </w:pPr>
      <w:r w:rsidRPr="003A7198">
        <w:rPr>
          <w:rFonts w:ascii="Helvetica" w:hAnsi="Helvetica" w:cs="Times New Roman"/>
          <w:sz w:val="16"/>
          <w:szCs w:val="16"/>
        </w:rPr>
        <w:br w:type="page"/>
      </w:r>
    </w:p>
    <w:p w14:paraId="09B110D9" w14:textId="77777777" w:rsidR="00EB02C3" w:rsidRPr="003A7198" w:rsidRDefault="009412F3" w:rsidP="00EB02C3">
      <w:pPr>
        <w:pStyle w:val="EndNoteBibliography"/>
        <w:spacing w:after="0"/>
        <w:ind w:left="720" w:hanging="720"/>
        <w:rPr>
          <w:rFonts w:ascii="Helvetica" w:hAnsi="Helvetica"/>
          <w:sz w:val="16"/>
          <w:szCs w:val="16"/>
        </w:rPr>
      </w:pPr>
      <w:r w:rsidRPr="003A7198">
        <w:rPr>
          <w:rFonts w:ascii="Helvetica" w:hAnsi="Helvetica" w:cs="Times New Roman"/>
          <w:sz w:val="16"/>
          <w:szCs w:val="16"/>
        </w:rPr>
        <w:lastRenderedPageBreak/>
        <w:fldChar w:fldCharType="begin"/>
      </w:r>
      <w:r w:rsidRPr="003A7198">
        <w:rPr>
          <w:rFonts w:ascii="Helvetica" w:hAnsi="Helvetica" w:cs="Times New Roman"/>
          <w:sz w:val="16"/>
          <w:szCs w:val="16"/>
        </w:rPr>
        <w:instrText xml:space="preserve"> ADDIN EN.REFLIST </w:instrText>
      </w:r>
      <w:r w:rsidRPr="003A7198">
        <w:rPr>
          <w:rFonts w:ascii="Helvetica" w:hAnsi="Helvetica" w:cs="Times New Roman"/>
          <w:sz w:val="16"/>
          <w:szCs w:val="16"/>
        </w:rPr>
        <w:fldChar w:fldCharType="separate"/>
      </w:r>
      <w:bookmarkStart w:id="1" w:name="_ENREF_1"/>
      <w:r w:rsidR="00EB02C3" w:rsidRPr="003A7198">
        <w:rPr>
          <w:rFonts w:ascii="Helvetica" w:hAnsi="Helvetica"/>
          <w:sz w:val="16"/>
          <w:szCs w:val="16"/>
        </w:rPr>
        <w:t>1.</w:t>
      </w:r>
      <w:r w:rsidR="00EB02C3" w:rsidRPr="003A7198">
        <w:rPr>
          <w:rFonts w:ascii="Helvetica" w:hAnsi="Helvetica"/>
          <w:sz w:val="16"/>
          <w:szCs w:val="16"/>
        </w:rPr>
        <w:tab/>
        <w:t>An S-Y, Kim HJ, Chun KH</w:t>
      </w:r>
      <w:r w:rsidR="00EB02C3" w:rsidRPr="003A7198">
        <w:rPr>
          <w:rFonts w:ascii="Helvetica" w:hAnsi="Helvetica"/>
          <w:i/>
          <w:sz w:val="16"/>
          <w:szCs w:val="16"/>
        </w:rPr>
        <w:t xml:space="preserve"> et al.</w:t>
      </w:r>
      <w:r w:rsidR="00EB02C3" w:rsidRPr="003A7198">
        <w:rPr>
          <w:rFonts w:ascii="Helvetica" w:hAnsi="Helvetica"/>
          <w:sz w:val="16"/>
          <w:szCs w:val="16"/>
        </w:rPr>
        <w:t xml:space="preserve"> Clinical and economic outcomes in medication-adherent and -nonadherent patients with type 2 diabetes mellitus in the Republic of Korea. </w:t>
      </w:r>
      <w:r w:rsidR="00EB02C3" w:rsidRPr="003A7198">
        <w:rPr>
          <w:rFonts w:ascii="Helvetica" w:hAnsi="Helvetica"/>
          <w:i/>
          <w:sz w:val="16"/>
          <w:szCs w:val="16"/>
        </w:rPr>
        <w:t>Clinical therapeutics</w:t>
      </w:r>
      <w:r w:rsidR="00EB02C3" w:rsidRPr="003A7198">
        <w:rPr>
          <w:rFonts w:ascii="Helvetica" w:hAnsi="Helvetica"/>
          <w:sz w:val="16"/>
          <w:szCs w:val="16"/>
        </w:rPr>
        <w:t>, 36, 245-254 (2014).</w:t>
      </w:r>
      <w:bookmarkEnd w:id="1"/>
    </w:p>
    <w:p w14:paraId="7154ACE2" w14:textId="77777777" w:rsidR="00EB02C3" w:rsidRPr="003A7198" w:rsidRDefault="00EB02C3" w:rsidP="00EB02C3">
      <w:pPr>
        <w:pStyle w:val="EndNoteBibliography"/>
        <w:spacing w:after="0"/>
        <w:ind w:left="720" w:hanging="720"/>
        <w:rPr>
          <w:rFonts w:ascii="Helvetica" w:hAnsi="Helvetica"/>
          <w:sz w:val="16"/>
          <w:szCs w:val="16"/>
        </w:rPr>
      </w:pPr>
      <w:bookmarkStart w:id="2" w:name="_ENREF_2"/>
      <w:r w:rsidRPr="003A7198">
        <w:rPr>
          <w:rFonts w:ascii="Helvetica" w:hAnsi="Helvetica"/>
          <w:sz w:val="16"/>
          <w:szCs w:val="16"/>
        </w:rPr>
        <w:t>2.</w:t>
      </w:r>
      <w:r w:rsidRPr="003A7198">
        <w:rPr>
          <w:rFonts w:ascii="Helvetica" w:hAnsi="Helvetica"/>
          <w:sz w:val="16"/>
          <w:szCs w:val="16"/>
        </w:rPr>
        <w:tab/>
        <w:t xml:space="preserve">Aubert RE, Yao J, Xia F, Garavaglia SB. Is there a relationship between early statin compliance and a reduction in healthcare utilization? </w:t>
      </w:r>
      <w:r w:rsidRPr="003A7198">
        <w:rPr>
          <w:rFonts w:ascii="Helvetica" w:hAnsi="Helvetica"/>
          <w:i/>
          <w:sz w:val="16"/>
          <w:szCs w:val="16"/>
        </w:rPr>
        <w:t>The American journal of managed care</w:t>
      </w:r>
      <w:r w:rsidRPr="003A7198">
        <w:rPr>
          <w:rFonts w:ascii="Helvetica" w:hAnsi="Helvetica"/>
          <w:sz w:val="16"/>
          <w:szCs w:val="16"/>
        </w:rPr>
        <w:t>, 16, 459-466 (2010).</w:t>
      </w:r>
      <w:bookmarkEnd w:id="2"/>
    </w:p>
    <w:p w14:paraId="23FA2FDB" w14:textId="77777777" w:rsidR="00EB02C3" w:rsidRPr="003A7198" w:rsidRDefault="00EB02C3" w:rsidP="00EB02C3">
      <w:pPr>
        <w:pStyle w:val="EndNoteBibliography"/>
        <w:spacing w:after="0"/>
        <w:ind w:left="720" w:hanging="720"/>
        <w:rPr>
          <w:rFonts w:ascii="Helvetica" w:hAnsi="Helvetica"/>
          <w:sz w:val="16"/>
          <w:szCs w:val="16"/>
        </w:rPr>
      </w:pPr>
      <w:bookmarkStart w:id="3" w:name="_ENREF_3"/>
      <w:r w:rsidRPr="003A7198">
        <w:rPr>
          <w:rFonts w:ascii="Helvetica" w:hAnsi="Helvetica"/>
          <w:sz w:val="16"/>
          <w:szCs w:val="16"/>
        </w:rPr>
        <w:t>3.</w:t>
      </w:r>
      <w:r w:rsidRPr="003A7198">
        <w:rPr>
          <w:rFonts w:ascii="Helvetica" w:hAnsi="Helvetica"/>
          <w:sz w:val="16"/>
          <w:szCs w:val="16"/>
        </w:rPr>
        <w:tab/>
        <w:t xml:space="preserve">Bagalman E, Yu-Isenberg KS, Durden E, Crivera C, Dirani R, Bunn WB. Indirect costs associated with nonadherence to treatment for bipolar disorder. </w:t>
      </w:r>
      <w:r w:rsidRPr="003A7198">
        <w:rPr>
          <w:rFonts w:ascii="Helvetica" w:hAnsi="Helvetica"/>
          <w:i/>
          <w:sz w:val="16"/>
          <w:szCs w:val="16"/>
        </w:rPr>
        <w:t>Journal of occupational and environmental medicine / American College of Occupational and Environmental Medicine</w:t>
      </w:r>
      <w:r w:rsidRPr="003A7198">
        <w:rPr>
          <w:rFonts w:ascii="Helvetica" w:hAnsi="Helvetica"/>
          <w:sz w:val="16"/>
          <w:szCs w:val="16"/>
        </w:rPr>
        <w:t>, 52, 478-485 (2010).</w:t>
      </w:r>
      <w:bookmarkEnd w:id="3"/>
    </w:p>
    <w:p w14:paraId="09C6694D" w14:textId="77777777" w:rsidR="00EB02C3" w:rsidRPr="003A7198" w:rsidRDefault="00EB02C3" w:rsidP="00EB02C3">
      <w:pPr>
        <w:pStyle w:val="EndNoteBibliography"/>
        <w:spacing w:after="0"/>
        <w:ind w:left="720" w:hanging="720"/>
        <w:rPr>
          <w:rFonts w:ascii="Helvetica" w:hAnsi="Helvetica"/>
          <w:sz w:val="16"/>
          <w:szCs w:val="16"/>
        </w:rPr>
      </w:pPr>
      <w:bookmarkStart w:id="4" w:name="_ENREF_4"/>
      <w:r w:rsidRPr="003A7198">
        <w:rPr>
          <w:rFonts w:ascii="Helvetica" w:hAnsi="Helvetica"/>
          <w:sz w:val="16"/>
          <w:szCs w:val="16"/>
        </w:rPr>
        <w:t>4.</w:t>
      </w:r>
      <w:r w:rsidRPr="003A7198">
        <w:rPr>
          <w:rFonts w:ascii="Helvetica" w:hAnsi="Helvetica"/>
          <w:sz w:val="16"/>
          <w:szCs w:val="16"/>
        </w:rPr>
        <w:tab/>
        <w:t xml:space="preserve">Candrilli SD, O'Brien SH, Ware RE, Nahata MC, Seiber EE, Balkrishnan R. Hydroxyurea adherence and associated outcomes among Medicaid enrollees with sickle cell disease. </w:t>
      </w:r>
      <w:r w:rsidRPr="003A7198">
        <w:rPr>
          <w:rFonts w:ascii="Helvetica" w:hAnsi="Helvetica"/>
          <w:i/>
          <w:sz w:val="16"/>
          <w:szCs w:val="16"/>
        </w:rPr>
        <w:t>American journal of hematology</w:t>
      </w:r>
      <w:r w:rsidRPr="003A7198">
        <w:rPr>
          <w:rFonts w:ascii="Helvetica" w:hAnsi="Helvetica"/>
          <w:sz w:val="16"/>
          <w:szCs w:val="16"/>
        </w:rPr>
        <w:t>, 86, 273-277 (2011).</w:t>
      </w:r>
      <w:bookmarkEnd w:id="4"/>
    </w:p>
    <w:p w14:paraId="102884D7" w14:textId="77777777" w:rsidR="00EB02C3" w:rsidRPr="003A7198" w:rsidRDefault="00EB02C3" w:rsidP="00EB02C3">
      <w:pPr>
        <w:pStyle w:val="EndNoteBibliography"/>
        <w:spacing w:after="0"/>
        <w:ind w:left="720" w:hanging="720"/>
        <w:rPr>
          <w:rFonts w:ascii="Helvetica" w:hAnsi="Helvetica"/>
          <w:sz w:val="16"/>
          <w:szCs w:val="16"/>
        </w:rPr>
      </w:pPr>
      <w:bookmarkStart w:id="5" w:name="_ENREF_5"/>
      <w:r w:rsidRPr="003A7198">
        <w:rPr>
          <w:rFonts w:ascii="Helvetica" w:hAnsi="Helvetica"/>
          <w:sz w:val="16"/>
          <w:szCs w:val="16"/>
        </w:rPr>
        <w:t>5.</w:t>
      </w:r>
      <w:r w:rsidRPr="003A7198">
        <w:rPr>
          <w:rFonts w:ascii="Helvetica" w:hAnsi="Helvetica"/>
          <w:sz w:val="16"/>
          <w:szCs w:val="16"/>
        </w:rPr>
        <w:tab/>
        <w:t xml:space="preserve">Casciano JP, Dotiwala ZJ, Martin BC, Kwong WJ. The costs of warfarin underuse and nonadherence in patients with atrial fibrillation: a commercial insurer perspective. </w:t>
      </w:r>
      <w:r w:rsidRPr="003A7198">
        <w:rPr>
          <w:rFonts w:ascii="Helvetica" w:hAnsi="Helvetica"/>
          <w:i/>
          <w:sz w:val="16"/>
          <w:szCs w:val="16"/>
        </w:rPr>
        <w:t>Journal of managed care pharmacy : JMCP</w:t>
      </w:r>
      <w:r w:rsidRPr="003A7198">
        <w:rPr>
          <w:rFonts w:ascii="Helvetica" w:hAnsi="Helvetica"/>
          <w:sz w:val="16"/>
          <w:szCs w:val="16"/>
        </w:rPr>
        <w:t>, 19, 302-316 (2013).</w:t>
      </w:r>
      <w:bookmarkEnd w:id="5"/>
    </w:p>
    <w:p w14:paraId="2D699C54" w14:textId="77777777" w:rsidR="00EB02C3" w:rsidRPr="003A7198" w:rsidRDefault="00EB02C3" w:rsidP="00EB02C3">
      <w:pPr>
        <w:pStyle w:val="EndNoteBibliography"/>
        <w:spacing w:after="0"/>
        <w:ind w:left="720" w:hanging="720"/>
        <w:rPr>
          <w:rFonts w:ascii="Helvetica" w:hAnsi="Helvetica"/>
          <w:sz w:val="16"/>
          <w:szCs w:val="16"/>
        </w:rPr>
      </w:pPr>
      <w:bookmarkStart w:id="6" w:name="_ENREF_6"/>
      <w:r w:rsidRPr="003A7198">
        <w:rPr>
          <w:rFonts w:ascii="Helvetica" w:hAnsi="Helvetica"/>
          <w:sz w:val="16"/>
          <w:szCs w:val="16"/>
        </w:rPr>
        <w:t>6.</w:t>
      </w:r>
      <w:r w:rsidRPr="003A7198">
        <w:rPr>
          <w:rFonts w:ascii="Helvetica" w:hAnsi="Helvetica"/>
          <w:sz w:val="16"/>
          <w:szCs w:val="16"/>
        </w:rPr>
        <w:tab/>
        <w:t xml:space="preserve">Cooke CE, Lee HY, Xing S. Adherence to antiretroviral therapy in managed care members in the United States: a retrospective claims analysis. </w:t>
      </w:r>
      <w:r w:rsidRPr="003A7198">
        <w:rPr>
          <w:rFonts w:ascii="Helvetica" w:hAnsi="Helvetica"/>
          <w:i/>
          <w:sz w:val="16"/>
          <w:szCs w:val="16"/>
        </w:rPr>
        <w:t>Journal of managed care pharmacy : JMCP</w:t>
      </w:r>
      <w:r w:rsidRPr="003A7198">
        <w:rPr>
          <w:rFonts w:ascii="Helvetica" w:hAnsi="Helvetica"/>
          <w:sz w:val="16"/>
          <w:szCs w:val="16"/>
        </w:rPr>
        <w:t>, 20, 86-92 (2014).</w:t>
      </w:r>
      <w:bookmarkEnd w:id="6"/>
    </w:p>
    <w:p w14:paraId="45CC957D" w14:textId="77777777" w:rsidR="00EB02C3" w:rsidRPr="003A7198" w:rsidRDefault="00EB02C3" w:rsidP="00EB02C3">
      <w:pPr>
        <w:pStyle w:val="EndNoteBibliography"/>
        <w:spacing w:after="0"/>
        <w:ind w:left="720" w:hanging="720"/>
        <w:rPr>
          <w:rFonts w:ascii="Helvetica" w:hAnsi="Helvetica"/>
          <w:sz w:val="16"/>
          <w:szCs w:val="16"/>
        </w:rPr>
      </w:pPr>
      <w:bookmarkStart w:id="7" w:name="_ENREF_7"/>
      <w:r w:rsidRPr="003A7198">
        <w:rPr>
          <w:rFonts w:ascii="Helvetica" w:hAnsi="Helvetica"/>
          <w:sz w:val="16"/>
          <w:szCs w:val="16"/>
        </w:rPr>
        <w:t>7.</w:t>
      </w:r>
      <w:r w:rsidRPr="003A7198">
        <w:rPr>
          <w:rFonts w:ascii="Helvetica" w:hAnsi="Helvetica"/>
          <w:sz w:val="16"/>
          <w:szCs w:val="16"/>
        </w:rPr>
        <w:tab/>
        <w:t xml:space="preserve">Curtis SE, Boye KS, Lage MJ, Garcia-Perez LE. Medication adherence and improved outcomes among patients with type 2 diabetes. </w:t>
      </w:r>
      <w:r w:rsidRPr="003A7198">
        <w:rPr>
          <w:rFonts w:ascii="Helvetica" w:hAnsi="Helvetica"/>
          <w:i/>
          <w:sz w:val="16"/>
          <w:szCs w:val="16"/>
        </w:rPr>
        <w:t>The American journal of managed care</w:t>
      </w:r>
      <w:r w:rsidRPr="003A7198">
        <w:rPr>
          <w:rFonts w:ascii="Helvetica" w:hAnsi="Helvetica"/>
          <w:sz w:val="16"/>
          <w:szCs w:val="16"/>
        </w:rPr>
        <w:t>, 23(7), e208-e214 (2017).</w:t>
      </w:r>
      <w:bookmarkEnd w:id="7"/>
    </w:p>
    <w:p w14:paraId="650E46ED" w14:textId="77777777" w:rsidR="00EB02C3" w:rsidRPr="003A7198" w:rsidRDefault="00EB02C3" w:rsidP="00EB02C3">
      <w:pPr>
        <w:pStyle w:val="EndNoteBibliography"/>
        <w:spacing w:after="0"/>
        <w:ind w:left="720" w:hanging="720"/>
        <w:rPr>
          <w:rFonts w:ascii="Helvetica" w:hAnsi="Helvetica"/>
          <w:sz w:val="16"/>
          <w:szCs w:val="16"/>
        </w:rPr>
      </w:pPr>
      <w:bookmarkStart w:id="8" w:name="_ENREF_8"/>
      <w:r w:rsidRPr="003A7198">
        <w:rPr>
          <w:rFonts w:ascii="Helvetica" w:hAnsi="Helvetica"/>
          <w:sz w:val="16"/>
          <w:szCs w:val="16"/>
        </w:rPr>
        <w:t>8.</w:t>
      </w:r>
      <w:r w:rsidRPr="003A7198">
        <w:rPr>
          <w:rFonts w:ascii="Helvetica" w:hAnsi="Helvetica"/>
          <w:sz w:val="16"/>
          <w:szCs w:val="16"/>
        </w:rPr>
        <w:tab/>
        <w:t>Darkow T, Henk HJ, Thomas SK</w:t>
      </w:r>
      <w:r w:rsidRPr="003A7198">
        <w:rPr>
          <w:rFonts w:ascii="Helvetica" w:hAnsi="Helvetica"/>
          <w:i/>
          <w:sz w:val="16"/>
          <w:szCs w:val="16"/>
        </w:rPr>
        <w:t xml:space="preserve"> et al.</w:t>
      </w:r>
      <w:r w:rsidRPr="003A7198">
        <w:rPr>
          <w:rFonts w:ascii="Helvetica" w:hAnsi="Helvetica"/>
          <w:sz w:val="16"/>
          <w:szCs w:val="16"/>
        </w:rPr>
        <w:t xml:space="preserve"> Treatment interruptions and non-adherence with imatinib and associated healthcare costs: a retrospective analysis among managed care patients with chronic myelogenous leukaemia. </w:t>
      </w:r>
      <w:r w:rsidRPr="003A7198">
        <w:rPr>
          <w:rFonts w:ascii="Helvetica" w:hAnsi="Helvetica"/>
          <w:i/>
          <w:sz w:val="16"/>
          <w:szCs w:val="16"/>
        </w:rPr>
        <w:t>PharmacoEconomics</w:t>
      </w:r>
      <w:r w:rsidRPr="003A7198">
        <w:rPr>
          <w:rFonts w:ascii="Helvetica" w:hAnsi="Helvetica"/>
          <w:sz w:val="16"/>
          <w:szCs w:val="16"/>
        </w:rPr>
        <w:t>, 25, 481-496 (2007).</w:t>
      </w:r>
      <w:bookmarkEnd w:id="8"/>
    </w:p>
    <w:p w14:paraId="1179006A" w14:textId="77777777" w:rsidR="00EB02C3" w:rsidRPr="003A7198" w:rsidRDefault="00EB02C3" w:rsidP="00EB02C3">
      <w:pPr>
        <w:pStyle w:val="EndNoteBibliography"/>
        <w:spacing w:after="0"/>
        <w:ind w:left="720" w:hanging="720"/>
        <w:rPr>
          <w:rFonts w:ascii="Helvetica" w:hAnsi="Helvetica"/>
          <w:sz w:val="16"/>
          <w:szCs w:val="16"/>
        </w:rPr>
      </w:pPr>
      <w:bookmarkStart w:id="9" w:name="_ENREF_9"/>
      <w:r w:rsidRPr="003A7198">
        <w:rPr>
          <w:rFonts w:ascii="Helvetica" w:hAnsi="Helvetica"/>
          <w:sz w:val="16"/>
          <w:szCs w:val="16"/>
        </w:rPr>
        <w:t>9.</w:t>
      </w:r>
      <w:r w:rsidRPr="003A7198">
        <w:rPr>
          <w:rFonts w:ascii="Helvetica" w:hAnsi="Helvetica"/>
          <w:sz w:val="16"/>
          <w:szCs w:val="16"/>
        </w:rPr>
        <w:tab/>
        <w:t>Davis JR, Wu B, Kern DM</w:t>
      </w:r>
      <w:r w:rsidRPr="003A7198">
        <w:rPr>
          <w:rFonts w:ascii="Helvetica" w:hAnsi="Helvetica"/>
          <w:i/>
          <w:sz w:val="16"/>
          <w:szCs w:val="16"/>
        </w:rPr>
        <w:t xml:space="preserve"> et al.</w:t>
      </w:r>
      <w:r w:rsidRPr="003A7198">
        <w:rPr>
          <w:rFonts w:ascii="Helvetica" w:hAnsi="Helvetica"/>
          <w:sz w:val="16"/>
          <w:szCs w:val="16"/>
        </w:rPr>
        <w:t xml:space="preserve"> Impact of Nonadherence to Inhaled Corticosteroid/LABA Therapy on COPD Exacerbation Rates and Healthcare Costs in a Commercially Insured US Population. </w:t>
      </w:r>
      <w:r w:rsidRPr="003A7198">
        <w:rPr>
          <w:rFonts w:ascii="Helvetica" w:hAnsi="Helvetica"/>
          <w:i/>
          <w:sz w:val="16"/>
          <w:szCs w:val="16"/>
        </w:rPr>
        <w:t>American health &amp; drug benefits</w:t>
      </w:r>
      <w:r w:rsidRPr="003A7198">
        <w:rPr>
          <w:rFonts w:ascii="Helvetica" w:hAnsi="Helvetica"/>
          <w:sz w:val="16"/>
          <w:szCs w:val="16"/>
        </w:rPr>
        <w:t>, 10(2), 92-102 (2017).</w:t>
      </w:r>
      <w:bookmarkEnd w:id="9"/>
    </w:p>
    <w:p w14:paraId="3ECAE0B2" w14:textId="77777777" w:rsidR="00EB02C3" w:rsidRPr="003A7198" w:rsidRDefault="00EB02C3" w:rsidP="00EB02C3">
      <w:pPr>
        <w:pStyle w:val="EndNoteBibliography"/>
        <w:spacing w:after="0"/>
        <w:ind w:left="720" w:hanging="720"/>
        <w:rPr>
          <w:rFonts w:ascii="Helvetica" w:hAnsi="Helvetica"/>
          <w:sz w:val="16"/>
          <w:szCs w:val="16"/>
        </w:rPr>
      </w:pPr>
      <w:bookmarkStart w:id="10" w:name="_ENREF_10"/>
      <w:r w:rsidRPr="003A7198">
        <w:rPr>
          <w:rFonts w:ascii="Helvetica" w:hAnsi="Helvetica"/>
          <w:sz w:val="16"/>
          <w:szCs w:val="16"/>
        </w:rPr>
        <w:t>10.</w:t>
      </w:r>
      <w:r w:rsidRPr="003A7198">
        <w:rPr>
          <w:rFonts w:ascii="Helvetica" w:hAnsi="Helvetica"/>
          <w:sz w:val="16"/>
          <w:szCs w:val="16"/>
        </w:rPr>
        <w:tab/>
        <w:t xml:space="preserve">Davis KL, Edin HM, Allen JK. Prevalence and cost of medication nonadherence in Parkinson's disease: evidence from administrative claims data. </w:t>
      </w:r>
      <w:r w:rsidRPr="003A7198">
        <w:rPr>
          <w:rFonts w:ascii="Helvetica" w:hAnsi="Helvetica"/>
          <w:i/>
          <w:sz w:val="16"/>
          <w:szCs w:val="16"/>
        </w:rPr>
        <w:t>Movement disorders : official journal of the Movement Disorder Society</w:t>
      </w:r>
      <w:r w:rsidRPr="003A7198">
        <w:rPr>
          <w:rFonts w:ascii="Helvetica" w:hAnsi="Helvetica"/>
          <w:sz w:val="16"/>
          <w:szCs w:val="16"/>
        </w:rPr>
        <w:t>, 25(4), 474-480 (2010).</w:t>
      </w:r>
      <w:bookmarkEnd w:id="10"/>
    </w:p>
    <w:p w14:paraId="10A4008C" w14:textId="77777777" w:rsidR="00EB02C3" w:rsidRPr="003A7198" w:rsidRDefault="00EB02C3" w:rsidP="00EB02C3">
      <w:pPr>
        <w:pStyle w:val="EndNoteBibliography"/>
        <w:spacing w:after="0"/>
        <w:ind w:left="720" w:hanging="720"/>
        <w:rPr>
          <w:rFonts w:ascii="Helvetica" w:hAnsi="Helvetica"/>
          <w:sz w:val="16"/>
          <w:szCs w:val="16"/>
        </w:rPr>
      </w:pPr>
      <w:bookmarkStart w:id="11" w:name="_ENREF_11"/>
      <w:r w:rsidRPr="003A7198">
        <w:rPr>
          <w:rFonts w:ascii="Helvetica" w:hAnsi="Helvetica"/>
          <w:sz w:val="16"/>
          <w:szCs w:val="16"/>
        </w:rPr>
        <w:t>11.</w:t>
      </w:r>
      <w:r w:rsidRPr="003A7198">
        <w:rPr>
          <w:rFonts w:ascii="Helvetica" w:hAnsi="Helvetica"/>
          <w:sz w:val="16"/>
          <w:szCs w:val="16"/>
        </w:rPr>
        <w:tab/>
        <w:t xml:space="preserve">Delea TE, Stanford RH, Hagiwara M, Stempel DA. Association between adherence with fixed dose combination fluticasone propionate/salmeterol on asthma outcomes and costs*. </w:t>
      </w:r>
      <w:r w:rsidRPr="003A7198">
        <w:rPr>
          <w:rFonts w:ascii="Helvetica" w:hAnsi="Helvetica"/>
          <w:i/>
          <w:sz w:val="16"/>
          <w:szCs w:val="16"/>
        </w:rPr>
        <w:t>Current medical research and opinion</w:t>
      </w:r>
      <w:r w:rsidRPr="003A7198">
        <w:rPr>
          <w:rFonts w:ascii="Helvetica" w:hAnsi="Helvetica"/>
          <w:sz w:val="16"/>
          <w:szCs w:val="16"/>
        </w:rPr>
        <w:t>, 24, 3435-3442 (2008).</w:t>
      </w:r>
      <w:bookmarkEnd w:id="11"/>
    </w:p>
    <w:p w14:paraId="14B4884F" w14:textId="77777777" w:rsidR="00EB02C3" w:rsidRPr="003A7198" w:rsidRDefault="00EB02C3" w:rsidP="00EB02C3">
      <w:pPr>
        <w:pStyle w:val="EndNoteBibliography"/>
        <w:spacing w:after="0"/>
        <w:ind w:left="720" w:hanging="720"/>
        <w:rPr>
          <w:rFonts w:ascii="Helvetica" w:hAnsi="Helvetica"/>
          <w:sz w:val="16"/>
          <w:szCs w:val="16"/>
        </w:rPr>
      </w:pPr>
      <w:bookmarkStart w:id="12" w:name="_ENREF_12"/>
      <w:r w:rsidRPr="003A7198">
        <w:rPr>
          <w:rFonts w:ascii="Helvetica" w:hAnsi="Helvetica"/>
          <w:sz w:val="16"/>
          <w:szCs w:val="16"/>
        </w:rPr>
        <w:t>12.</w:t>
      </w:r>
      <w:r w:rsidRPr="003A7198">
        <w:rPr>
          <w:rFonts w:ascii="Helvetica" w:hAnsi="Helvetica"/>
          <w:sz w:val="16"/>
          <w:szCs w:val="16"/>
        </w:rPr>
        <w:tab/>
        <w:t xml:space="preserve">Delea TE, Thomas SK, Hagiwara M. The association between adherence to levodopa/carbidopa/entacapone therapy and healthcare utilization and costs among patients with Parkinson's disease: a retrospective claims-based analysis. </w:t>
      </w:r>
      <w:r w:rsidRPr="003A7198">
        <w:rPr>
          <w:rFonts w:ascii="Helvetica" w:hAnsi="Helvetica"/>
          <w:i/>
          <w:sz w:val="16"/>
          <w:szCs w:val="16"/>
        </w:rPr>
        <w:t>CNS drugs</w:t>
      </w:r>
      <w:r w:rsidRPr="003A7198">
        <w:rPr>
          <w:rFonts w:ascii="Helvetica" w:hAnsi="Helvetica"/>
          <w:sz w:val="16"/>
          <w:szCs w:val="16"/>
        </w:rPr>
        <w:t>, 25, 53-66 (2011).</w:t>
      </w:r>
      <w:bookmarkEnd w:id="12"/>
    </w:p>
    <w:p w14:paraId="5998D9C6" w14:textId="77777777" w:rsidR="00EB02C3" w:rsidRPr="003A7198" w:rsidRDefault="00EB02C3" w:rsidP="00EB02C3">
      <w:pPr>
        <w:pStyle w:val="EndNoteBibliography"/>
        <w:spacing w:after="0"/>
        <w:ind w:left="720" w:hanging="720"/>
        <w:rPr>
          <w:rFonts w:ascii="Helvetica" w:hAnsi="Helvetica"/>
          <w:sz w:val="16"/>
          <w:szCs w:val="16"/>
        </w:rPr>
      </w:pPr>
      <w:bookmarkStart w:id="13" w:name="_ENREF_13"/>
      <w:r w:rsidRPr="003A7198">
        <w:rPr>
          <w:rFonts w:ascii="Helvetica" w:hAnsi="Helvetica"/>
          <w:sz w:val="16"/>
          <w:szCs w:val="16"/>
        </w:rPr>
        <w:t>13.</w:t>
      </w:r>
      <w:r w:rsidRPr="003A7198">
        <w:rPr>
          <w:rFonts w:ascii="Helvetica" w:hAnsi="Helvetica"/>
          <w:sz w:val="16"/>
          <w:szCs w:val="16"/>
        </w:rPr>
        <w:tab/>
        <w:t xml:space="preserve">Diehl JL, Daw JR, Coley KC, Rayburg R. Medical utilization associated with palivizumab compliance in a commercial and managed medicaid health plan. </w:t>
      </w:r>
      <w:r w:rsidRPr="003A7198">
        <w:rPr>
          <w:rFonts w:ascii="Helvetica" w:hAnsi="Helvetica"/>
          <w:i/>
          <w:sz w:val="16"/>
          <w:szCs w:val="16"/>
        </w:rPr>
        <w:t>Journal of managed care pharmacy : JMCP</w:t>
      </w:r>
      <w:r w:rsidRPr="003A7198">
        <w:rPr>
          <w:rFonts w:ascii="Helvetica" w:hAnsi="Helvetica"/>
          <w:sz w:val="16"/>
          <w:szCs w:val="16"/>
        </w:rPr>
        <w:t>, 16, 23-31 (2010).</w:t>
      </w:r>
      <w:bookmarkEnd w:id="13"/>
    </w:p>
    <w:p w14:paraId="7D72B5C0" w14:textId="77777777" w:rsidR="00EB02C3" w:rsidRPr="003A7198" w:rsidRDefault="00EB02C3" w:rsidP="00EB02C3">
      <w:pPr>
        <w:pStyle w:val="EndNoteBibliography"/>
        <w:spacing w:after="0"/>
        <w:ind w:left="720" w:hanging="720"/>
        <w:rPr>
          <w:rFonts w:ascii="Helvetica" w:hAnsi="Helvetica"/>
          <w:sz w:val="16"/>
          <w:szCs w:val="16"/>
        </w:rPr>
      </w:pPr>
      <w:bookmarkStart w:id="14" w:name="_ENREF_14"/>
      <w:r w:rsidRPr="003A7198">
        <w:rPr>
          <w:rFonts w:ascii="Helvetica" w:hAnsi="Helvetica"/>
          <w:sz w:val="16"/>
          <w:szCs w:val="16"/>
        </w:rPr>
        <w:t>14.</w:t>
      </w:r>
      <w:r w:rsidRPr="003A7198">
        <w:rPr>
          <w:rFonts w:ascii="Helvetica" w:hAnsi="Helvetica"/>
          <w:sz w:val="16"/>
          <w:szCs w:val="16"/>
        </w:rPr>
        <w:tab/>
        <w:t xml:space="preserve">Dilokthornsakul P, Chaiyakunapruk N, Nimpitakpong P, Jeanpeerapong N, Sruamsiri R. The Effects of Medication Supply on Hospitalizations and Health-Care Costs in Patients with Chronic Heart Failure. </w:t>
      </w:r>
      <w:r w:rsidRPr="003A7198">
        <w:rPr>
          <w:rFonts w:ascii="Helvetica" w:hAnsi="Helvetica"/>
          <w:i/>
          <w:sz w:val="16"/>
          <w:szCs w:val="16"/>
        </w:rPr>
        <w:t>Value in Health</w:t>
      </w:r>
      <w:r w:rsidRPr="003A7198">
        <w:rPr>
          <w:rFonts w:ascii="Helvetica" w:hAnsi="Helvetica"/>
          <w:sz w:val="16"/>
          <w:szCs w:val="16"/>
        </w:rPr>
        <w:t>, 15, S9-S14 (2012).</w:t>
      </w:r>
      <w:bookmarkEnd w:id="14"/>
    </w:p>
    <w:p w14:paraId="3FB7A949" w14:textId="77777777" w:rsidR="00EB02C3" w:rsidRPr="003A7198" w:rsidRDefault="00EB02C3" w:rsidP="00EB02C3">
      <w:pPr>
        <w:pStyle w:val="EndNoteBibliography"/>
        <w:spacing w:after="0"/>
        <w:ind w:left="720" w:hanging="720"/>
        <w:rPr>
          <w:rFonts w:ascii="Helvetica" w:hAnsi="Helvetica"/>
          <w:sz w:val="16"/>
          <w:szCs w:val="16"/>
        </w:rPr>
      </w:pPr>
      <w:bookmarkStart w:id="15" w:name="_ENREF_15"/>
      <w:r w:rsidRPr="003A7198">
        <w:rPr>
          <w:rFonts w:ascii="Helvetica" w:hAnsi="Helvetica"/>
          <w:sz w:val="16"/>
          <w:szCs w:val="16"/>
        </w:rPr>
        <w:t>15.</w:t>
      </w:r>
      <w:r w:rsidRPr="003A7198">
        <w:rPr>
          <w:rFonts w:ascii="Helvetica" w:hAnsi="Helvetica"/>
          <w:sz w:val="16"/>
          <w:szCs w:val="16"/>
        </w:rPr>
        <w:tab/>
        <w:t>Dragomir A, Côté R, Roy L</w:t>
      </w:r>
      <w:r w:rsidRPr="003A7198">
        <w:rPr>
          <w:rFonts w:ascii="Helvetica" w:hAnsi="Helvetica"/>
          <w:i/>
          <w:sz w:val="16"/>
          <w:szCs w:val="16"/>
        </w:rPr>
        <w:t xml:space="preserve"> et al.</w:t>
      </w:r>
      <w:r w:rsidRPr="003A7198">
        <w:rPr>
          <w:rFonts w:ascii="Helvetica" w:hAnsi="Helvetica"/>
          <w:sz w:val="16"/>
          <w:szCs w:val="16"/>
        </w:rPr>
        <w:t xml:space="preserve"> Impact of adherence to antihypertensive agents on clinical outcomes and hospitalization costs. </w:t>
      </w:r>
      <w:r w:rsidRPr="003A7198">
        <w:rPr>
          <w:rFonts w:ascii="Helvetica" w:hAnsi="Helvetica"/>
          <w:i/>
          <w:sz w:val="16"/>
          <w:szCs w:val="16"/>
        </w:rPr>
        <w:t>Medical care</w:t>
      </w:r>
      <w:r w:rsidRPr="003A7198">
        <w:rPr>
          <w:rFonts w:ascii="Helvetica" w:hAnsi="Helvetica"/>
          <w:sz w:val="16"/>
          <w:szCs w:val="16"/>
        </w:rPr>
        <w:t>, 48, 418-425 (2010).</w:t>
      </w:r>
      <w:bookmarkEnd w:id="15"/>
    </w:p>
    <w:p w14:paraId="4F4109E9" w14:textId="77777777" w:rsidR="00EB02C3" w:rsidRPr="003A7198" w:rsidRDefault="00EB02C3" w:rsidP="00EB02C3">
      <w:pPr>
        <w:pStyle w:val="EndNoteBibliography"/>
        <w:spacing w:after="0"/>
        <w:ind w:left="720" w:hanging="720"/>
        <w:rPr>
          <w:rFonts w:ascii="Helvetica" w:hAnsi="Helvetica"/>
          <w:sz w:val="16"/>
          <w:szCs w:val="16"/>
        </w:rPr>
      </w:pPr>
      <w:bookmarkStart w:id="16" w:name="_ENREF_16"/>
      <w:r w:rsidRPr="003A7198">
        <w:rPr>
          <w:rFonts w:ascii="Helvetica" w:hAnsi="Helvetica"/>
          <w:sz w:val="16"/>
          <w:szCs w:val="16"/>
        </w:rPr>
        <w:t>16.</w:t>
      </w:r>
      <w:r w:rsidRPr="003A7198">
        <w:rPr>
          <w:rFonts w:ascii="Helvetica" w:hAnsi="Helvetica"/>
          <w:sz w:val="16"/>
          <w:szCs w:val="16"/>
        </w:rPr>
        <w:tab/>
        <w:t>Dragomir A, Cote R, White M</w:t>
      </w:r>
      <w:r w:rsidRPr="003A7198">
        <w:rPr>
          <w:rFonts w:ascii="Helvetica" w:hAnsi="Helvetica"/>
          <w:i/>
          <w:sz w:val="16"/>
          <w:szCs w:val="16"/>
        </w:rPr>
        <w:t xml:space="preserve"> et al.</w:t>
      </w:r>
      <w:r w:rsidRPr="003A7198">
        <w:rPr>
          <w:rFonts w:ascii="Helvetica" w:hAnsi="Helvetica"/>
          <w:sz w:val="16"/>
          <w:szCs w:val="16"/>
        </w:rPr>
        <w:t xml:space="preserve"> Relationship between adherence level to statins, clinical issues and health-care costs in real-life clinical setting. </w:t>
      </w:r>
      <w:r w:rsidRPr="003A7198">
        <w:rPr>
          <w:rFonts w:ascii="Helvetica" w:hAnsi="Helvetica"/>
          <w:i/>
          <w:sz w:val="16"/>
          <w:szCs w:val="16"/>
        </w:rPr>
        <w:t>Value in health : the journal of the International Society for Pharmacoeconomics and Outcomes Research</w:t>
      </w:r>
      <w:r w:rsidRPr="003A7198">
        <w:rPr>
          <w:rFonts w:ascii="Helvetica" w:hAnsi="Helvetica"/>
          <w:sz w:val="16"/>
          <w:szCs w:val="16"/>
        </w:rPr>
        <w:t>, 13(1), 87-94 (2010).</w:t>
      </w:r>
      <w:bookmarkEnd w:id="16"/>
    </w:p>
    <w:p w14:paraId="527FAF41" w14:textId="77777777" w:rsidR="00EB02C3" w:rsidRPr="003A7198" w:rsidRDefault="00EB02C3" w:rsidP="00EB02C3">
      <w:pPr>
        <w:pStyle w:val="EndNoteBibliography"/>
        <w:spacing w:after="0"/>
        <w:ind w:left="720" w:hanging="720"/>
        <w:rPr>
          <w:rFonts w:ascii="Helvetica" w:hAnsi="Helvetica"/>
          <w:sz w:val="16"/>
          <w:szCs w:val="16"/>
        </w:rPr>
      </w:pPr>
      <w:bookmarkStart w:id="17" w:name="_ENREF_17"/>
      <w:r w:rsidRPr="003A7198">
        <w:rPr>
          <w:rFonts w:ascii="Helvetica" w:hAnsi="Helvetica"/>
          <w:sz w:val="16"/>
          <w:szCs w:val="16"/>
        </w:rPr>
        <w:t>17.</w:t>
      </w:r>
      <w:r w:rsidRPr="003A7198">
        <w:rPr>
          <w:rFonts w:ascii="Helvetica" w:hAnsi="Helvetica"/>
          <w:sz w:val="16"/>
          <w:szCs w:val="16"/>
        </w:rPr>
        <w:tab/>
        <w:t xml:space="preserve">Eisenberg DF, Placzek H, Gu T, Krishna A, Tulsi BB. Cost and consequences of noncompliance to oral bisphosphonate treatment. </w:t>
      </w:r>
      <w:r w:rsidRPr="003A7198">
        <w:rPr>
          <w:rFonts w:ascii="Helvetica" w:hAnsi="Helvetica"/>
          <w:i/>
          <w:sz w:val="16"/>
          <w:szCs w:val="16"/>
        </w:rPr>
        <w:t>Journal of managed care &amp; specialty pharmacy</w:t>
      </w:r>
      <w:r w:rsidRPr="003A7198">
        <w:rPr>
          <w:rFonts w:ascii="Helvetica" w:hAnsi="Helvetica"/>
          <w:sz w:val="16"/>
          <w:szCs w:val="16"/>
        </w:rPr>
        <w:t>, 21(1), 56-65 (2015).</w:t>
      </w:r>
      <w:bookmarkEnd w:id="17"/>
    </w:p>
    <w:p w14:paraId="6BFC0A19" w14:textId="77777777" w:rsidR="00EB02C3" w:rsidRPr="003A7198" w:rsidRDefault="00EB02C3" w:rsidP="00EB02C3">
      <w:pPr>
        <w:pStyle w:val="EndNoteBibliography"/>
        <w:spacing w:after="0"/>
        <w:ind w:left="720" w:hanging="720"/>
        <w:rPr>
          <w:rFonts w:ascii="Helvetica" w:hAnsi="Helvetica"/>
          <w:sz w:val="16"/>
          <w:szCs w:val="16"/>
        </w:rPr>
      </w:pPr>
      <w:bookmarkStart w:id="18" w:name="_ENREF_18"/>
      <w:r w:rsidRPr="003A7198">
        <w:rPr>
          <w:rFonts w:ascii="Helvetica" w:hAnsi="Helvetica"/>
          <w:sz w:val="16"/>
          <w:szCs w:val="16"/>
        </w:rPr>
        <w:t>18.</w:t>
      </w:r>
      <w:r w:rsidRPr="003A7198">
        <w:rPr>
          <w:rFonts w:ascii="Helvetica" w:hAnsi="Helvetica"/>
          <w:sz w:val="16"/>
          <w:szCs w:val="16"/>
        </w:rPr>
        <w:tab/>
        <w:t xml:space="preserve">Ettinger AB, Manjunath R, Candrilli SD, Davis KL. Prevalence and cost of nonadherence to antiepileptic drugs in elderly patients with epilepsy. </w:t>
      </w:r>
      <w:r w:rsidRPr="003A7198">
        <w:rPr>
          <w:rFonts w:ascii="Helvetica" w:hAnsi="Helvetica"/>
          <w:i/>
          <w:sz w:val="16"/>
          <w:szCs w:val="16"/>
        </w:rPr>
        <w:t>Epilepsy &amp; behavior : E&amp;B</w:t>
      </w:r>
      <w:r w:rsidRPr="003A7198">
        <w:rPr>
          <w:rFonts w:ascii="Helvetica" w:hAnsi="Helvetica"/>
          <w:sz w:val="16"/>
          <w:szCs w:val="16"/>
        </w:rPr>
        <w:t>, 14, 324-329 (2009).</w:t>
      </w:r>
      <w:bookmarkEnd w:id="18"/>
    </w:p>
    <w:p w14:paraId="344DDDFE" w14:textId="77777777" w:rsidR="00EB02C3" w:rsidRPr="003A7198" w:rsidRDefault="00EB02C3" w:rsidP="00EB02C3">
      <w:pPr>
        <w:pStyle w:val="EndNoteBibliography"/>
        <w:spacing w:after="0"/>
        <w:ind w:left="720" w:hanging="720"/>
        <w:rPr>
          <w:rFonts w:ascii="Helvetica" w:hAnsi="Helvetica"/>
          <w:sz w:val="16"/>
          <w:szCs w:val="16"/>
        </w:rPr>
      </w:pPr>
      <w:bookmarkStart w:id="19" w:name="_ENREF_19"/>
      <w:r w:rsidRPr="003A7198">
        <w:rPr>
          <w:rFonts w:ascii="Helvetica" w:hAnsi="Helvetica"/>
          <w:sz w:val="16"/>
          <w:szCs w:val="16"/>
        </w:rPr>
        <w:t>19.</w:t>
      </w:r>
      <w:r w:rsidRPr="003A7198">
        <w:rPr>
          <w:rFonts w:ascii="Helvetica" w:hAnsi="Helvetica"/>
          <w:sz w:val="16"/>
          <w:szCs w:val="16"/>
        </w:rPr>
        <w:tab/>
        <w:t xml:space="preserve">Faught RE, Weiner JR, Guérin A, Cunnington MC, Duh MS. Impact of nonadherence to antiepileptic drugs on health care utilization and costs: findings from the RANSOM study. </w:t>
      </w:r>
      <w:r w:rsidRPr="003A7198">
        <w:rPr>
          <w:rFonts w:ascii="Helvetica" w:hAnsi="Helvetica"/>
          <w:i/>
          <w:sz w:val="16"/>
          <w:szCs w:val="16"/>
        </w:rPr>
        <w:t>Epilepsia</w:t>
      </w:r>
      <w:r w:rsidRPr="003A7198">
        <w:rPr>
          <w:rFonts w:ascii="Helvetica" w:hAnsi="Helvetica"/>
          <w:sz w:val="16"/>
          <w:szCs w:val="16"/>
        </w:rPr>
        <w:t>, 50, 501-509 (2009).</w:t>
      </w:r>
      <w:bookmarkEnd w:id="19"/>
    </w:p>
    <w:p w14:paraId="6FCF9C4C" w14:textId="77777777" w:rsidR="00EB02C3" w:rsidRPr="003A7198" w:rsidRDefault="00EB02C3" w:rsidP="00EB02C3">
      <w:pPr>
        <w:pStyle w:val="EndNoteBibliography"/>
        <w:spacing w:after="0"/>
        <w:ind w:left="720" w:hanging="720"/>
        <w:rPr>
          <w:rFonts w:ascii="Helvetica" w:hAnsi="Helvetica"/>
          <w:sz w:val="16"/>
          <w:szCs w:val="16"/>
        </w:rPr>
      </w:pPr>
      <w:bookmarkStart w:id="20" w:name="_ENREF_20"/>
      <w:r w:rsidRPr="003A7198">
        <w:rPr>
          <w:rFonts w:ascii="Helvetica" w:hAnsi="Helvetica"/>
          <w:sz w:val="16"/>
          <w:szCs w:val="16"/>
        </w:rPr>
        <w:t>20.</w:t>
      </w:r>
      <w:r w:rsidRPr="003A7198">
        <w:rPr>
          <w:rFonts w:ascii="Helvetica" w:hAnsi="Helvetica"/>
          <w:sz w:val="16"/>
          <w:szCs w:val="16"/>
        </w:rPr>
        <w:tab/>
        <w:t xml:space="preserve">Gentil L, Vasiliadis HM, Preville M, Berbiche D. Adherence to Oral Antihyperglycemic Agents Among Older Adults With Mental Disorders and Its Effect on Health Care Costs, Quebec, Canada, 2005-2008. </w:t>
      </w:r>
      <w:r w:rsidRPr="003A7198">
        <w:rPr>
          <w:rFonts w:ascii="Helvetica" w:hAnsi="Helvetica"/>
          <w:i/>
          <w:sz w:val="16"/>
          <w:szCs w:val="16"/>
        </w:rPr>
        <w:t>Preventing chronic disease</w:t>
      </w:r>
      <w:r w:rsidRPr="003A7198">
        <w:rPr>
          <w:rFonts w:ascii="Helvetica" w:hAnsi="Helvetica"/>
          <w:sz w:val="16"/>
          <w:szCs w:val="16"/>
        </w:rPr>
        <w:t>, 12, E230 (2015).</w:t>
      </w:r>
      <w:bookmarkEnd w:id="20"/>
    </w:p>
    <w:p w14:paraId="58304B2D" w14:textId="77777777" w:rsidR="00EB02C3" w:rsidRPr="003A7198" w:rsidRDefault="00EB02C3" w:rsidP="00EB02C3">
      <w:pPr>
        <w:pStyle w:val="EndNoteBibliography"/>
        <w:spacing w:after="0"/>
        <w:ind w:left="720" w:hanging="720"/>
        <w:rPr>
          <w:rFonts w:ascii="Helvetica" w:hAnsi="Helvetica"/>
          <w:sz w:val="16"/>
          <w:szCs w:val="16"/>
        </w:rPr>
      </w:pPr>
      <w:bookmarkStart w:id="21" w:name="_ENREF_21"/>
      <w:r w:rsidRPr="003A7198">
        <w:rPr>
          <w:rFonts w:ascii="Helvetica" w:hAnsi="Helvetica"/>
          <w:sz w:val="16"/>
          <w:szCs w:val="16"/>
        </w:rPr>
        <w:t>21.</w:t>
      </w:r>
      <w:r w:rsidRPr="003A7198">
        <w:rPr>
          <w:rFonts w:ascii="Helvetica" w:hAnsi="Helvetica"/>
          <w:sz w:val="16"/>
          <w:szCs w:val="16"/>
        </w:rPr>
        <w:tab/>
        <w:t>Gilmer TP, Dolder CR, Lacro JP</w:t>
      </w:r>
      <w:r w:rsidRPr="003A7198">
        <w:rPr>
          <w:rFonts w:ascii="Helvetica" w:hAnsi="Helvetica"/>
          <w:i/>
          <w:sz w:val="16"/>
          <w:szCs w:val="16"/>
        </w:rPr>
        <w:t xml:space="preserve"> et al.</w:t>
      </w:r>
      <w:r w:rsidRPr="003A7198">
        <w:rPr>
          <w:rFonts w:ascii="Helvetica" w:hAnsi="Helvetica"/>
          <w:sz w:val="16"/>
          <w:szCs w:val="16"/>
        </w:rPr>
        <w:t xml:space="preserve"> Adherence to treatment with antipsychotic medication and health care costs among Medicaid beneficiaries with schizophrenia. </w:t>
      </w:r>
      <w:r w:rsidRPr="003A7198">
        <w:rPr>
          <w:rFonts w:ascii="Helvetica" w:hAnsi="Helvetica"/>
          <w:i/>
          <w:sz w:val="16"/>
          <w:szCs w:val="16"/>
        </w:rPr>
        <w:t>The American journal of psychiatry</w:t>
      </w:r>
      <w:r w:rsidRPr="003A7198">
        <w:rPr>
          <w:rFonts w:ascii="Helvetica" w:hAnsi="Helvetica"/>
          <w:sz w:val="16"/>
          <w:szCs w:val="16"/>
        </w:rPr>
        <w:t>, 161, 692-699 (2004).</w:t>
      </w:r>
      <w:bookmarkEnd w:id="21"/>
    </w:p>
    <w:p w14:paraId="26C41927" w14:textId="77777777" w:rsidR="00EB02C3" w:rsidRPr="003A7198" w:rsidRDefault="00EB02C3" w:rsidP="00EB02C3">
      <w:pPr>
        <w:pStyle w:val="EndNoteBibliography"/>
        <w:spacing w:after="0"/>
        <w:ind w:left="720" w:hanging="720"/>
        <w:rPr>
          <w:rFonts w:ascii="Helvetica" w:hAnsi="Helvetica"/>
          <w:sz w:val="16"/>
          <w:szCs w:val="16"/>
        </w:rPr>
      </w:pPr>
      <w:bookmarkStart w:id="22" w:name="_ENREF_22"/>
      <w:r w:rsidRPr="003A7198">
        <w:rPr>
          <w:rFonts w:ascii="Helvetica" w:hAnsi="Helvetica"/>
          <w:sz w:val="16"/>
          <w:szCs w:val="16"/>
        </w:rPr>
        <w:t>22.</w:t>
      </w:r>
      <w:r w:rsidRPr="003A7198">
        <w:rPr>
          <w:rFonts w:ascii="Helvetica" w:hAnsi="Helvetica"/>
          <w:sz w:val="16"/>
          <w:szCs w:val="16"/>
        </w:rPr>
        <w:tab/>
        <w:t>Gosselin A, Luo R, Lohoues H</w:t>
      </w:r>
      <w:r w:rsidRPr="003A7198">
        <w:rPr>
          <w:rFonts w:ascii="Helvetica" w:hAnsi="Helvetica"/>
          <w:i/>
          <w:sz w:val="16"/>
          <w:szCs w:val="16"/>
        </w:rPr>
        <w:t xml:space="preserve"> et al.</w:t>
      </w:r>
      <w:r w:rsidRPr="003A7198">
        <w:rPr>
          <w:rFonts w:ascii="Helvetica" w:hAnsi="Helvetica"/>
          <w:sz w:val="16"/>
          <w:szCs w:val="16"/>
        </w:rPr>
        <w:t xml:space="preserve"> The impact of proton pump inhibitor compliance on health-care resource utilization and costs in patients with gastroesophageal reflux disease. </w:t>
      </w:r>
      <w:r w:rsidRPr="003A7198">
        <w:rPr>
          <w:rFonts w:ascii="Helvetica" w:hAnsi="Helvetica"/>
          <w:i/>
          <w:sz w:val="16"/>
          <w:szCs w:val="16"/>
        </w:rPr>
        <w:t>Value in health : the journal of the International Society for Pharmacoeconomics and Outcomes Research</w:t>
      </w:r>
      <w:r w:rsidRPr="003A7198">
        <w:rPr>
          <w:rFonts w:ascii="Helvetica" w:hAnsi="Helvetica"/>
          <w:sz w:val="16"/>
          <w:szCs w:val="16"/>
        </w:rPr>
        <w:t>, 12, 34-39 (2009).</w:t>
      </w:r>
      <w:bookmarkEnd w:id="22"/>
    </w:p>
    <w:p w14:paraId="4932B85C" w14:textId="77777777" w:rsidR="00EB02C3" w:rsidRPr="003A7198" w:rsidRDefault="00EB02C3" w:rsidP="00EB02C3">
      <w:pPr>
        <w:pStyle w:val="EndNoteBibliography"/>
        <w:spacing w:after="0"/>
        <w:ind w:left="720" w:hanging="720"/>
        <w:rPr>
          <w:rFonts w:ascii="Helvetica" w:hAnsi="Helvetica"/>
          <w:sz w:val="16"/>
          <w:szCs w:val="16"/>
        </w:rPr>
      </w:pPr>
      <w:bookmarkStart w:id="23" w:name="_ENREF_23"/>
      <w:r w:rsidRPr="003A7198">
        <w:rPr>
          <w:rFonts w:ascii="Helvetica" w:hAnsi="Helvetica"/>
          <w:sz w:val="16"/>
          <w:szCs w:val="16"/>
        </w:rPr>
        <w:t>23.</w:t>
      </w:r>
      <w:r w:rsidRPr="003A7198">
        <w:rPr>
          <w:rFonts w:ascii="Helvetica" w:hAnsi="Helvetica"/>
          <w:sz w:val="16"/>
          <w:szCs w:val="16"/>
        </w:rPr>
        <w:tab/>
        <w:t xml:space="preserve">Hansen RA, Farley JF, Droege M, Maciejewski ML. A retrospective cohort study of economic outcomes and adherence to monotherapy with metformin, pioglitazone, or a sulfonylurea among patients with type 2 diabetes mellitus in the United States from 2003 to 2005. </w:t>
      </w:r>
      <w:r w:rsidRPr="003A7198">
        <w:rPr>
          <w:rFonts w:ascii="Helvetica" w:hAnsi="Helvetica"/>
          <w:i/>
          <w:sz w:val="16"/>
          <w:szCs w:val="16"/>
        </w:rPr>
        <w:t>Clinical therapeutics</w:t>
      </w:r>
      <w:r w:rsidRPr="003A7198">
        <w:rPr>
          <w:rFonts w:ascii="Helvetica" w:hAnsi="Helvetica"/>
          <w:sz w:val="16"/>
          <w:szCs w:val="16"/>
        </w:rPr>
        <w:t>, 32, 1308-1319 (2010).</w:t>
      </w:r>
      <w:bookmarkEnd w:id="23"/>
    </w:p>
    <w:p w14:paraId="19193CB9" w14:textId="77777777" w:rsidR="00EB02C3" w:rsidRPr="003A7198" w:rsidRDefault="00EB02C3" w:rsidP="00EB02C3">
      <w:pPr>
        <w:pStyle w:val="EndNoteBibliography"/>
        <w:spacing w:after="0"/>
        <w:ind w:left="720" w:hanging="720"/>
        <w:rPr>
          <w:rFonts w:ascii="Helvetica" w:hAnsi="Helvetica"/>
          <w:sz w:val="16"/>
          <w:szCs w:val="16"/>
        </w:rPr>
      </w:pPr>
      <w:bookmarkStart w:id="24" w:name="_ENREF_24"/>
      <w:r w:rsidRPr="003A7198">
        <w:rPr>
          <w:rFonts w:ascii="Helvetica" w:hAnsi="Helvetica"/>
          <w:sz w:val="16"/>
          <w:szCs w:val="16"/>
        </w:rPr>
        <w:t>24.</w:t>
      </w:r>
      <w:r w:rsidRPr="003A7198">
        <w:rPr>
          <w:rFonts w:ascii="Helvetica" w:hAnsi="Helvetica"/>
          <w:sz w:val="16"/>
          <w:szCs w:val="16"/>
        </w:rPr>
        <w:tab/>
        <w:t xml:space="preserve">Hazel-Fernandez L, Louder AM, Foster SA, Uribe CL, Burge RT. Association of teriparatide adherence and persistence with clinical and economic outcomes in Medicare Part D recipients: a retrospective cohort study. </w:t>
      </w:r>
      <w:r w:rsidRPr="003A7198">
        <w:rPr>
          <w:rFonts w:ascii="Helvetica" w:hAnsi="Helvetica"/>
          <w:i/>
          <w:sz w:val="16"/>
          <w:szCs w:val="16"/>
        </w:rPr>
        <w:t>BMC musculoskeletal disorders</w:t>
      </w:r>
      <w:r w:rsidRPr="003A7198">
        <w:rPr>
          <w:rFonts w:ascii="Helvetica" w:hAnsi="Helvetica"/>
          <w:sz w:val="16"/>
          <w:szCs w:val="16"/>
        </w:rPr>
        <w:t>, 14, 4 (2013).</w:t>
      </w:r>
      <w:bookmarkEnd w:id="24"/>
    </w:p>
    <w:p w14:paraId="4026828E" w14:textId="77777777" w:rsidR="00EB02C3" w:rsidRPr="003A7198" w:rsidRDefault="00EB02C3" w:rsidP="00EB02C3">
      <w:pPr>
        <w:pStyle w:val="EndNoteBibliography"/>
        <w:spacing w:after="0"/>
        <w:ind w:left="720" w:hanging="720"/>
        <w:rPr>
          <w:rFonts w:ascii="Helvetica" w:hAnsi="Helvetica"/>
          <w:sz w:val="16"/>
          <w:szCs w:val="16"/>
        </w:rPr>
      </w:pPr>
      <w:bookmarkStart w:id="25" w:name="_ENREF_25"/>
      <w:r w:rsidRPr="003A7198">
        <w:rPr>
          <w:rFonts w:ascii="Helvetica" w:hAnsi="Helvetica"/>
          <w:sz w:val="16"/>
          <w:szCs w:val="16"/>
        </w:rPr>
        <w:t>25.</w:t>
      </w:r>
      <w:r w:rsidRPr="003A7198">
        <w:rPr>
          <w:rFonts w:ascii="Helvetica" w:hAnsi="Helvetica"/>
          <w:sz w:val="16"/>
          <w:szCs w:val="16"/>
        </w:rPr>
        <w:tab/>
        <w:t xml:space="preserve">Hong J, Reed C, Novick D, Haro JM, Aguado J. Clinical and economic consequences of medication non-adherence in the treatment of patients with a manic/mixed episode of bipolar disorder: results from the European Mania in Bipolar Longitudinal Evaluation of Medication (EMBLEM) study. </w:t>
      </w:r>
      <w:r w:rsidRPr="003A7198">
        <w:rPr>
          <w:rFonts w:ascii="Helvetica" w:hAnsi="Helvetica"/>
          <w:i/>
          <w:sz w:val="16"/>
          <w:szCs w:val="16"/>
        </w:rPr>
        <w:t>Psychiatry research</w:t>
      </w:r>
      <w:r w:rsidRPr="003A7198">
        <w:rPr>
          <w:rFonts w:ascii="Helvetica" w:hAnsi="Helvetica"/>
          <w:sz w:val="16"/>
          <w:szCs w:val="16"/>
        </w:rPr>
        <w:t>, 190, 110-114 (2011).</w:t>
      </w:r>
      <w:bookmarkEnd w:id="25"/>
    </w:p>
    <w:p w14:paraId="1CAE1EB3" w14:textId="77777777" w:rsidR="00EB02C3" w:rsidRPr="003A7198" w:rsidRDefault="00EB02C3" w:rsidP="00EB02C3">
      <w:pPr>
        <w:pStyle w:val="EndNoteBibliography"/>
        <w:spacing w:after="0"/>
        <w:ind w:left="720" w:hanging="720"/>
        <w:rPr>
          <w:rFonts w:ascii="Helvetica" w:hAnsi="Helvetica"/>
          <w:sz w:val="16"/>
          <w:szCs w:val="16"/>
        </w:rPr>
      </w:pPr>
      <w:bookmarkStart w:id="26" w:name="_ENREF_26"/>
      <w:r w:rsidRPr="003A7198">
        <w:rPr>
          <w:rFonts w:ascii="Helvetica" w:hAnsi="Helvetica"/>
          <w:sz w:val="16"/>
          <w:szCs w:val="16"/>
        </w:rPr>
        <w:lastRenderedPageBreak/>
        <w:t>26.</w:t>
      </w:r>
      <w:r w:rsidRPr="003A7198">
        <w:rPr>
          <w:rFonts w:ascii="Helvetica" w:hAnsi="Helvetica"/>
          <w:sz w:val="16"/>
          <w:szCs w:val="16"/>
        </w:rPr>
        <w:tab/>
        <w:t xml:space="preserve">Hong JS, Kang HC. Relationship between oral antihyperglycemic medication adherence and hospitalization, mortality, and healthcare costs in adult ambulatory care patients with type 2 diabetes in South Korea. </w:t>
      </w:r>
      <w:r w:rsidRPr="003A7198">
        <w:rPr>
          <w:rFonts w:ascii="Helvetica" w:hAnsi="Helvetica"/>
          <w:i/>
          <w:sz w:val="16"/>
          <w:szCs w:val="16"/>
        </w:rPr>
        <w:t>Medical care</w:t>
      </w:r>
      <w:r w:rsidRPr="003A7198">
        <w:rPr>
          <w:rFonts w:ascii="Helvetica" w:hAnsi="Helvetica"/>
          <w:sz w:val="16"/>
          <w:szCs w:val="16"/>
        </w:rPr>
        <w:t>, 49, 378-384 (2011).</w:t>
      </w:r>
      <w:bookmarkEnd w:id="26"/>
    </w:p>
    <w:p w14:paraId="4CEA381E" w14:textId="77777777" w:rsidR="00EB02C3" w:rsidRPr="003A7198" w:rsidRDefault="00EB02C3" w:rsidP="00EB02C3">
      <w:pPr>
        <w:pStyle w:val="EndNoteBibliography"/>
        <w:spacing w:after="0"/>
        <w:ind w:left="720" w:hanging="720"/>
        <w:rPr>
          <w:rFonts w:ascii="Helvetica" w:hAnsi="Helvetica"/>
          <w:sz w:val="16"/>
          <w:szCs w:val="16"/>
        </w:rPr>
      </w:pPr>
      <w:bookmarkStart w:id="27" w:name="_ENREF_27"/>
      <w:r w:rsidRPr="003A7198">
        <w:rPr>
          <w:rFonts w:ascii="Helvetica" w:hAnsi="Helvetica"/>
          <w:sz w:val="16"/>
          <w:szCs w:val="16"/>
        </w:rPr>
        <w:t>27.</w:t>
      </w:r>
      <w:r w:rsidRPr="003A7198">
        <w:rPr>
          <w:rFonts w:ascii="Helvetica" w:hAnsi="Helvetica"/>
          <w:sz w:val="16"/>
          <w:szCs w:val="16"/>
        </w:rPr>
        <w:tab/>
        <w:t xml:space="preserve">Huybrechts KF, Ishak KJ, Caro JJ. Assessment of compliance with osteoporosis treatment and its consequences in a managed care population. </w:t>
      </w:r>
      <w:r w:rsidRPr="003A7198">
        <w:rPr>
          <w:rFonts w:ascii="Helvetica" w:hAnsi="Helvetica"/>
          <w:i/>
          <w:sz w:val="16"/>
          <w:szCs w:val="16"/>
        </w:rPr>
        <w:t>Bone</w:t>
      </w:r>
      <w:r w:rsidRPr="003A7198">
        <w:rPr>
          <w:rFonts w:ascii="Helvetica" w:hAnsi="Helvetica"/>
          <w:sz w:val="16"/>
          <w:szCs w:val="16"/>
        </w:rPr>
        <w:t>, 38, 922-928 (2006).</w:t>
      </w:r>
      <w:bookmarkEnd w:id="27"/>
    </w:p>
    <w:p w14:paraId="52CEDDBE" w14:textId="77777777" w:rsidR="00EB02C3" w:rsidRPr="003A7198" w:rsidRDefault="00EB02C3" w:rsidP="00EB02C3">
      <w:pPr>
        <w:pStyle w:val="EndNoteBibliography"/>
        <w:spacing w:after="0"/>
        <w:ind w:left="720" w:hanging="720"/>
        <w:rPr>
          <w:rFonts w:ascii="Helvetica" w:hAnsi="Helvetica"/>
          <w:sz w:val="16"/>
          <w:szCs w:val="16"/>
        </w:rPr>
      </w:pPr>
      <w:bookmarkStart w:id="28" w:name="_ENREF_28"/>
      <w:r w:rsidRPr="003A7198">
        <w:rPr>
          <w:rFonts w:ascii="Helvetica" w:hAnsi="Helvetica"/>
          <w:sz w:val="16"/>
          <w:szCs w:val="16"/>
        </w:rPr>
        <w:t>28.</w:t>
      </w:r>
      <w:r w:rsidRPr="003A7198">
        <w:rPr>
          <w:rFonts w:ascii="Helvetica" w:hAnsi="Helvetica"/>
          <w:sz w:val="16"/>
          <w:szCs w:val="16"/>
        </w:rPr>
        <w:tab/>
        <w:t xml:space="preserve">Ivanova JI, Bergman RE, Birnbaum HG, Phillips AL, Stewart M, Meletiche DM. Impact of medication adherence to disease-modifying drugs on severe relapse, and direct and indirect costs among employees with multiple sclerosis in the US. </w:t>
      </w:r>
      <w:r w:rsidRPr="003A7198">
        <w:rPr>
          <w:rFonts w:ascii="Helvetica" w:hAnsi="Helvetica"/>
          <w:i/>
          <w:sz w:val="16"/>
          <w:szCs w:val="16"/>
        </w:rPr>
        <w:t>Journal of medical economics</w:t>
      </w:r>
      <w:r w:rsidRPr="003A7198">
        <w:rPr>
          <w:rFonts w:ascii="Helvetica" w:hAnsi="Helvetica"/>
          <w:sz w:val="16"/>
          <w:szCs w:val="16"/>
        </w:rPr>
        <w:t>, 15, 601-609 (2012).</w:t>
      </w:r>
      <w:bookmarkEnd w:id="28"/>
    </w:p>
    <w:p w14:paraId="3D1671C4" w14:textId="77777777" w:rsidR="00EB02C3" w:rsidRPr="003A7198" w:rsidRDefault="00EB02C3" w:rsidP="00EB02C3">
      <w:pPr>
        <w:pStyle w:val="EndNoteBibliography"/>
        <w:spacing w:after="0"/>
        <w:ind w:left="720" w:hanging="720"/>
        <w:rPr>
          <w:rFonts w:ascii="Helvetica" w:hAnsi="Helvetica"/>
          <w:sz w:val="16"/>
          <w:szCs w:val="16"/>
        </w:rPr>
      </w:pPr>
      <w:bookmarkStart w:id="29" w:name="_ENREF_29"/>
      <w:r w:rsidRPr="003A7198">
        <w:rPr>
          <w:rFonts w:ascii="Helvetica" w:hAnsi="Helvetica"/>
          <w:sz w:val="16"/>
          <w:szCs w:val="16"/>
        </w:rPr>
        <w:t>29.</w:t>
      </w:r>
      <w:r w:rsidRPr="003A7198">
        <w:rPr>
          <w:rFonts w:ascii="Helvetica" w:hAnsi="Helvetica"/>
          <w:sz w:val="16"/>
          <w:szCs w:val="16"/>
        </w:rPr>
        <w:tab/>
        <w:t xml:space="preserve">Jiang Y, Ni W. Estimating the Impact of Adherence to and Persistence with Atypical Antipsychotic Therapy on Health Care Costs and Risk of Hospitalization. </w:t>
      </w:r>
      <w:r w:rsidRPr="003A7198">
        <w:rPr>
          <w:rFonts w:ascii="Helvetica" w:hAnsi="Helvetica"/>
          <w:i/>
          <w:sz w:val="16"/>
          <w:szCs w:val="16"/>
        </w:rPr>
        <w:t>Pharmacotherapy</w:t>
      </w:r>
      <w:r w:rsidRPr="003A7198">
        <w:rPr>
          <w:rFonts w:ascii="Helvetica" w:hAnsi="Helvetica"/>
          <w:sz w:val="16"/>
          <w:szCs w:val="16"/>
        </w:rPr>
        <w:t>, 35(9), 813-822 (2015).</w:t>
      </w:r>
      <w:bookmarkEnd w:id="29"/>
    </w:p>
    <w:p w14:paraId="5D6C48C2" w14:textId="77777777" w:rsidR="00EB02C3" w:rsidRPr="003A7198" w:rsidRDefault="00EB02C3" w:rsidP="00EB02C3">
      <w:pPr>
        <w:pStyle w:val="EndNoteBibliography"/>
        <w:spacing w:after="0"/>
        <w:ind w:left="720" w:hanging="720"/>
        <w:rPr>
          <w:rFonts w:ascii="Helvetica" w:hAnsi="Helvetica"/>
          <w:sz w:val="16"/>
          <w:szCs w:val="16"/>
        </w:rPr>
      </w:pPr>
      <w:bookmarkStart w:id="30" w:name="_ENREF_30"/>
      <w:r w:rsidRPr="003A7198">
        <w:rPr>
          <w:rFonts w:ascii="Helvetica" w:hAnsi="Helvetica"/>
          <w:sz w:val="16"/>
          <w:szCs w:val="16"/>
        </w:rPr>
        <w:t>30.</w:t>
      </w:r>
      <w:r w:rsidRPr="003A7198">
        <w:rPr>
          <w:rFonts w:ascii="Helvetica" w:hAnsi="Helvetica"/>
          <w:sz w:val="16"/>
          <w:szCs w:val="16"/>
        </w:rPr>
        <w:tab/>
        <w:t xml:space="preserve">Joshi AV, Madhavan SS, Ambegaonkar A, Smith M, Scott VG, Dedhia H. Association of medication adherence with workplace productivity and health-related quality of life in patients with asthma. </w:t>
      </w:r>
      <w:r w:rsidRPr="003A7198">
        <w:rPr>
          <w:rFonts w:ascii="Helvetica" w:hAnsi="Helvetica"/>
          <w:i/>
          <w:sz w:val="16"/>
          <w:szCs w:val="16"/>
        </w:rPr>
        <w:t>The Journal of asthma : official journal of the Association for the Care of Asthma</w:t>
      </w:r>
      <w:r w:rsidRPr="003A7198">
        <w:rPr>
          <w:rFonts w:ascii="Helvetica" w:hAnsi="Helvetica"/>
          <w:sz w:val="16"/>
          <w:szCs w:val="16"/>
        </w:rPr>
        <w:t>, 43, 521-526 (2006).</w:t>
      </w:r>
      <w:bookmarkEnd w:id="30"/>
    </w:p>
    <w:p w14:paraId="04360FB2" w14:textId="77777777" w:rsidR="00EB02C3" w:rsidRPr="003A7198" w:rsidRDefault="00EB02C3" w:rsidP="00EB02C3">
      <w:pPr>
        <w:pStyle w:val="EndNoteBibliography"/>
        <w:spacing w:after="0"/>
        <w:ind w:left="720" w:hanging="720"/>
        <w:rPr>
          <w:rFonts w:ascii="Helvetica" w:hAnsi="Helvetica"/>
          <w:sz w:val="16"/>
          <w:szCs w:val="16"/>
        </w:rPr>
      </w:pPr>
      <w:bookmarkStart w:id="31" w:name="_ENREF_31"/>
      <w:r w:rsidRPr="003A7198">
        <w:rPr>
          <w:rFonts w:ascii="Helvetica" w:hAnsi="Helvetica"/>
          <w:sz w:val="16"/>
          <w:szCs w:val="16"/>
        </w:rPr>
        <w:t>31.</w:t>
      </w:r>
      <w:r w:rsidRPr="003A7198">
        <w:rPr>
          <w:rFonts w:ascii="Helvetica" w:hAnsi="Helvetica"/>
          <w:sz w:val="16"/>
          <w:szCs w:val="16"/>
        </w:rPr>
        <w:tab/>
        <w:t xml:space="preserve">Kjellberg J, Jorgensen AD, Vestergaard P, Ibsen R, Gerstoft F, Modi A. Cost and health care resource use associated with noncompliance with oral bisphosphonate therapy: an analysis using Danish health registries. </w:t>
      </w:r>
      <w:r w:rsidRPr="003A7198">
        <w:rPr>
          <w:rFonts w:ascii="Helvetica" w:hAnsi="Helvetica"/>
          <w:i/>
          <w:sz w:val="16"/>
          <w:szCs w:val="16"/>
        </w:rPr>
        <w:t>Osteoporosis International</w:t>
      </w:r>
      <w:r w:rsidRPr="003A7198">
        <w:rPr>
          <w:rFonts w:ascii="Helvetica" w:hAnsi="Helvetica"/>
          <w:sz w:val="16"/>
          <w:szCs w:val="16"/>
        </w:rPr>
        <w:t>, 27(12), 3535-3541 (2016).</w:t>
      </w:r>
      <w:bookmarkEnd w:id="31"/>
    </w:p>
    <w:p w14:paraId="38F12014" w14:textId="77777777" w:rsidR="00EB02C3" w:rsidRPr="003A7198" w:rsidRDefault="00EB02C3" w:rsidP="00EB02C3">
      <w:pPr>
        <w:pStyle w:val="EndNoteBibliography"/>
        <w:spacing w:after="0"/>
        <w:ind w:left="720" w:hanging="720"/>
        <w:rPr>
          <w:rFonts w:ascii="Helvetica" w:hAnsi="Helvetica"/>
          <w:sz w:val="16"/>
          <w:szCs w:val="16"/>
        </w:rPr>
      </w:pPr>
      <w:bookmarkStart w:id="32" w:name="_ENREF_32"/>
      <w:r w:rsidRPr="003A7198">
        <w:rPr>
          <w:rFonts w:ascii="Helvetica" w:hAnsi="Helvetica"/>
          <w:sz w:val="16"/>
          <w:szCs w:val="16"/>
        </w:rPr>
        <w:t>32.</w:t>
      </w:r>
      <w:r w:rsidRPr="003A7198">
        <w:rPr>
          <w:rFonts w:ascii="Helvetica" w:hAnsi="Helvetica"/>
          <w:sz w:val="16"/>
          <w:szCs w:val="16"/>
        </w:rPr>
        <w:tab/>
        <w:t>Lee A, Song X, Khan I</w:t>
      </w:r>
      <w:r w:rsidRPr="003A7198">
        <w:rPr>
          <w:rFonts w:ascii="Helvetica" w:hAnsi="Helvetica"/>
          <w:i/>
          <w:sz w:val="16"/>
          <w:szCs w:val="16"/>
        </w:rPr>
        <w:t xml:space="preserve"> et al.</w:t>
      </w:r>
      <w:r w:rsidRPr="003A7198">
        <w:rPr>
          <w:rFonts w:ascii="Helvetica" w:hAnsi="Helvetica"/>
          <w:sz w:val="16"/>
          <w:szCs w:val="16"/>
        </w:rPr>
        <w:t xml:space="preserve"> Association of cinacalcet adherence and costs in patients on dialysis. </w:t>
      </w:r>
      <w:r w:rsidRPr="003A7198">
        <w:rPr>
          <w:rFonts w:ascii="Helvetica" w:hAnsi="Helvetica"/>
          <w:i/>
          <w:sz w:val="16"/>
          <w:szCs w:val="16"/>
        </w:rPr>
        <w:t>Journal of medical economics</w:t>
      </w:r>
      <w:r w:rsidRPr="003A7198">
        <w:rPr>
          <w:rFonts w:ascii="Helvetica" w:hAnsi="Helvetica"/>
          <w:sz w:val="16"/>
          <w:szCs w:val="16"/>
        </w:rPr>
        <w:t>, 14, 798-804 (2011).</w:t>
      </w:r>
      <w:bookmarkEnd w:id="32"/>
    </w:p>
    <w:p w14:paraId="6D690672" w14:textId="77777777" w:rsidR="00EB02C3" w:rsidRPr="003A7198" w:rsidRDefault="00EB02C3" w:rsidP="00EB02C3">
      <w:pPr>
        <w:pStyle w:val="EndNoteBibliography"/>
        <w:spacing w:after="0"/>
        <w:ind w:left="720" w:hanging="720"/>
        <w:rPr>
          <w:rFonts w:ascii="Helvetica" w:hAnsi="Helvetica"/>
          <w:sz w:val="16"/>
          <w:szCs w:val="16"/>
        </w:rPr>
      </w:pPr>
      <w:bookmarkStart w:id="33" w:name="_ENREF_33"/>
      <w:r w:rsidRPr="003A7198">
        <w:rPr>
          <w:rFonts w:ascii="Helvetica" w:hAnsi="Helvetica"/>
          <w:sz w:val="16"/>
          <w:szCs w:val="16"/>
        </w:rPr>
        <w:t>33.</w:t>
      </w:r>
      <w:r w:rsidRPr="003A7198">
        <w:rPr>
          <w:rFonts w:ascii="Helvetica" w:hAnsi="Helvetica"/>
          <w:sz w:val="16"/>
          <w:szCs w:val="16"/>
        </w:rPr>
        <w:tab/>
        <w:t xml:space="preserve">Leider HL, Dhaliwal J, Davis EJ, Kulakodlu M, Buikema AR. Healthcare costs and nonadherence among chronic opioid users. </w:t>
      </w:r>
      <w:r w:rsidRPr="003A7198">
        <w:rPr>
          <w:rFonts w:ascii="Helvetica" w:hAnsi="Helvetica"/>
          <w:i/>
          <w:sz w:val="16"/>
          <w:szCs w:val="16"/>
        </w:rPr>
        <w:t>The American journal of managed care</w:t>
      </w:r>
      <w:r w:rsidRPr="003A7198">
        <w:rPr>
          <w:rFonts w:ascii="Helvetica" w:hAnsi="Helvetica"/>
          <w:sz w:val="16"/>
          <w:szCs w:val="16"/>
        </w:rPr>
        <w:t>, 17, 32-40 (2011).</w:t>
      </w:r>
      <w:bookmarkEnd w:id="33"/>
    </w:p>
    <w:p w14:paraId="436372D1" w14:textId="77777777" w:rsidR="00EB02C3" w:rsidRPr="003A7198" w:rsidRDefault="00EB02C3" w:rsidP="00EB02C3">
      <w:pPr>
        <w:pStyle w:val="EndNoteBibliography"/>
        <w:spacing w:after="0"/>
        <w:ind w:left="720" w:hanging="720"/>
        <w:rPr>
          <w:rFonts w:ascii="Helvetica" w:hAnsi="Helvetica"/>
          <w:sz w:val="16"/>
          <w:szCs w:val="16"/>
        </w:rPr>
      </w:pPr>
      <w:bookmarkStart w:id="34" w:name="_ENREF_34"/>
      <w:r w:rsidRPr="003A7198">
        <w:rPr>
          <w:rFonts w:ascii="Helvetica" w:hAnsi="Helvetica"/>
          <w:sz w:val="16"/>
          <w:szCs w:val="16"/>
        </w:rPr>
        <w:t>34.</w:t>
      </w:r>
      <w:r w:rsidRPr="003A7198">
        <w:rPr>
          <w:rFonts w:ascii="Helvetica" w:hAnsi="Helvetica"/>
          <w:sz w:val="16"/>
          <w:szCs w:val="16"/>
        </w:rPr>
        <w:tab/>
        <w:t xml:space="preserve">Modi A, Siris ES, Tang J, Sen S. Cost and consequences of noncompliance with osteoporosis treatment among women initiating therapy. </w:t>
      </w:r>
      <w:r w:rsidRPr="003A7198">
        <w:rPr>
          <w:rFonts w:ascii="Helvetica" w:hAnsi="Helvetica"/>
          <w:i/>
          <w:sz w:val="16"/>
          <w:szCs w:val="16"/>
        </w:rPr>
        <w:t>Current medical research and opinion</w:t>
      </w:r>
      <w:r w:rsidRPr="003A7198">
        <w:rPr>
          <w:rFonts w:ascii="Helvetica" w:hAnsi="Helvetica"/>
          <w:sz w:val="16"/>
          <w:szCs w:val="16"/>
        </w:rPr>
        <w:t>, 31(4), 757-765 (2015).</w:t>
      </w:r>
      <w:bookmarkEnd w:id="34"/>
    </w:p>
    <w:p w14:paraId="6D34D696" w14:textId="77777777" w:rsidR="00EB02C3" w:rsidRPr="003A7198" w:rsidRDefault="00EB02C3" w:rsidP="00EB02C3">
      <w:pPr>
        <w:pStyle w:val="EndNoteBibliography"/>
        <w:spacing w:after="0"/>
        <w:ind w:left="720" w:hanging="720"/>
        <w:rPr>
          <w:rFonts w:ascii="Helvetica" w:hAnsi="Helvetica"/>
          <w:sz w:val="16"/>
          <w:szCs w:val="16"/>
        </w:rPr>
      </w:pPr>
      <w:bookmarkStart w:id="35" w:name="_ENREF_35"/>
      <w:r w:rsidRPr="003A7198">
        <w:rPr>
          <w:rFonts w:ascii="Helvetica" w:hAnsi="Helvetica"/>
          <w:sz w:val="16"/>
          <w:szCs w:val="16"/>
        </w:rPr>
        <w:t>35.</w:t>
      </w:r>
      <w:r w:rsidRPr="003A7198">
        <w:rPr>
          <w:rFonts w:ascii="Helvetica" w:hAnsi="Helvetica"/>
          <w:sz w:val="16"/>
          <w:szCs w:val="16"/>
        </w:rPr>
        <w:tab/>
        <w:t xml:space="preserve">Offord S, Lin J, Mirski D, Wong B. Impact of early nonadherence to oral antipsychotics on clinical and economic outcomes among patients with schizophrenia. </w:t>
      </w:r>
      <w:r w:rsidRPr="003A7198">
        <w:rPr>
          <w:rFonts w:ascii="Helvetica" w:hAnsi="Helvetica"/>
          <w:i/>
          <w:sz w:val="16"/>
          <w:szCs w:val="16"/>
        </w:rPr>
        <w:t>Advances in therapy</w:t>
      </w:r>
      <w:r w:rsidRPr="003A7198">
        <w:rPr>
          <w:rFonts w:ascii="Helvetica" w:hAnsi="Helvetica"/>
          <w:sz w:val="16"/>
          <w:szCs w:val="16"/>
        </w:rPr>
        <w:t>, 30, 286-297 (2013).</w:t>
      </w:r>
      <w:bookmarkEnd w:id="35"/>
    </w:p>
    <w:p w14:paraId="2CD9F293" w14:textId="77777777" w:rsidR="00EB02C3" w:rsidRPr="003A7198" w:rsidRDefault="00EB02C3" w:rsidP="00EB02C3">
      <w:pPr>
        <w:pStyle w:val="EndNoteBibliography"/>
        <w:spacing w:after="0"/>
        <w:ind w:left="720" w:hanging="720"/>
        <w:rPr>
          <w:rFonts w:ascii="Helvetica" w:hAnsi="Helvetica"/>
          <w:sz w:val="16"/>
          <w:szCs w:val="16"/>
        </w:rPr>
      </w:pPr>
      <w:bookmarkStart w:id="36" w:name="_ENREF_36"/>
      <w:r w:rsidRPr="003A7198">
        <w:rPr>
          <w:rFonts w:ascii="Helvetica" w:hAnsi="Helvetica"/>
          <w:sz w:val="16"/>
          <w:szCs w:val="16"/>
        </w:rPr>
        <w:t>36.</w:t>
      </w:r>
      <w:r w:rsidRPr="003A7198">
        <w:rPr>
          <w:rFonts w:ascii="Helvetica" w:hAnsi="Helvetica"/>
          <w:sz w:val="16"/>
          <w:szCs w:val="16"/>
        </w:rPr>
        <w:tab/>
        <w:t xml:space="preserve">Pittman DG, Chen W, Bowlin SJ, Foody JM. Adherence to statins, subsequent healthcare costs, and cardiovascular hospitalizations. </w:t>
      </w:r>
      <w:r w:rsidRPr="003A7198">
        <w:rPr>
          <w:rFonts w:ascii="Helvetica" w:hAnsi="Helvetica"/>
          <w:i/>
          <w:sz w:val="16"/>
          <w:szCs w:val="16"/>
        </w:rPr>
        <w:t>The American journal of cardiology</w:t>
      </w:r>
      <w:r w:rsidRPr="003A7198">
        <w:rPr>
          <w:rFonts w:ascii="Helvetica" w:hAnsi="Helvetica"/>
          <w:sz w:val="16"/>
          <w:szCs w:val="16"/>
        </w:rPr>
        <w:t>, 107, 1662-1666 (2011).</w:t>
      </w:r>
      <w:bookmarkEnd w:id="36"/>
    </w:p>
    <w:p w14:paraId="45B77942" w14:textId="77777777" w:rsidR="00EB02C3" w:rsidRPr="003A7198" w:rsidRDefault="00EB02C3" w:rsidP="00EB02C3">
      <w:pPr>
        <w:pStyle w:val="EndNoteBibliography"/>
        <w:spacing w:after="0"/>
        <w:ind w:left="720" w:hanging="720"/>
        <w:rPr>
          <w:rFonts w:ascii="Helvetica" w:hAnsi="Helvetica"/>
          <w:sz w:val="16"/>
          <w:szCs w:val="16"/>
        </w:rPr>
      </w:pPr>
      <w:bookmarkStart w:id="37" w:name="_ENREF_37"/>
      <w:r w:rsidRPr="003A7198">
        <w:rPr>
          <w:rFonts w:ascii="Helvetica" w:hAnsi="Helvetica"/>
          <w:sz w:val="16"/>
          <w:szCs w:val="16"/>
        </w:rPr>
        <w:t>37.</w:t>
      </w:r>
      <w:r w:rsidRPr="003A7198">
        <w:rPr>
          <w:rFonts w:ascii="Helvetica" w:hAnsi="Helvetica"/>
          <w:sz w:val="16"/>
          <w:szCs w:val="16"/>
        </w:rPr>
        <w:tab/>
        <w:t xml:space="preserve">Pittman DG, Tao Z, Chen W, Stettin GD. Antihypertensive medication adherence and subsequent healthcare utilization and costs. </w:t>
      </w:r>
      <w:r w:rsidRPr="003A7198">
        <w:rPr>
          <w:rFonts w:ascii="Helvetica" w:hAnsi="Helvetica"/>
          <w:i/>
          <w:sz w:val="16"/>
          <w:szCs w:val="16"/>
        </w:rPr>
        <w:t>The American journal of managed care</w:t>
      </w:r>
      <w:r w:rsidRPr="003A7198">
        <w:rPr>
          <w:rFonts w:ascii="Helvetica" w:hAnsi="Helvetica"/>
          <w:sz w:val="16"/>
          <w:szCs w:val="16"/>
        </w:rPr>
        <w:t>, 16, 568-576 (2010).</w:t>
      </w:r>
      <w:bookmarkEnd w:id="37"/>
    </w:p>
    <w:p w14:paraId="02B42087" w14:textId="77777777" w:rsidR="00EB02C3" w:rsidRPr="003A7198" w:rsidRDefault="00EB02C3" w:rsidP="00EB02C3">
      <w:pPr>
        <w:pStyle w:val="EndNoteBibliography"/>
        <w:spacing w:after="0"/>
        <w:ind w:left="720" w:hanging="720"/>
        <w:rPr>
          <w:rFonts w:ascii="Helvetica" w:hAnsi="Helvetica"/>
          <w:sz w:val="16"/>
          <w:szCs w:val="16"/>
        </w:rPr>
      </w:pPr>
      <w:bookmarkStart w:id="38" w:name="_ENREF_38"/>
      <w:r w:rsidRPr="003A7198">
        <w:rPr>
          <w:rFonts w:ascii="Helvetica" w:hAnsi="Helvetica"/>
          <w:sz w:val="16"/>
          <w:szCs w:val="16"/>
        </w:rPr>
        <w:t>38.</w:t>
      </w:r>
      <w:r w:rsidRPr="003A7198">
        <w:rPr>
          <w:rFonts w:ascii="Helvetica" w:hAnsi="Helvetica"/>
          <w:sz w:val="16"/>
          <w:szCs w:val="16"/>
        </w:rPr>
        <w:tab/>
        <w:t xml:space="preserve">Pruitt Z, Robst J, Langland-Orban B, Brooks RG. Healthcare costs associated with antiretroviral adherence among medicaid patients. </w:t>
      </w:r>
      <w:r w:rsidRPr="003A7198">
        <w:rPr>
          <w:rFonts w:ascii="Helvetica" w:hAnsi="Helvetica"/>
          <w:i/>
          <w:sz w:val="16"/>
          <w:szCs w:val="16"/>
        </w:rPr>
        <w:t>Applied health economics and health policy</w:t>
      </w:r>
      <w:r w:rsidRPr="003A7198">
        <w:rPr>
          <w:rFonts w:ascii="Helvetica" w:hAnsi="Helvetica"/>
          <w:sz w:val="16"/>
          <w:szCs w:val="16"/>
        </w:rPr>
        <w:t>, 13, 69-80 (2015).</w:t>
      </w:r>
      <w:bookmarkEnd w:id="38"/>
    </w:p>
    <w:p w14:paraId="413A38FD" w14:textId="77777777" w:rsidR="00EB02C3" w:rsidRPr="003A7198" w:rsidRDefault="00EB02C3" w:rsidP="00EB02C3">
      <w:pPr>
        <w:pStyle w:val="EndNoteBibliography"/>
        <w:spacing w:after="0"/>
        <w:ind w:left="720" w:hanging="720"/>
        <w:rPr>
          <w:rFonts w:ascii="Helvetica" w:hAnsi="Helvetica"/>
          <w:sz w:val="16"/>
          <w:szCs w:val="16"/>
        </w:rPr>
      </w:pPr>
      <w:bookmarkStart w:id="39" w:name="_ENREF_39"/>
      <w:r w:rsidRPr="003A7198">
        <w:rPr>
          <w:rFonts w:ascii="Helvetica" w:hAnsi="Helvetica"/>
          <w:sz w:val="16"/>
          <w:szCs w:val="16"/>
        </w:rPr>
        <w:t>39.</w:t>
      </w:r>
      <w:r w:rsidRPr="003A7198">
        <w:rPr>
          <w:rFonts w:ascii="Helvetica" w:hAnsi="Helvetica"/>
          <w:sz w:val="16"/>
          <w:szCs w:val="16"/>
        </w:rPr>
        <w:tab/>
        <w:t xml:space="preserve">Robertson AG, Swanson JW, Van Dorn RA, Swartz MS. Treatment participation and medication adherence: effects on criminal justice costs of persons with mental illness. </w:t>
      </w:r>
      <w:r w:rsidRPr="003A7198">
        <w:rPr>
          <w:rFonts w:ascii="Helvetica" w:hAnsi="Helvetica"/>
          <w:i/>
          <w:sz w:val="16"/>
          <w:szCs w:val="16"/>
        </w:rPr>
        <w:t>Psychiatric services (Washington, D.C.)</w:t>
      </w:r>
      <w:r w:rsidRPr="003A7198">
        <w:rPr>
          <w:rFonts w:ascii="Helvetica" w:hAnsi="Helvetica"/>
          <w:sz w:val="16"/>
          <w:szCs w:val="16"/>
        </w:rPr>
        <w:t>, 65(10), 1189-1191 (2014).</w:t>
      </w:r>
      <w:bookmarkEnd w:id="39"/>
    </w:p>
    <w:p w14:paraId="0ABE2967" w14:textId="77777777" w:rsidR="00EB02C3" w:rsidRPr="003A7198" w:rsidRDefault="00EB02C3" w:rsidP="00EB02C3">
      <w:pPr>
        <w:pStyle w:val="EndNoteBibliography"/>
        <w:spacing w:after="0"/>
        <w:ind w:left="720" w:hanging="720"/>
        <w:rPr>
          <w:rFonts w:ascii="Helvetica" w:hAnsi="Helvetica"/>
          <w:sz w:val="16"/>
          <w:szCs w:val="16"/>
        </w:rPr>
      </w:pPr>
      <w:bookmarkStart w:id="40" w:name="_ENREF_40"/>
      <w:r w:rsidRPr="003A7198">
        <w:rPr>
          <w:rFonts w:ascii="Helvetica" w:hAnsi="Helvetica"/>
          <w:sz w:val="16"/>
          <w:szCs w:val="16"/>
        </w:rPr>
        <w:t>40.</w:t>
      </w:r>
      <w:r w:rsidRPr="003A7198">
        <w:rPr>
          <w:rFonts w:ascii="Helvetica" w:hAnsi="Helvetica"/>
          <w:sz w:val="16"/>
          <w:szCs w:val="16"/>
        </w:rPr>
        <w:tab/>
        <w:t>Robinson RL, Long SR, Chang S</w:t>
      </w:r>
      <w:r w:rsidRPr="003A7198">
        <w:rPr>
          <w:rFonts w:ascii="Helvetica" w:hAnsi="Helvetica"/>
          <w:i/>
          <w:sz w:val="16"/>
          <w:szCs w:val="16"/>
        </w:rPr>
        <w:t xml:space="preserve"> et al.</w:t>
      </w:r>
      <w:r w:rsidRPr="003A7198">
        <w:rPr>
          <w:rFonts w:ascii="Helvetica" w:hAnsi="Helvetica"/>
          <w:sz w:val="16"/>
          <w:szCs w:val="16"/>
        </w:rPr>
        <w:t xml:space="preserve"> Higher costs and therapeutic factors associated with adherence to NCQA HEDIS antidepressant medication management measures: analysis of administrative claims. </w:t>
      </w:r>
      <w:r w:rsidRPr="003A7198">
        <w:rPr>
          <w:rFonts w:ascii="Helvetica" w:hAnsi="Helvetica"/>
          <w:i/>
          <w:sz w:val="16"/>
          <w:szCs w:val="16"/>
        </w:rPr>
        <w:t>Journal of managed care pharmacy : JMCP</w:t>
      </w:r>
      <w:r w:rsidRPr="003A7198">
        <w:rPr>
          <w:rFonts w:ascii="Helvetica" w:hAnsi="Helvetica"/>
          <w:sz w:val="16"/>
          <w:szCs w:val="16"/>
        </w:rPr>
        <w:t>, 12, 43-54 (2006).</w:t>
      </w:r>
      <w:bookmarkEnd w:id="40"/>
    </w:p>
    <w:p w14:paraId="0B09B93F" w14:textId="77777777" w:rsidR="00EB02C3" w:rsidRPr="003A7198" w:rsidRDefault="00EB02C3" w:rsidP="00EB02C3">
      <w:pPr>
        <w:pStyle w:val="EndNoteBibliography"/>
        <w:spacing w:after="0"/>
        <w:ind w:left="720" w:hanging="720"/>
        <w:rPr>
          <w:rFonts w:ascii="Helvetica" w:hAnsi="Helvetica"/>
          <w:sz w:val="16"/>
          <w:szCs w:val="16"/>
        </w:rPr>
      </w:pPr>
      <w:bookmarkStart w:id="41" w:name="_ENREF_41"/>
      <w:r w:rsidRPr="003A7198">
        <w:rPr>
          <w:rFonts w:ascii="Helvetica" w:hAnsi="Helvetica"/>
          <w:sz w:val="16"/>
          <w:szCs w:val="16"/>
        </w:rPr>
        <w:t>41.</w:t>
      </w:r>
      <w:r w:rsidRPr="003A7198">
        <w:rPr>
          <w:rFonts w:ascii="Helvetica" w:hAnsi="Helvetica"/>
          <w:sz w:val="16"/>
          <w:szCs w:val="16"/>
        </w:rPr>
        <w:tab/>
        <w:t>Ruetsch C, Tkacz J, Nadipelli VR</w:t>
      </w:r>
      <w:r w:rsidRPr="003A7198">
        <w:rPr>
          <w:rFonts w:ascii="Helvetica" w:hAnsi="Helvetica"/>
          <w:i/>
          <w:sz w:val="16"/>
          <w:szCs w:val="16"/>
        </w:rPr>
        <w:t xml:space="preserve"> et al.</w:t>
      </w:r>
      <w:r w:rsidRPr="003A7198">
        <w:rPr>
          <w:rFonts w:ascii="Helvetica" w:hAnsi="Helvetica"/>
          <w:sz w:val="16"/>
          <w:szCs w:val="16"/>
        </w:rPr>
        <w:t xml:space="preserve"> Heterogeneity of nonadherent buprenorphine patients: subgroup characteristics and outcomes. </w:t>
      </w:r>
      <w:r w:rsidRPr="003A7198">
        <w:rPr>
          <w:rFonts w:ascii="Helvetica" w:hAnsi="Helvetica"/>
          <w:i/>
          <w:sz w:val="16"/>
          <w:szCs w:val="16"/>
        </w:rPr>
        <w:t>The American journal of managed care</w:t>
      </w:r>
      <w:r w:rsidRPr="003A7198">
        <w:rPr>
          <w:rFonts w:ascii="Helvetica" w:hAnsi="Helvetica"/>
          <w:sz w:val="16"/>
          <w:szCs w:val="16"/>
        </w:rPr>
        <w:t>, 23(6), e172-e179 (2017).</w:t>
      </w:r>
      <w:bookmarkEnd w:id="41"/>
    </w:p>
    <w:p w14:paraId="0A54DB30" w14:textId="77777777" w:rsidR="00EB02C3" w:rsidRPr="003A7198" w:rsidRDefault="00EB02C3" w:rsidP="00EB02C3">
      <w:pPr>
        <w:pStyle w:val="EndNoteBibliography"/>
        <w:spacing w:after="0"/>
        <w:ind w:left="720" w:hanging="720"/>
        <w:rPr>
          <w:rFonts w:ascii="Helvetica" w:hAnsi="Helvetica"/>
          <w:sz w:val="16"/>
          <w:szCs w:val="16"/>
        </w:rPr>
      </w:pPr>
      <w:bookmarkStart w:id="42" w:name="_ENREF_42"/>
      <w:r w:rsidRPr="003A7198">
        <w:rPr>
          <w:rFonts w:ascii="Helvetica" w:hAnsi="Helvetica"/>
          <w:sz w:val="16"/>
          <w:szCs w:val="16"/>
        </w:rPr>
        <w:t>42.</w:t>
      </w:r>
      <w:r w:rsidRPr="003A7198">
        <w:rPr>
          <w:rFonts w:ascii="Helvetica" w:hAnsi="Helvetica"/>
          <w:sz w:val="16"/>
          <w:szCs w:val="16"/>
        </w:rPr>
        <w:tab/>
        <w:t xml:space="preserve">Sokol MC, McGuigan KA, Verbrugge RR, Epstein RS. Impact of medication adherence on hospitalization risk and healthcare cost. </w:t>
      </w:r>
      <w:r w:rsidRPr="003A7198">
        <w:rPr>
          <w:rFonts w:ascii="Helvetica" w:hAnsi="Helvetica"/>
          <w:i/>
          <w:sz w:val="16"/>
          <w:szCs w:val="16"/>
        </w:rPr>
        <w:t>Medical care</w:t>
      </w:r>
      <w:r w:rsidRPr="003A7198">
        <w:rPr>
          <w:rFonts w:ascii="Helvetica" w:hAnsi="Helvetica"/>
          <w:sz w:val="16"/>
          <w:szCs w:val="16"/>
        </w:rPr>
        <w:t>, 43, 521-530 (2005).</w:t>
      </w:r>
      <w:bookmarkEnd w:id="42"/>
    </w:p>
    <w:p w14:paraId="09500D09" w14:textId="77777777" w:rsidR="00EB02C3" w:rsidRPr="003A7198" w:rsidRDefault="00EB02C3" w:rsidP="00EB02C3">
      <w:pPr>
        <w:pStyle w:val="EndNoteBibliography"/>
        <w:spacing w:after="0"/>
        <w:ind w:left="720" w:hanging="720"/>
        <w:rPr>
          <w:rFonts w:ascii="Helvetica" w:hAnsi="Helvetica"/>
          <w:sz w:val="16"/>
          <w:szCs w:val="16"/>
        </w:rPr>
      </w:pPr>
      <w:bookmarkStart w:id="43" w:name="_ENREF_43"/>
      <w:r w:rsidRPr="003A7198">
        <w:rPr>
          <w:rFonts w:ascii="Helvetica" w:hAnsi="Helvetica"/>
          <w:sz w:val="16"/>
          <w:szCs w:val="16"/>
        </w:rPr>
        <w:t>43.</w:t>
      </w:r>
      <w:r w:rsidRPr="003A7198">
        <w:rPr>
          <w:rFonts w:ascii="Helvetica" w:hAnsi="Helvetica"/>
          <w:sz w:val="16"/>
          <w:szCs w:val="16"/>
        </w:rPr>
        <w:tab/>
        <w:t xml:space="preserve">Stroupe KT, Teal EY, Tu W, Weiner M, Murray MD. Association of Refill Adherence and Health Care Use Among Adults with Hypertension in an Urban Health Care System. </w:t>
      </w:r>
      <w:r w:rsidRPr="003A7198">
        <w:rPr>
          <w:rFonts w:ascii="Helvetica" w:hAnsi="Helvetica"/>
          <w:i/>
          <w:sz w:val="16"/>
          <w:szCs w:val="16"/>
        </w:rPr>
        <w:t>Pharmacotherapy</w:t>
      </w:r>
      <w:r w:rsidRPr="003A7198">
        <w:rPr>
          <w:rFonts w:ascii="Helvetica" w:hAnsi="Helvetica"/>
          <w:sz w:val="16"/>
          <w:szCs w:val="16"/>
        </w:rPr>
        <w:t>, 26, 779-789 (2006).</w:t>
      </w:r>
      <w:bookmarkEnd w:id="43"/>
    </w:p>
    <w:p w14:paraId="6EE19E6C" w14:textId="77777777" w:rsidR="00EB02C3" w:rsidRPr="003A7198" w:rsidRDefault="00EB02C3" w:rsidP="00EB02C3">
      <w:pPr>
        <w:pStyle w:val="EndNoteBibliography"/>
        <w:spacing w:after="0"/>
        <w:ind w:left="720" w:hanging="720"/>
        <w:rPr>
          <w:rFonts w:ascii="Helvetica" w:hAnsi="Helvetica"/>
          <w:sz w:val="16"/>
          <w:szCs w:val="16"/>
        </w:rPr>
      </w:pPr>
      <w:bookmarkStart w:id="44" w:name="_ENREF_44"/>
      <w:r w:rsidRPr="003A7198">
        <w:rPr>
          <w:rFonts w:ascii="Helvetica" w:hAnsi="Helvetica"/>
          <w:sz w:val="16"/>
          <w:szCs w:val="16"/>
        </w:rPr>
        <w:t>44.</w:t>
      </w:r>
      <w:r w:rsidRPr="003A7198">
        <w:rPr>
          <w:rFonts w:ascii="Helvetica" w:hAnsi="Helvetica"/>
          <w:sz w:val="16"/>
          <w:szCs w:val="16"/>
        </w:rPr>
        <w:tab/>
        <w:t xml:space="preserve">Sunyecz JA, Mucha L, Baser O, Barr CE, Amonkar MM. Impact of compliance and persistence with bisphosphonate therapy on health care costs and utilization. </w:t>
      </w:r>
      <w:r w:rsidRPr="003A7198">
        <w:rPr>
          <w:rFonts w:ascii="Helvetica" w:hAnsi="Helvetica"/>
          <w:i/>
          <w:sz w:val="16"/>
          <w:szCs w:val="16"/>
        </w:rPr>
        <w:t>Osteoporosis international : a journal established as result of cooperation between the European Foundation for Osteoporosis and the National Osteoporosis Foundation of the USA</w:t>
      </w:r>
      <w:r w:rsidRPr="003A7198">
        <w:rPr>
          <w:rFonts w:ascii="Helvetica" w:hAnsi="Helvetica"/>
          <w:sz w:val="16"/>
          <w:szCs w:val="16"/>
        </w:rPr>
        <w:t>, 19, 1421-1429 (2008).</w:t>
      </w:r>
      <w:bookmarkEnd w:id="44"/>
    </w:p>
    <w:p w14:paraId="11D3BE86" w14:textId="77777777" w:rsidR="00EB02C3" w:rsidRPr="003A7198" w:rsidRDefault="00EB02C3" w:rsidP="00EB02C3">
      <w:pPr>
        <w:pStyle w:val="EndNoteBibliography"/>
        <w:spacing w:after="0"/>
        <w:ind w:left="720" w:hanging="720"/>
        <w:rPr>
          <w:rFonts w:ascii="Helvetica" w:hAnsi="Helvetica"/>
          <w:sz w:val="16"/>
          <w:szCs w:val="16"/>
        </w:rPr>
      </w:pPr>
      <w:bookmarkStart w:id="45" w:name="_ENREF_45"/>
      <w:r w:rsidRPr="003A7198">
        <w:rPr>
          <w:rFonts w:ascii="Helvetica" w:hAnsi="Helvetica"/>
          <w:sz w:val="16"/>
          <w:szCs w:val="16"/>
        </w:rPr>
        <w:t>45.</w:t>
      </w:r>
      <w:r w:rsidRPr="003A7198">
        <w:rPr>
          <w:rFonts w:ascii="Helvetica" w:hAnsi="Helvetica"/>
          <w:sz w:val="16"/>
          <w:szCs w:val="16"/>
        </w:rPr>
        <w:tab/>
        <w:t xml:space="preserve">Tkacz J, Volpicelli J, Un H, Ruetsch C. Relationship between buprenorphine adherence and health service utilization and costs among opioid dependent patients. </w:t>
      </w:r>
      <w:r w:rsidRPr="003A7198">
        <w:rPr>
          <w:rFonts w:ascii="Helvetica" w:hAnsi="Helvetica"/>
          <w:i/>
          <w:sz w:val="16"/>
          <w:szCs w:val="16"/>
        </w:rPr>
        <w:t>Journal of substance abuse treatment</w:t>
      </w:r>
      <w:r w:rsidRPr="003A7198">
        <w:rPr>
          <w:rFonts w:ascii="Helvetica" w:hAnsi="Helvetica"/>
          <w:sz w:val="16"/>
          <w:szCs w:val="16"/>
        </w:rPr>
        <w:t>, 46, 456-462 (2014).</w:t>
      </w:r>
      <w:bookmarkEnd w:id="45"/>
    </w:p>
    <w:p w14:paraId="47DC2579" w14:textId="77777777" w:rsidR="00EB02C3" w:rsidRPr="003A7198" w:rsidRDefault="00EB02C3" w:rsidP="00EB02C3">
      <w:pPr>
        <w:pStyle w:val="EndNoteBibliography"/>
        <w:spacing w:after="0"/>
        <w:ind w:left="720" w:hanging="720"/>
        <w:rPr>
          <w:rFonts w:ascii="Helvetica" w:hAnsi="Helvetica"/>
          <w:sz w:val="16"/>
          <w:szCs w:val="16"/>
        </w:rPr>
      </w:pPr>
      <w:bookmarkStart w:id="46" w:name="_ENREF_46"/>
      <w:r w:rsidRPr="003A7198">
        <w:rPr>
          <w:rFonts w:ascii="Helvetica" w:hAnsi="Helvetica"/>
          <w:sz w:val="16"/>
          <w:szCs w:val="16"/>
        </w:rPr>
        <w:t>46.</w:t>
      </w:r>
      <w:r w:rsidRPr="003A7198">
        <w:rPr>
          <w:rFonts w:ascii="Helvetica" w:hAnsi="Helvetica"/>
          <w:sz w:val="16"/>
          <w:szCs w:val="16"/>
        </w:rPr>
        <w:tab/>
        <w:t xml:space="preserve">Wan GJ, Kozma CM, Slaton TL, Olson WH, Feagan BG. Inflammatory bowel disease: healthcare costs for patients who are adherent or non-adherent with infliximab therapy. </w:t>
      </w:r>
      <w:r w:rsidRPr="003A7198">
        <w:rPr>
          <w:rFonts w:ascii="Helvetica" w:hAnsi="Helvetica"/>
          <w:i/>
          <w:sz w:val="16"/>
          <w:szCs w:val="16"/>
        </w:rPr>
        <w:t>Journal of medical economics</w:t>
      </w:r>
      <w:r w:rsidRPr="003A7198">
        <w:rPr>
          <w:rFonts w:ascii="Helvetica" w:hAnsi="Helvetica"/>
          <w:sz w:val="16"/>
          <w:szCs w:val="16"/>
        </w:rPr>
        <w:t>, 17, 384-393 (2014).</w:t>
      </w:r>
      <w:bookmarkEnd w:id="46"/>
    </w:p>
    <w:p w14:paraId="6EF4AC5A" w14:textId="77777777" w:rsidR="00EB02C3" w:rsidRPr="003A7198" w:rsidRDefault="00EB02C3" w:rsidP="00EB02C3">
      <w:pPr>
        <w:pStyle w:val="EndNoteBibliography"/>
        <w:spacing w:after="0"/>
        <w:ind w:left="720" w:hanging="720"/>
        <w:rPr>
          <w:rFonts w:ascii="Helvetica" w:hAnsi="Helvetica"/>
          <w:sz w:val="16"/>
          <w:szCs w:val="16"/>
        </w:rPr>
      </w:pPr>
      <w:bookmarkStart w:id="47" w:name="_ENREF_47"/>
      <w:r w:rsidRPr="003A7198">
        <w:rPr>
          <w:rFonts w:ascii="Helvetica" w:hAnsi="Helvetica"/>
          <w:sz w:val="16"/>
          <w:szCs w:val="16"/>
        </w:rPr>
        <w:t>47.</w:t>
      </w:r>
      <w:r w:rsidRPr="003A7198">
        <w:rPr>
          <w:rFonts w:ascii="Helvetica" w:hAnsi="Helvetica"/>
          <w:sz w:val="16"/>
          <w:szCs w:val="16"/>
        </w:rPr>
        <w:tab/>
        <w:t>Wei Y-J, Palumbo FB, Simoni-Wastila L</w:t>
      </w:r>
      <w:r w:rsidRPr="003A7198">
        <w:rPr>
          <w:rFonts w:ascii="Helvetica" w:hAnsi="Helvetica"/>
          <w:i/>
          <w:sz w:val="16"/>
          <w:szCs w:val="16"/>
        </w:rPr>
        <w:t xml:space="preserve"> et al.</w:t>
      </w:r>
      <w:r w:rsidRPr="003A7198">
        <w:rPr>
          <w:rFonts w:ascii="Helvetica" w:hAnsi="Helvetica"/>
          <w:sz w:val="16"/>
          <w:szCs w:val="16"/>
        </w:rPr>
        <w:t xml:space="preserve"> Antiparkinson drug adherence and its association with health care utilization and economic outcomes in a Medicare Part D population. </w:t>
      </w:r>
      <w:r w:rsidRPr="003A7198">
        <w:rPr>
          <w:rFonts w:ascii="Helvetica" w:hAnsi="Helvetica"/>
          <w:i/>
          <w:sz w:val="16"/>
          <w:szCs w:val="16"/>
        </w:rPr>
        <w:t>Value in health : the journal of the International Society for Pharmacoeconomics and Outcomes Research</w:t>
      </w:r>
      <w:r w:rsidRPr="003A7198">
        <w:rPr>
          <w:rFonts w:ascii="Helvetica" w:hAnsi="Helvetica"/>
          <w:sz w:val="16"/>
          <w:szCs w:val="16"/>
        </w:rPr>
        <w:t>, 17, 196-204 (2014).</w:t>
      </w:r>
      <w:bookmarkEnd w:id="47"/>
    </w:p>
    <w:p w14:paraId="2E3FE6F7" w14:textId="77777777" w:rsidR="00EB02C3" w:rsidRPr="003A7198" w:rsidRDefault="00EB02C3" w:rsidP="00EB02C3">
      <w:pPr>
        <w:pStyle w:val="EndNoteBibliography"/>
        <w:spacing w:after="0"/>
        <w:ind w:left="720" w:hanging="720"/>
        <w:rPr>
          <w:rFonts w:ascii="Helvetica" w:hAnsi="Helvetica"/>
          <w:sz w:val="16"/>
          <w:szCs w:val="16"/>
        </w:rPr>
      </w:pPr>
      <w:bookmarkStart w:id="48" w:name="_ENREF_48"/>
      <w:r w:rsidRPr="003A7198">
        <w:rPr>
          <w:rFonts w:ascii="Helvetica" w:hAnsi="Helvetica"/>
          <w:sz w:val="16"/>
          <w:szCs w:val="16"/>
        </w:rPr>
        <w:t>48.</w:t>
      </w:r>
      <w:r w:rsidRPr="003A7198">
        <w:rPr>
          <w:rFonts w:ascii="Helvetica" w:hAnsi="Helvetica"/>
          <w:sz w:val="16"/>
          <w:szCs w:val="16"/>
        </w:rPr>
        <w:tab/>
        <w:t xml:space="preserve">White TJV, Ann; Ory, Caron; Dezii, Christopher M.; Chang, Eunice. Economic Impact of Patient Adherence with Antidepressant Therapy Within a Managed Care Organization. </w:t>
      </w:r>
      <w:r w:rsidRPr="003A7198">
        <w:rPr>
          <w:rFonts w:ascii="Helvetica" w:hAnsi="Helvetica"/>
          <w:i/>
          <w:sz w:val="16"/>
          <w:szCs w:val="16"/>
        </w:rPr>
        <w:t>Disease Management &amp; Health Outcomes</w:t>
      </w:r>
      <w:r w:rsidRPr="003A7198">
        <w:rPr>
          <w:rFonts w:ascii="Helvetica" w:hAnsi="Helvetica"/>
          <w:sz w:val="16"/>
          <w:szCs w:val="16"/>
        </w:rPr>
        <w:t>, 11(12), 817-822 (2003).</w:t>
      </w:r>
      <w:bookmarkEnd w:id="48"/>
    </w:p>
    <w:p w14:paraId="0C1C78CF" w14:textId="77777777" w:rsidR="00EB02C3" w:rsidRPr="003A7198" w:rsidRDefault="00EB02C3" w:rsidP="00EB02C3">
      <w:pPr>
        <w:pStyle w:val="EndNoteBibliography"/>
        <w:spacing w:after="0"/>
        <w:ind w:left="720" w:hanging="720"/>
        <w:rPr>
          <w:rFonts w:ascii="Helvetica" w:hAnsi="Helvetica"/>
          <w:sz w:val="16"/>
          <w:szCs w:val="16"/>
        </w:rPr>
      </w:pPr>
      <w:bookmarkStart w:id="49" w:name="_ENREF_49"/>
      <w:r w:rsidRPr="003A7198">
        <w:rPr>
          <w:rFonts w:ascii="Helvetica" w:hAnsi="Helvetica"/>
          <w:sz w:val="16"/>
          <w:szCs w:val="16"/>
        </w:rPr>
        <w:t>49.</w:t>
      </w:r>
      <w:r w:rsidRPr="003A7198">
        <w:rPr>
          <w:rFonts w:ascii="Helvetica" w:hAnsi="Helvetica"/>
          <w:sz w:val="16"/>
          <w:szCs w:val="16"/>
        </w:rPr>
        <w:tab/>
        <w:t xml:space="preserve">White TJV, Ann; Chang, Eunice; Dezii, Christopher M.; Abrams, Geoffrey D. The Costs of Non-Adherence to Oral Antihyperglycemic Medication in Individuals with Diabetes Mellitus and Concomitant Diabetes Mellitus and Cardiovascular Disease in a Managed Care Environment. </w:t>
      </w:r>
      <w:r w:rsidRPr="003A7198">
        <w:rPr>
          <w:rFonts w:ascii="Helvetica" w:hAnsi="Helvetica"/>
          <w:i/>
          <w:sz w:val="16"/>
          <w:szCs w:val="16"/>
        </w:rPr>
        <w:t>Disease Management &amp; Health Outcomes</w:t>
      </w:r>
      <w:r w:rsidRPr="003A7198">
        <w:rPr>
          <w:rFonts w:ascii="Helvetica" w:hAnsi="Helvetica"/>
          <w:sz w:val="16"/>
          <w:szCs w:val="16"/>
        </w:rPr>
        <w:t>, 12(3), 181-188 (2004).</w:t>
      </w:r>
      <w:bookmarkEnd w:id="49"/>
    </w:p>
    <w:p w14:paraId="4B3E681F" w14:textId="77777777" w:rsidR="00EB02C3" w:rsidRPr="003A7198" w:rsidRDefault="00EB02C3" w:rsidP="00EB02C3">
      <w:pPr>
        <w:pStyle w:val="EndNoteBibliography"/>
        <w:spacing w:after="0"/>
        <w:ind w:left="720" w:hanging="720"/>
        <w:rPr>
          <w:rFonts w:ascii="Helvetica" w:hAnsi="Helvetica"/>
          <w:sz w:val="16"/>
          <w:szCs w:val="16"/>
        </w:rPr>
      </w:pPr>
      <w:bookmarkStart w:id="50" w:name="_ENREF_50"/>
      <w:r w:rsidRPr="003A7198">
        <w:rPr>
          <w:rFonts w:ascii="Helvetica" w:hAnsi="Helvetica"/>
          <w:sz w:val="16"/>
          <w:szCs w:val="16"/>
        </w:rPr>
        <w:t>50.</w:t>
      </w:r>
      <w:r w:rsidRPr="003A7198">
        <w:rPr>
          <w:rFonts w:ascii="Helvetica" w:hAnsi="Helvetica"/>
          <w:sz w:val="16"/>
          <w:szCs w:val="16"/>
        </w:rPr>
        <w:tab/>
        <w:t xml:space="preserve">Wu J, Seiber E, Lacombe VA, Nahata MC, Balkrishnan R. Medical utilization and costs associated with statin adherence in Medicaid enrollees with type 2 diabetes. </w:t>
      </w:r>
      <w:r w:rsidRPr="003A7198">
        <w:rPr>
          <w:rFonts w:ascii="Helvetica" w:hAnsi="Helvetica"/>
          <w:i/>
          <w:sz w:val="16"/>
          <w:szCs w:val="16"/>
        </w:rPr>
        <w:t>The Annals of pharmacotherapy</w:t>
      </w:r>
      <w:r w:rsidRPr="003A7198">
        <w:rPr>
          <w:rFonts w:ascii="Helvetica" w:hAnsi="Helvetica"/>
          <w:sz w:val="16"/>
          <w:szCs w:val="16"/>
        </w:rPr>
        <w:t>, 45, 342-349 (2011).</w:t>
      </w:r>
      <w:bookmarkEnd w:id="50"/>
    </w:p>
    <w:p w14:paraId="68CBD945" w14:textId="77777777" w:rsidR="00EB02C3" w:rsidRPr="003A7198" w:rsidRDefault="00EB02C3" w:rsidP="00EB02C3">
      <w:pPr>
        <w:pStyle w:val="EndNoteBibliography"/>
        <w:spacing w:after="0"/>
        <w:ind w:left="720" w:hanging="720"/>
        <w:rPr>
          <w:rFonts w:ascii="Helvetica" w:hAnsi="Helvetica"/>
          <w:sz w:val="16"/>
          <w:szCs w:val="16"/>
        </w:rPr>
      </w:pPr>
      <w:bookmarkStart w:id="51" w:name="_ENREF_51"/>
      <w:r w:rsidRPr="003A7198">
        <w:rPr>
          <w:rFonts w:ascii="Helvetica" w:hAnsi="Helvetica"/>
          <w:sz w:val="16"/>
          <w:szCs w:val="16"/>
        </w:rPr>
        <w:t>51.</w:t>
      </w:r>
      <w:r w:rsidRPr="003A7198">
        <w:rPr>
          <w:rFonts w:ascii="Helvetica" w:hAnsi="Helvetica"/>
          <w:sz w:val="16"/>
          <w:szCs w:val="16"/>
        </w:rPr>
        <w:tab/>
        <w:t xml:space="preserve">Wu N, Chen S, Boulanger L, Fraser K, Bledsoe SL, Zhao Y. Duloxetine compliance and its association with healthcare costs among patients with diabetic peripheral neuropathic pain. </w:t>
      </w:r>
      <w:r w:rsidRPr="003A7198">
        <w:rPr>
          <w:rFonts w:ascii="Helvetica" w:hAnsi="Helvetica"/>
          <w:i/>
          <w:sz w:val="16"/>
          <w:szCs w:val="16"/>
        </w:rPr>
        <w:t>Journal of medical economics</w:t>
      </w:r>
      <w:r w:rsidRPr="003A7198">
        <w:rPr>
          <w:rFonts w:ascii="Helvetica" w:hAnsi="Helvetica"/>
          <w:sz w:val="16"/>
          <w:szCs w:val="16"/>
        </w:rPr>
        <w:t>, 12, 192-202 (2009).</w:t>
      </w:r>
      <w:bookmarkEnd w:id="51"/>
    </w:p>
    <w:p w14:paraId="4D918611" w14:textId="77777777" w:rsidR="00EB02C3" w:rsidRPr="003A7198" w:rsidRDefault="00EB02C3" w:rsidP="00EB02C3">
      <w:pPr>
        <w:pStyle w:val="EndNoteBibliography"/>
        <w:spacing w:after="0"/>
        <w:ind w:left="720" w:hanging="720"/>
        <w:rPr>
          <w:rFonts w:ascii="Helvetica" w:hAnsi="Helvetica"/>
          <w:sz w:val="16"/>
          <w:szCs w:val="16"/>
        </w:rPr>
      </w:pPr>
      <w:bookmarkStart w:id="52" w:name="_ENREF_52"/>
      <w:r w:rsidRPr="003A7198">
        <w:rPr>
          <w:rFonts w:ascii="Helvetica" w:hAnsi="Helvetica"/>
          <w:sz w:val="16"/>
          <w:szCs w:val="16"/>
        </w:rPr>
        <w:lastRenderedPageBreak/>
        <w:t>52.</w:t>
      </w:r>
      <w:r w:rsidRPr="003A7198">
        <w:rPr>
          <w:rFonts w:ascii="Helvetica" w:hAnsi="Helvetica"/>
          <w:sz w:val="16"/>
          <w:szCs w:val="16"/>
        </w:rPr>
        <w:tab/>
        <w:t>Wu EQ, Johnson S, Beaulieu N</w:t>
      </w:r>
      <w:r w:rsidRPr="003A7198">
        <w:rPr>
          <w:rFonts w:ascii="Helvetica" w:hAnsi="Helvetica"/>
          <w:i/>
          <w:sz w:val="16"/>
          <w:szCs w:val="16"/>
        </w:rPr>
        <w:t xml:space="preserve"> et al.</w:t>
      </w:r>
      <w:r w:rsidRPr="003A7198">
        <w:rPr>
          <w:rFonts w:ascii="Helvetica" w:hAnsi="Helvetica"/>
          <w:sz w:val="16"/>
          <w:szCs w:val="16"/>
        </w:rPr>
        <w:t xml:space="preserve"> Healthcare resource utilization and costs associated with non-adherence to imatinib treatment in chronic myeloid leukemia patients. </w:t>
      </w:r>
      <w:r w:rsidRPr="003A7198">
        <w:rPr>
          <w:rFonts w:ascii="Helvetica" w:hAnsi="Helvetica"/>
          <w:i/>
          <w:sz w:val="16"/>
          <w:szCs w:val="16"/>
        </w:rPr>
        <w:t>Current medical research and opinion</w:t>
      </w:r>
      <w:r w:rsidRPr="003A7198">
        <w:rPr>
          <w:rFonts w:ascii="Helvetica" w:hAnsi="Helvetica"/>
          <w:sz w:val="16"/>
          <w:szCs w:val="16"/>
        </w:rPr>
        <w:t>, 26, 61-69 (2010).</w:t>
      </w:r>
      <w:bookmarkEnd w:id="52"/>
    </w:p>
    <w:p w14:paraId="7BE0F7FF" w14:textId="77777777" w:rsidR="00EB02C3" w:rsidRPr="003A7198" w:rsidRDefault="00EB02C3" w:rsidP="00EB02C3">
      <w:pPr>
        <w:pStyle w:val="EndNoteBibliography"/>
        <w:spacing w:after="0"/>
        <w:ind w:left="720" w:hanging="720"/>
        <w:rPr>
          <w:rFonts w:ascii="Helvetica" w:hAnsi="Helvetica"/>
          <w:sz w:val="16"/>
          <w:szCs w:val="16"/>
        </w:rPr>
      </w:pPr>
      <w:bookmarkStart w:id="53" w:name="_ENREF_53"/>
      <w:r w:rsidRPr="003A7198">
        <w:rPr>
          <w:rFonts w:ascii="Helvetica" w:hAnsi="Helvetica"/>
          <w:sz w:val="16"/>
          <w:szCs w:val="16"/>
        </w:rPr>
        <w:t>53.</w:t>
      </w:r>
      <w:r w:rsidRPr="003A7198">
        <w:rPr>
          <w:rFonts w:ascii="Helvetica" w:hAnsi="Helvetica"/>
          <w:sz w:val="16"/>
          <w:szCs w:val="16"/>
        </w:rPr>
        <w:tab/>
        <w:t xml:space="preserve">Zhao Y, Zabriski S, Bertram C. Associations between statin adherence level, health care costs, and utilization. </w:t>
      </w:r>
      <w:r w:rsidRPr="003A7198">
        <w:rPr>
          <w:rFonts w:ascii="Helvetica" w:hAnsi="Helvetica"/>
          <w:i/>
          <w:sz w:val="16"/>
          <w:szCs w:val="16"/>
        </w:rPr>
        <w:t>Journal of managed care &amp; specialty pharmacy</w:t>
      </w:r>
      <w:r w:rsidRPr="003A7198">
        <w:rPr>
          <w:rFonts w:ascii="Helvetica" w:hAnsi="Helvetica"/>
          <w:sz w:val="16"/>
          <w:szCs w:val="16"/>
        </w:rPr>
        <w:t>, 20, 703-713 (2014).</w:t>
      </w:r>
      <w:bookmarkEnd w:id="53"/>
    </w:p>
    <w:p w14:paraId="1051AC70" w14:textId="77777777" w:rsidR="00EB02C3" w:rsidRPr="003A7198" w:rsidRDefault="00EB02C3" w:rsidP="00EB02C3">
      <w:pPr>
        <w:pStyle w:val="EndNoteBibliography"/>
        <w:spacing w:after="0"/>
        <w:ind w:left="720" w:hanging="720"/>
        <w:rPr>
          <w:rFonts w:ascii="Helvetica" w:hAnsi="Helvetica"/>
          <w:sz w:val="16"/>
          <w:szCs w:val="16"/>
        </w:rPr>
      </w:pPr>
      <w:bookmarkStart w:id="54" w:name="_ENREF_54"/>
      <w:r w:rsidRPr="003A7198">
        <w:rPr>
          <w:rFonts w:ascii="Helvetica" w:hAnsi="Helvetica"/>
          <w:sz w:val="16"/>
          <w:szCs w:val="16"/>
        </w:rPr>
        <w:t>54.</w:t>
      </w:r>
      <w:r w:rsidRPr="003A7198">
        <w:rPr>
          <w:rFonts w:ascii="Helvetica" w:hAnsi="Helvetica"/>
          <w:sz w:val="16"/>
          <w:szCs w:val="16"/>
        </w:rPr>
        <w:tab/>
        <w:t xml:space="preserve">Zhao Y, Johnston SS, Smith DM, McMorrow D, Krege J, Krohn K. Association between teriparatide adherence and healthcare utilization and costs among hip fracture patients in the United States. </w:t>
      </w:r>
      <w:r w:rsidRPr="003A7198">
        <w:rPr>
          <w:rFonts w:ascii="Helvetica" w:hAnsi="Helvetica"/>
          <w:i/>
          <w:sz w:val="16"/>
          <w:szCs w:val="16"/>
        </w:rPr>
        <w:t>Bone</w:t>
      </w:r>
      <w:r w:rsidRPr="003A7198">
        <w:rPr>
          <w:rFonts w:ascii="Helvetica" w:hAnsi="Helvetica"/>
          <w:sz w:val="16"/>
          <w:szCs w:val="16"/>
        </w:rPr>
        <w:t>, 60, 221-226 (2014).</w:t>
      </w:r>
      <w:bookmarkEnd w:id="54"/>
    </w:p>
    <w:p w14:paraId="187B3A77" w14:textId="77777777" w:rsidR="00EB02C3" w:rsidRPr="003A7198" w:rsidRDefault="00EB02C3" w:rsidP="00EB02C3">
      <w:pPr>
        <w:pStyle w:val="EndNoteBibliography"/>
        <w:spacing w:after="0"/>
        <w:ind w:left="720" w:hanging="720"/>
        <w:rPr>
          <w:rFonts w:ascii="Helvetica" w:hAnsi="Helvetica"/>
          <w:sz w:val="16"/>
          <w:szCs w:val="16"/>
        </w:rPr>
      </w:pPr>
      <w:bookmarkStart w:id="55" w:name="_ENREF_55"/>
      <w:r w:rsidRPr="003A7198">
        <w:rPr>
          <w:rFonts w:ascii="Helvetica" w:hAnsi="Helvetica"/>
          <w:sz w:val="16"/>
          <w:szCs w:val="16"/>
        </w:rPr>
        <w:t>55.</w:t>
      </w:r>
      <w:r w:rsidRPr="003A7198">
        <w:rPr>
          <w:rFonts w:ascii="Helvetica" w:hAnsi="Helvetica"/>
          <w:sz w:val="16"/>
          <w:szCs w:val="16"/>
        </w:rPr>
        <w:tab/>
        <w:t xml:space="preserve">Zhao Y, Johnston SS, Smith DM, McMorrow D, Krohn K, Krege J. Association between teriparatide adherence and healthcare utilization and costs in real-world US kyphoplasty/vertebroplasty patients. </w:t>
      </w:r>
      <w:r w:rsidRPr="003A7198">
        <w:rPr>
          <w:rFonts w:ascii="Helvetica" w:hAnsi="Helvetica"/>
          <w:i/>
          <w:sz w:val="16"/>
          <w:szCs w:val="16"/>
        </w:rPr>
        <w:t>Osteoporosis International</w:t>
      </w:r>
      <w:r w:rsidRPr="003A7198">
        <w:rPr>
          <w:rFonts w:ascii="Helvetica" w:hAnsi="Helvetica"/>
          <w:sz w:val="16"/>
          <w:szCs w:val="16"/>
        </w:rPr>
        <w:t>, 24, 2525-2533 (2013).</w:t>
      </w:r>
      <w:bookmarkEnd w:id="55"/>
    </w:p>
    <w:p w14:paraId="7601E36C" w14:textId="77777777" w:rsidR="00EB02C3" w:rsidRPr="003A7198" w:rsidRDefault="00EB02C3" w:rsidP="00EB02C3">
      <w:pPr>
        <w:pStyle w:val="EndNoteBibliography"/>
        <w:ind w:left="720" w:hanging="720"/>
        <w:rPr>
          <w:rFonts w:ascii="Helvetica" w:hAnsi="Helvetica"/>
          <w:sz w:val="16"/>
          <w:szCs w:val="16"/>
        </w:rPr>
      </w:pPr>
      <w:bookmarkStart w:id="56" w:name="_ENREF_56"/>
      <w:r w:rsidRPr="003A7198">
        <w:rPr>
          <w:rFonts w:ascii="Helvetica" w:hAnsi="Helvetica"/>
          <w:sz w:val="16"/>
          <w:szCs w:val="16"/>
        </w:rPr>
        <w:t>56.</w:t>
      </w:r>
      <w:r w:rsidRPr="003A7198">
        <w:rPr>
          <w:rFonts w:ascii="Helvetica" w:hAnsi="Helvetica"/>
          <w:sz w:val="16"/>
          <w:szCs w:val="16"/>
        </w:rPr>
        <w:tab/>
        <w:t xml:space="preserve">Zhao Y, Chen S-Y, Wu N, Fraser KA, Boulanger L. Medication Adherence and Healthcare Costs among Fibromyalgia Patients Treated with Duloxetine. </w:t>
      </w:r>
      <w:r w:rsidRPr="003A7198">
        <w:rPr>
          <w:rFonts w:ascii="Helvetica" w:hAnsi="Helvetica"/>
          <w:i/>
          <w:sz w:val="16"/>
          <w:szCs w:val="16"/>
        </w:rPr>
        <w:t>Pain Practice</w:t>
      </w:r>
      <w:r w:rsidRPr="003A7198">
        <w:rPr>
          <w:rFonts w:ascii="Helvetica" w:hAnsi="Helvetica"/>
          <w:sz w:val="16"/>
          <w:szCs w:val="16"/>
        </w:rPr>
        <w:t>, 11, 381-391 (2011).</w:t>
      </w:r>
      <w:bookmarkEnd w:id="56"/>
    </w:p>
    <w:p w14:paraId="589B5518" w14:textId="4A7E9AB5" w:rsidR="00A217B6" w:rsidRPr="003A7198" w:rsidRDefault="009412F3">
      <w:pPr>
        <w:rPr>
          <w:rFonts w:ascii="Helvetica" w:hAnsi="Helvetica" w:cs="Times New Roman"/>
          <w:sz w:val="16"/>
          <w:szCs w:val="16"/>
        </w:rPr>
      </w:pPr>
      <w:r w:rsidRPr="003A7198">
        <w:rPr>
          <w:rFonts w:ascii="Helvetica" w:hAnsi="Helvetica" w:cs="Times New Roman"/>
          <w:sz w:val="16"/>
          <w:szCs w:val="16"/>
        </w:rPr>
        <w:fldChar w:fldCharType="end"/>
      </w:r>
    </w:p>
    <w:sectPr w:rsidR="00A217B6" w:rsidRPr="003A7198" w:rsidSect="00A217B6">
      <w:headerReference w:type="default" r:id="rId8"/>
      <w:pgSz w:w="16839" w:h="11907" w:orient="landscape" w:code="9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6C9A652" w14:textId="77777777" w:rsidR="009E5945" w:rsidRDefault="009E5945" w:rsidP="00164ABD">
      <w:pPr>
        <w:spacing w:after="0" w:line="240" w:lineRule="auto"/>
      </w:pPr>
      <w:r>
        <w:separator/>
      </w:r>
    </w:p>
  </w:endnote>
  <w:endnote w:type="continuationSeparator" w:id="0">
    <w:p w14:paraId="2F090067" w14:textId="77777777" w:rsidR="009E5945" w:rsidRDefault="009E5945" w:rsidP="00164AB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7E2D3AC" w14:textId="77777777" w:rsidR="009E5945" w:rsidRDefault="009E5945" w:rsidP="00164ABD">
      <w:pPr>
        <w:spacing w:after="0" w:line="240" w:lineRule="auto"/>
      </w:pPr>
      <w:r>
        <w:separator/>
      </w:r>
    </w:p>
  </w:footnote>
  <w:footnote w:type="continuationSeparator" w:id="0">
    <w:p w14:paraId="4419D6DB" w14:textId="77777777" w:rsidR="009E5945" w:rsidRDefault="009E5945" w:rsidP="00164ABD">
      <w:pPr>
        <w:spacing w:after="0" w:line="240" w:lineRule="auto"/>
      </w:pPr>
      <w:r>
        <w:continuationSeparator/>
      </w:r>
    </w:p>
  </w:footnote>
  <w:footnote w:id="1">
    <w:p w14:paraId="416C5061" w14:textId="7AF691AB" w:rsidR="003A7198" w:rsidRDefault="003A7198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CD3E6D">
        <w:rPr>
          <w:rFonts w:ascii="Times New Roman" w:hAnsi="Times New Roman" w:cs="Times New Roman"/>
          <w:szCs w:val="24"/>
        </w:rPr>
        <w:t xml:space="preserve">Cost data adapted from “Economic impact of medication non-adherence by disease groups: a systematic review,” by Cutler et al, 2018 </w:t>
      </w:r>
      <w:r w:rsidRPr="00CD3E6D">
        <w:rPr>
          <w:rFonts w:ascii="Times New Roman" w:hAnsi="Times New Roman" w:cs="Times New Roman"/>
          <w:i/>
          <w:szCs w:val="24"/>
        </w:rPr>
        <w:t>BMJ Open</w:t>
      </w:r>
      <w:proofErr w:type="gramStart"/>
      <w:r w:rsidRPr="00CD3E6D">
        <w:rPr>
          <w:rFonts w:ascii="Times New Roman" w:hAnsi="Times New Roman" w:cs="Times New Roman"/>
          <w:i/>
          <w:szCs w:val="24"/>
        </w:rPr>
        <w:t>;</w:t>
      </w:r>
      <w:r w:rsidRPr="00CD3E6D">
        <w:rPr>
          <w:rFonts w:ascii="Times New Roman" w:hAnsi="Times New Roman" w:cs="Times New Roman"/>
          <w:szCs w:val="24"/>
        </w:rPr>
        <w:t>8</w:t>
      </w:r>
      <w:r w:rsidRPr="00CD3E6D">
        <w:rPr>
          <w:rStyle w:val="highwire-cite-metadata-volume"/>
          <w:rFonts w:ascii="Helvetica" w:hAnsi="Helvetica"/>
          <w:b/>
          <w:bCs/>
          <w:color w:val="333333"/>
          <w:sz w:val="22"/>
          <w:szCs w:val="26"/>
          <w:shd w:val="clear" w:color="auto" w:fill="FFFFFF"/>
        </w:rPr>
        <w:t>:</w:t>
      </w:r>
      <w:r w:rsidRPr="00CD3E6D">
        <w:rPr>
          <w:rFonts w:ascii="Times New Roman" w:hAnsi="Times New Roman" w:cs="Times New Roman"/>
          <w:szCs w:val="24"/>
        </w:rPr>
        <w:t>e016982</w:t>
      </w:r>
      <w:proofErr w:type="gramEnd"/>
      <w:r w:rsidRPr="00CD3E6D">
        <w:rPr>
          <w:rFonts w:ascii="Times New Roman" w:hAnsi="Times New Roman" w:cs="Times New Roman"/>
          <w:szCs w:val="24"/>
        </w:rPr>
        <w:t>. </w:t>
      </w:r>
      <w:proofErr w:type="spellStart"/>
      <w:r w:rsidRPr="00CD3E6D">
        <w:rPr>
          <w:rFonts w:ascii="Times New Roman" w:hAnsi="Times New Roman" w:cs="Times New Roman"/>
          <w:szCs w:val="24"/>
        </w:rPr>
        <w:t>doi</w:t>
      </w:r>
      <w:proofErr w:type="spellEnd"/>
      <w:r w:rsidRPr="00CD3E6D">
        <w:rPr>
          <w:rFonts w:ascii="Times New Roman" w:hAnsi="Times New Roman" w:cs="Times New Roman"/>
          <w:szCs w:val="24"/>
        </w:rPr>
        <w:t>: 10.1136/bmjopen-2017-016982</w:t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C34FFC9" w14:textId="77777777" w:rsidR="003A7198" w:rsidRDefault="003A7198" w:rsidP="00164ABD">
    <w:pPr>
      <w:pStyle w:val="Header"/>
      <w:jc w:val="right"/>
    </w:pPr>
  </w:p>
  <w:p w14:paraId="68458920" w14:textId="77777777" w:rsidR="003A7198" w:rsidRDefault="003A7198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D0E5A1A"/>
    <w:multiLevelType w:val="hybridMultilevel"/>
    <w:tmpl w:val="976A41F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2652CFB"/>
    <w:multiLevelType w:val="hybridMultilevel"/>
    <w:tmpl w:val="B810B40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7D10DC9"/>
    <w:multiLevelType w:val="hybridMultilevel"/>
    <w:tmpl w:val="029C7C04"/>
    <w:lvl w:ilvl="0" w:tplc="49E42636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A2061A7"/>
    <w:multiLevelType w:val="hybridMultilevel"/>
    <w:tmpl w:val="35AA48A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A3C7F04"/>
    <w:multiLevelType w:val="multilevel"/>
    <w:tmpl w:val="0B423F10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5" w15:restartNumberingAfterBreak="0">
    <w:nsid w:val="7980014C"/>
    <w:multiLevelType w:val="hybridMultilevel"/>
    <w:tmpl w:val="6C603716"/>
    <w:lvl w:ilvl="0" w:tplc="B04AB070">
      <w:start w:val="2400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3"/>
  </w:num>
  <w:num w:numId="3">
    <w:abstractNumId w:val="2"/>
  </w:num>
  <w:num w:numId="4">
    <w:abstractNumId w:val="4"/>
  </w:num>
  <w:num w:numId="5">
    <w:abstractNumId w:val="1"/>
  </w:num>
  <w:num w:numId="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uture Science 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xx5fvewt3vzsdkepeftxvpv0f2d2fpxd52es&quot;&gt;PhD&lt;record-ids&gt;&lt;item&gt;22&lt;/item&gt;&lt;item&gt;23&lt;/item&gt;&lt;item&gt;27&lt;/item&gt;&lt;item&gt;30&lt;/item&gt;&lt;item&gt;31&lt;/item&gt;&lt;item&gt;48&lt;/item&gt;&lt;item&gt;50&lt;/item&gt;&lt;item&gt;59&lt;/item&gt;&lt;item&gt;66&lt;/item&gt;&lt;item&gt;70&lt;/item&gt;&lt;item&gt;71&lt;/item&gt;&lt;item&gt;72&lt;/item&gt;&lt;item&gt;73&lt;/item&gt;&lt;item&gt;74&lt;/item&gt;&lt;item&gt;80&lt;/item&gt;&lt;item&gt;81&lt;/item&gt;&lt;item&gt;92&lt;/item&gt;&lt;item&gt;95&lt;/item&gt;&lt;item&gt;100&lt;/item&gt;&lt;item&gt;103&lt;/item&gt;&lt;item&gt;114&lt;/item&gt;&lt;item&gt;115&lt;/item&gt;&lt;item&gt;119&lt;/item&gt;&lt;item&gt;120&lt;/item&gt;&lt;item&gt;123&lt;/item&gt;&lt;item&gt;140&lt;/item&gt;&lt;item&gt;142&lt;/item&gt;&lt;item&gt;169&lt;/item&gt;&lt;item&gt;178&lt;/item&gt;&lt;item&gt;179&lt;/item&gt;&lt;item&gt;180&lt;/item&gt;&lt;item&gt;186&lt;/item&gt;&lt;item&gt;201&lt;/item&gt;&lt;item&gt;206&lt;/item&gt;&lt;item&gt;212&lt;/item&gt;&lt;item&gt;217&lt;/item&gt;&lt;item&gt;228&lt;/item&gt;&lt;item&gt;230&lt;/item&gt;&lt;item&gt;233&lt;/item&gt;&lt;item&gt;234&lt;/item&gt;&lt;item&gt;235&lt;/item&gt;&lt;item&gt;238&lt;/item&gt;&lt;item&gt;239&lt;/item&gt;&lt;item&gt;240&lt;/item&gt;&lt;item&gt;241&lt;/item&gt;&lt;item&gt;282&lt;/item&gt;&lt;item&gt;283&lt;/item&gt;&lt;item&gt;295&lt;/item&gt;&lt;item&gt;303&lt;/item&gt;&lt;item&gt;304&lt;/item&gt;&lt;item&gt;306&lt;/item&gt;&lt;item&gt;823&lt;/item&gt;&lt;item&gt;4076&lt;/item&gt;&lt;item&gt;4082&lt;/item&gt;&lt;item&gt;4083&lt;/item&gt;&lt;item&gt;4094&lt;/item&gt;&lt;/record-ids&gt;&lt;/item&gt;&lt;/Libraries&gt;"/>
  </w:docVars>
  <w:rsids>
    <w:rsidRoot w:val="00A217B6"/>
    <w:rsid w:val="00007758"/>
    <w:rsid w:val="00007F69"/>
    <w:rsid w:val="00023BD6"/>
    <w:rsid w:val="00027805"/>
    <w:rsid w:val="00032F65"/>
    <w:rsid w:val="0004766C"/>
    <w:rsid w:val="00047B35"/>
    <w:rsid w:val="000758BA"/>
    <w:rsid w:val="00085074"/>
    <w:rsid w:val="00093446"/>
    <w:rsid w:val="00095A33"/>
    <w:rsid w:val="000A1F35"/>
    <w:rsid w:val="000A2A93"/>
    <w:rsid w:val="000B17C6"/>
    <w:rsid w:val="000B19FE"/>
    <w:rsid w:val="000C2A9D"/>
    <w:rsid w:val="000C531A"/>
    <w:rsid w:val="000C5CE0"/>
    <w:rsid w:val="000D06FC"/>
    <w:rsid w:val="000D4C24"/>
    <w:rsid w:val="000D54F9"/>
    <w:rsid w:val="000D604B"/>
    <w:rsid w:val="000E2A5C"/>
    <w:rsid w:val="000E677E"/>
    <w:rsid w:val="000E6C4E"/>
    <w:rsid w:val="000E76C4"/>
    <w:rsid w:val="000F4850"/>
    <w:rsid w:val="00103764"/>
    <w:rsid w:val="001126E8"/>
    <w:rsid w:val="00116C43"/>
    <w:rsid w:val="0012400D"/>
    <w:rsid w:val="001267A4"/>
    <w:rsid w:val="0013377A"/>
    <w:rsid w:val="00134D1C"/>
    <w:rsid w:val="00143532"/>
    <w:rsid w:val="00146DFC"/>
    <w:rsid w:val="0015588A"/>
    <w:rsid w:val="00160C32"/>
    <w:rsid w:val="00164ABD"/>
    <w:rsid w:val="00182E47"/>
    <w:rsid w:val="0019509F"/>
    <w:rsid w:val="001A4FD7"/>
    <w:rsid w:val="001A6788"/>
    <w:rsid w:val="001D5675"/>
    <w:rsid w:val="001E6DE0"/>
    <w:rsid w:val="00211452"/>
    <w:rsid w:val="00217B2A"/>
    <w:rsid w:val="002252EB"/>
    <w:rsid w:val="002309AD"/>
    <w:rsid w:val="00245981"/>
    <w:rsid w:val="00250AD0"/>
    <w:rsid w:val="00251612"/>
    <w:rsid w:val="00257E69"/>
    <w:rsid w:val="0028222B"/>
    <w:rsid w:val="00285E8A"/>
    <w:rsid w:val="00286C2C"/>
    <w:rsid w:val="00287C3D"/>
    <w:rsid w:val="002947C7"/>
    <w:rsid w:val="00295BEE"/>
    <w:rsid w:val="002A5C85"/>
    <w:rsid w:val="002A6909"/>
    <w:rsid w:val="002B3627"/>
    <w:rsid w:val="002B74DA"/>
    <w:rsid w:val="002F279D"/>
    <w:rsid w:val="002F45AB"/>
    <w:rsid w:val="00317CBE"/>
    <w:rsid w:val="00321DA7"/>
    <w:rsid w:val="0032528D"/>
    <w:rsid w:val="003322BD"/>
    <w:rsid w:val="00347FC9"/>
    <w:rsid w:val="00354221"/>
    <w:rsid w:val="00356953"/>
    <w:rsid w:val="00367D3E"/>
    <w:rsid w:val="00392178"/>
    <w:rsid w:val="00394CF9"/>
    <w:rsid w:val="00396F9A"/>
    <w:rsid w:val="003A511E"/>
    <w:rsid w:val="003A7198"/>
    <w:rsid w:val="003B6652"/>
    <w:rsid w:val="003C66C2"/>
    <w:rsid w:val="003D657E"/>
    <w:rsid w:val="003F32E4"/>
    <w:rsid w:val="003F7AC9"/>
    <w:rsid w:val="004030C6"/>
    <w:rsid w:val="00405439"/>
    <w:rsid w:val="00412AF9"/>
    <w:rsid w:val="00453780"/>
    <w:rsid w:val="00453A9D"/>
    <w:rsid w:val="00466C6E"/>
    <w:rsid w:val="00475828"/>
    <w:rsid w:val="0048490E"/>
    <w:rsid w:val="004855EE"/>
    <w:rsid w:val="004B04D2"/>
    <w:rsid w:val="004E4556"/>
    <w:rsid w:val="004E7AB5"/>
    <w:rsid w:val="004F2124"/>
    <w:rsid w:val="00517BD5"/>
    <w:rsid w:val="00536ACF"/>
    <w:rsid w:val="00546D2E"/>
    <w:rsid w:val="0055703F"/>
    <w:rsid w:val="00564A83"/>
    <w:rsid w:val="00582EBD"/>
    <w:rsid w:val="005928CF"/>
    <w:rsid w:val="0059431E"/>
    <w:rsid w:val="00595B42"/>
    <w:rsid w:val="00596563"/>
    <w:rsid w:val="00597212"/>
    <w:rsid w:val="00597296"/>
    <w:rsid w:val="005A464C"/>
    <w:rsid w:val="005B244B"/>
    <w:rsid w:val="005E1946"/>
    <w:rsid w:val="005E20A4"/>
    <w:rsid w:val="005E2DA9"/>
    <w:rsid w:val="005F55C9"/>
    <w:rsid w:val="00601462"/>
    <w:rsid w:val="0062090E"/>
    <w:rsid w:val="006246C2"/>
    <w:rsid w:val="00624B68"/>
    <w:rsid w:val="006319D3"/>
    <w:rsid w:val="006320D3"/>
    <w:rsid w:val="00634C59"/>
    <w:rsid w:val="00645BB3"/>
    <w:rsid w:val="00652247"/>
    <w:rsid w:val="00660971"/>
    <w:rsid w:val="00662B25"/>
    <w:rsid w:val="00663D55"/>
    <w:rsid w:val="006721B2"/>
    <w:rsid w:val="006B1E69"/>
    <w:rsid w:val="006D1EA2"/>
    <w:rsid w:val="006E4E8A"/>
    <w:rsid w:val="006E55AA"/>
    <w:rsid w:val="00705376"/>
    <w:rsid w:val="007101FB"/>
    <w:rsid w:val="007200F4"/>
    <w:rsid w:val="007331F3"/>
    <w:rsid w:val="00740F85"/>
    <w:rsid w:val="00743A61"/>
    <w:rsid w:val="00746FE2"/>
    <w:rsid w:val="0075230D"/>
    <w:rsid w:val="00757801"/>
    <w:rsid w:val="00763364"/>
    <w:rsid w:val="00780E8C"/>
    <w:rsid w:val="007821FF"/>
    <w:rsid w:val="007833ED"/>
    <w:rsid w:val="007945B0"/>
    <w:rsid w:val="007C4CF3"/>
    <w:rsid w:val="007C7C02"/>
    <w:rsid w:val="007D313C"/>
    <w:rsid w:val="007D518A"/>
    <w:rsid w:val="007D5A77"/>
    <w:rsid w:val="007D661C"/>
    <w:rsid w:val="007E18C8"/>
    <w:rsid w:val="007F0ABF"/>
    <w:rsid w:val="007F63D2"/>
    <w:rsid w:val="008114F1"/>
    <w:rsid w:val="008156C8"/>
    <w:rsid w:val="00817A06"/>
    <w:rsid w:val="008259BC"/>
    <w:rsid w:val="00830BFF"/>
    <w:rsid w:val="008403C5"/>
    <w:rsid w:val="0084082C"/>
    <w:rsid w:val="0084455E"/>
    <w:rsid w:val="00852242"/>
    <w:rsid w:val="00865B5C"/>
    <w:rsid w:val="00872F98"/>
    <w:rsid w:val="00880D11"/>
    <w:rsid w:val="0088182C"/>
    <w:rsid w:val="00890080"/>
    <w:rsid w:val="008B7D50"/>
    <w:rsid w:val="008D054C"/>
    <w:rsid w:val="008E0925"/>
    <w:rsid w:val="00901087"/>
    <w:rsid w:val="0090133C"/>
    <w:rsid w:val="00910E5C"/>
    <w:rsid w:val="00916A9A"/>
    <w:rsid w:val="00935275"/>
    <w:rsid w:val="009412F3"/>
    <w:rsid w:val="00944663"/>
    <w:rsid w:val="00950F05"/>
    <w:rsid w:val="00956798"/>
    <w:rsid w:val="00972A6C"/>
    <w:rsid w:val="00984161"/>
    <w:rsid w:val="0099290B"/>
    <w:rsid w:val="0099687B"/>
    <w:rsid w:val="00997563"/>
    <w:rsid w:val="009B15E8"/>
    <w:rsid w:val="009C58C6"/>
    <w:rsid w:val="009C5914"/>
    <w:rsid w:val="009E5945"/>
    <w:rsid w:val="00A12EAB"/>
    <w:rsid w:val="00A141BE"/>
    <w:rsid w:val="00A20112"/>
    <w:rsid w:val="00A2165E"/>
    <w:rsid w:val="00A217B6"/>
    <w:rsid w:val="00A247E7"/>
    <w:rsid w:val="00A37B67"/>
    <w:rsid w:val="00A455EF"/>
    <w:rsid w:val="00A46455"/>
    <w:rsid w:val="00A54447"/>
    <w:rsid w:val="00A60F23"/>
    <w:rsid w:val="00A633AA"/>
    <w:rsid w:val="00A7572A"/>
    <w:rsid w:val="00A83C91"/>
    <w:rsid w:val="00A87E8B"/>
    <w:rsid w:val="00A969D3"/>
    <w:rsid w:val="00A978EC"/>
    <w:rsid w:val="00AA61B9"/>
    <w:rsid w:val="00AB1CEA"/>
    <w:rsid w:val="00AD1749"/>
    <w:rsid w:val="00AD4B7C"/>
    <w:rsid w:val="00AE6F0D"/>
    <w:rsid w:val="00AF1058"/>
    <w:rsid w:val="00B02E9D"/>
    <w:rsid w:val="00B1145B"/>
    <w:rsid w:val="00B4100C"/>
    <w:rsid w:val="00B5753C"/>
    <w:rsid w:val="00B57C6B"/>
    <w:rsid w:val="00B57D08"/>
    <w:rsid w:val="00B72E13"/>
    <w:rsid w:val="00B81D06"/>
    <w:rsid w:val="00B960F0"/>
    <w:rsid w:val="00B96B68"/>
    <w:rsid w:val="00B97A7A"/>
    <w:rsid w:val="00BA38A3"/>
    <w:rsid w:val="00BC363D"/>
    <w:rsid w:val="00BD4B74"/>
    <w:rsid w:val="00C00D37"/>
    <w:rsid w:val="00C152CB"/>
    <w:rsid w:val="00C278F4"/>
    <w:rsid w:val="00C32473"/>
    <w:rsid w:val="00C57E03"/>
    <w:rsid w:val="00C6153D"/>
    <w:rsid w:val="00C62287"/>
    <w:rsid w:val="00C7796C"/>
    <w:rsid w:val="00C85682"/>
    <w:rsid w:val="00C9285B"/>
    <w:rsid w:val="00CB1A6B"/>
    <w:rsid w:val="00CC4EF2"/>
    <w:rsid w:val="00CD3E6D"/>
    <w:rsid w:val="00CD461A"/>
    <w:rsid w:val="00CE142C"/>
    <w:rsid w:val="00CF5D9A"/>
    <w:rsid w:val="00D133AF"/>
    <w:rsid w:val="00D16314"/>
    <w:rsid w:val="00D166E7"/>
    <w:rsid w:val="00D202EE"/>
    <w:rsid w:val="00D2096C"/>
    <w:rsid w:val="00D3352F"/>
    <w:rsid w:val="00D43D1C"/>
    <w:rsid w:val="00D51A12"/>
    <w:rsid w:val="00D57453"/>
    <w:rsid w:val="00D64F4D"/>
    <w:rsid w:val="00D912AF"/>
    <w:rsid w:val="00DA6C5C"/>
    <w:rsid w:val="00DD1E8E"/>
    <w:rsid w:val="00DE03E1"/>
    <w:rsid w:val="00DE0651"/>
    <w:rsid w:val="00DE3DE0"/>
    <w:rsid w:val="00DF2673"/>
    <w:rsid w:val="00DF5500"/>
    <w:rsid w:val="00E41366"/>
    <w:rsid w:val="00E45E1A"/>
    <w:rsid w:val="00E50CF8"/>
    <w:rsid w:val="00E559BF"/>
    <w:rsid w:val="00E935F1"/>
    <w:rsid w:val="00EA2CC4"/>
    <w:rsid w:val="00EA5897"/>
    <w:rsid w:val="00EB02C3"/>
    <w:rsid w:val="00EC1116"/>
    <w:rsid w:val="00EC1A80"/>
    <w:rsid w:val="00ED24A9"/>
    <w:rsid w:val="00ED4C1E"/>
    <w:rsid w:val="00EE6F5D"/>
    <w:rsid w:val="00F1575F"/>
    <w:rsid w:val="00F30A67"/>
    <w:rsid w:val="00F45D28"/>
    <w:rsid w:val="00F46BAF"/>
    <w:rsid w:val="00F6224E"/>
    <w:rsid w:val="00F65D7F"/>
    <w:rsid w:val="00F679E3"/>
    <w:rsid w:val="00F7355C"/>
    <w:rsid w:val="00F7513A"/>
    <w:rsid w:val="00F94472"/>
    <w:rsid w:val="00F96BA6"/>
    <w:rsid w:val="00FA5C8A"/>
    <w:rsid w:val="00FC30A1"/>
    <w:rsid w:val="00FD68BF"/>
    <w:rsid w:val="00FE67E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34BBF35"/>
  <w15:docId w15:val="{6BEC3DC9-10FF-4B73-9846-5E52A53F010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lang w:val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164AB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64ABD"/>
  </w:style>
  <w:style w:type="paragraph" w:styleId="Footer">
    <w:name w:val="footer"/>
    <w:basedOn w:val="Normal"/>
    <w:link w:val="FooterChar"/>
    <w:uiPriority w:val="99"/>
    <w:unhideWhenUsed/>
    <w:rsid w:val="00164AB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64ABD"/>
  </w:style>
  <w:style w:type="paragraph" w:styleId="BalloonText">
    <w:name w:val="Balloon Text"/>
    <w:basedOn w:val="Normal"/>
    <w:link w:val="BalloonTextChar"/>
    <w:uiPriority w:val="99"/>
    <w:semiHidden/>
    <w:unhideWhenUsed/>
    <w:rsid w:val="00164AB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64ABD"/>
    <w:rPr>
      <w:rFonts w:ascii="Tahoma" w:hAnsi="Tahoma" w:cs="Tahoma"/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164ABD"/>
    <w:rPr>
      <w:color w:val="80808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217B6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217B6"/>
    <w:rPr>
      <w:sz w:val="20"/>
      <w:szCs w:val="20"/>
      <w:lang w:val="en-AU"/>
    </w:rPr>
  </w:style>
  <w:style w:type="character" w:styleId="FootnoteReference">
    <w:name w:val="footnote reference"/>
    <w:basedOn w:val="DefaultParagraphFont"/>
    <w:uiPriority w:val="99"/>
    <w:semiHidden/>
    <w:unhideWhenUsed/>
    <w:rsid w:val="00A217B6"/>
    <w:rPr>
      <w:vertAlign w:val="superscript"/>
    </w:rPr>
  </w:style>
  <w:style w:type="paragraph" w:styleId="NormalWeb">
    <w:name w:val="Normal (Web)"/>
    <w:basedOn w:val="Normal"/>
    <w:uiPriority w:val="99"/>
    <w:semiHidden/>
    <w:unhideWhenUsed/>
    <w:rsid w:val="00A217B6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val="en-US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217B6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217B6"/>
    <w:rPr>
      <w:sz w:val="20"/>
      <w:szCs w:val="20"/>
      <w:lang w:val="en-AU"/>
    </w:rPr>
  </w:style>
  <w:style w:type="character" w:styleId="EndnoteReference">
    <w:name w:val="endnote reference"/>
    <w:basedOn w:val="DefaultParagraphFont"/>
    <w:uiPriority w:val="99"/>
    <w:semiHidden/>
    <w:unhideWhenUsed/>
    <w:rsid w:val="00A217B6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A217B6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217B6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A217B6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217B6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A217B6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A217B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A217B6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A217B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217B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217B6"/>
    <w:rPr>
      <w:sz w:val="20"/>
      <w:szCs w:val="20"/>
      <w:lang w:val="en-AU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217B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217B6"/>
    <w:rPr>
      <w:b/>
      <w:bCs/>
      <w:sz w:val="20"/>
      <w:szCs w:val="20"/>
      <w:lang w:val="en-AU"/>
    </w:rPr>
  </w:style>
  <w:style w:type="paragraph" w:styleId="ListParagraph">
    <w:name w:val="List Paragraph"/>
    <w:basedOn w:val="Normal"/>
    <w:uiPriority w:val="34"/>
    <w:qFormat/>
    <w:rsid w:val="00A217B6"/>
    <w:pPr>
      <w:ind w:left="720"/>
      <w:contextualSpacing/>
    </w:pPr>
  </w:style>
  <w:style w:type="table" w:styleId="LightList">
    <w:name w:val="Light List"/>
    <w:basedOn w:val="TableNormal"/>
    <w:uiPriority w:val="61"/>
    <w:rsid w:val="00A217B6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character" w:customStyle="1" w:styleId="the-question">
    <w:name w:val="the-question"/>
    <w:basedOn w:val="DefaultParagraphFont"/>
    <w:rsid w:val="00A217B6"/>
  </w:style>
  <w:style w:type="paragraph" w:styleId="Revision">
    <w:name w:val="Revision"/>
    <w:hidden/>
    <w:uiPriority w:val="99"/>
    <w:semiHidden/>
    <w:rsid w:val="00A217B6"/>
    <w:pPr>
      <w:spacing w:after="0" w:line="240" w:lineRule="auto"/>
    </w:pPr>
    <w:rPr>
      <w:lang w:val="en-AU"/>
    </w:rPr>
  </w:style>
  <w:style w:type="character" w:customStyle="1" w:styleId="highwire-cite-metadata-volume">
    <w:name w:val="highwire-cite-metadata-volume"/>
    <w:basedOn w:val="DefaultParagraphFont"/>
    <w:rsid w:val="0014353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172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1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7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0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2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0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3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7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05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1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17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05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90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18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34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91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32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625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70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049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56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01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20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21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57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15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31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60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16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60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52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21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56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55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24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33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71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34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51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865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08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15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22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50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30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7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99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43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19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99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478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13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53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53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36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85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40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10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52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81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89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26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63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52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19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40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69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00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855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824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370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823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913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716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067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662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313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893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1695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028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951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1765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700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738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797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919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928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045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5044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939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2447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439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605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110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984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027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684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652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729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848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279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291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711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181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847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997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087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053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279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091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176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258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408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643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906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989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160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246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438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984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11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954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502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385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263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942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781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577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659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080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4080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4550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5470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009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651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078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542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1320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979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019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471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010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401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564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064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302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1222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542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118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027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830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995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172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106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569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569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419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082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243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974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7017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7630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015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322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716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982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954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605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799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083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548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669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778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854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930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863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904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297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141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918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6729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009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541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070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321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865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842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103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205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822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828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104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722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869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188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049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925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050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431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896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907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245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633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183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567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382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692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315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2007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3470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867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946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028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650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846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222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623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047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403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711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900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441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294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562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503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577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694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054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239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900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43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487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4289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4801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916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669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441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870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257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443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3686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960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121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503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233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220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872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0105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236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616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655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8313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8318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938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711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021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0763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496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2420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041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482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676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526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293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727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725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311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575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4547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397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421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427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960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636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703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485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675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751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527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4496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004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920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922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394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395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244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254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528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185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918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041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843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8279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8500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245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860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3283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846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3116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693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967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440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554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368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876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6356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746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9131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963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268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358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446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171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609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4758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192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501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3981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7137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6115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558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868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062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033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116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088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366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900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221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758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309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084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178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3176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915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502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723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378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777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544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201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741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443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026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060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9315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168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24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436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442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021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490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2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3852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046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584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005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283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445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293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259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259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530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759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417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801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192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5547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6595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769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396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586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128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563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259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463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115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050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782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599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5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641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574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243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1394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100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842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152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147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353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590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093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454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534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03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9115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078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779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515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027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127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595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936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520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030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144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754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727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7120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508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936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243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261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527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103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113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349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854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123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3674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527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500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885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885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2772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009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008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054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555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555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215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7693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351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228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095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096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298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187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296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4325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400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961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461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993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462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850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365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982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682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726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010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788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409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409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791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217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122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319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279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523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320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303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683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8198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437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882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345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8927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623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2831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554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135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767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734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404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732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148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44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026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995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226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458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960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244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175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3147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002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903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064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455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498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082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349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235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559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371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7702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871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921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088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861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442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094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249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449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384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245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786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652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354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6757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882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954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459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543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465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825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026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6334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191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42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809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925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835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061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3401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914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270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316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731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890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3084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3887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631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830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792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459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263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841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1820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202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400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242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869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423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51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748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755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758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1115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240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777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887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8079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910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750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5991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3585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164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9710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559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3686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757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971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358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980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996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5727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227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687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195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4291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4703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4821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943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490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726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992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1495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220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699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279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488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152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407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034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274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436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898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976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640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642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726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009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445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900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300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222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409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647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351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852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403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789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5521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5595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442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758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184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1999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081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615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519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828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489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680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639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620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041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297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381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706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290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292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510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558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016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021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754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879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774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050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364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0152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851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397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988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792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078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176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321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975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113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886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508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586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627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707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976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092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792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678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143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186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254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148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620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122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622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619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981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5095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324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786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264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147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672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411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341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075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475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441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943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345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587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5385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428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368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255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764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078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507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1237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076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816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7126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7130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525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490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006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846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319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264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712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064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745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30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306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322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048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398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605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9766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3968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812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7244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7433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093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356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459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190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310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482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812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385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040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472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675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063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476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864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402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373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567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644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917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509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661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736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013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094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606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382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034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616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675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108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119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087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237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655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customXml" Target="../customXml/item4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customXml" Target="../customXml/item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customXml" Target="../customXml/item2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Anglia2008OfficeOnline.xsl" StyleName="Harvard – Anglia 2008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715CE1B2B762E74F818CF6F176CF0E31" ma:contentTypeVersion="8" ma:contentTypeDescription="Create a new document." ma:contentTypeScope="" ma:versionID="35c1997ccb194c68de64baf2fada7489">
  <xsd:schema xmlns:xsd="http://www.w3.org/2001/XMLSchema" xmlns:xs="http://www.w3.org/2001/XMLSchema" xmlns:p="http://schemas.microsoft.com/office/2006/metadata/properties" xmlns:ns2="2a97bf56-75f9-48ec-a457-ac84fefcffc7" xmlns:ns3="70634e8a-7950-4c12-b12a-59b1892fb676" targetNamespace="http://schemas.microsoft.com/office/2006/metadata/properties" ma:root="true" ma:fieldsID="1d9d037e3d0b346c219f7419cbf49250" ns2:_="" ns3:_="">
    <xsd:import namespace="2a97bf56-75f9-48ec-a457-ac84fefcffc7"/>
    <xsd:import namespace="70634e8a-7950-4c12-b12a-59b1892fb676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Tags" minOccurs="0"/>
                <xsd:element ref="ns2:MediaServiceOCR" minOccurs="0"/>
                <xsd:element ref="ns2:MediaServiceDateTaken" minOccurs="0"/>
                <xsd:element ref="ns2:MediaServiceLocation" minOccurs="0"/>
                <xsd:element ref="ns3:SharedWithUsers" minOccurs="0"/>
                <xsd:element ref="ns3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a97bf56-75f9-48ec-a457-ac84fefcffc7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3" nillable="true" ma:displayName="Location" ma:internalName="MediaServiceLocatio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0634e8a-7950-4c12-b12a-59b1892fb676" elementFormDefault="qualified">
    <xsd:import namespace="http://schemas.microsoft.com/office/2006/documentManagement/types"/>
    <xsd:import namespace="http://schemas.microsoft.com/office/infopath/2007/PartnerControls"/>
    <xsd:element name="SharedWithUsers" ma:index="14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5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SharedWithUsers xmlns="70634e8a-7950-4c12-b12a-59b1892fb676">
      <UserInfo>
        <DisplayName/>
        <AccountId xsi:nil="true"/>
        <AccountType/>
      </UserInfo>
    </SharedWithUsers>
  </documentManagement>
</p:properties>
</file>

<file path=customXml/itemProps1.xml><?xml version="1.0" encoding="utf-8"?>
<ds:datastoreItem xmlns:ds="http://schemas.openxmlformats.org/officeDocument/2006/customXml" ds:itemID="{CB1695EB-D871-4434-AC6C-9C6EC712BF43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A12535AB-3E08-4E04-AD85-6D4752BCFABB}"/>
</file>

<file path=customXml/itemProps3.xml><?xml version="1.0" encoding="utf-8"?>
<ds:datastoreItem xmlns:ds="http://schemas.openxmlformats.org/officeDocument/2006/customXml" ds:itemID="{C03CE491-2AAE-48C7-97E7-4376B30771ED}"/>
</file>

<file path=customXml/itemProps4.xml><?xml version="1.0" encoding="utf-8"?>
<ds:datastoreItem xmlns:ds="http://schemas.openxmlformats.org/officeDocument/2006/customXml" ds:itemID="{2CBC820F-7228-4821-979B-1D8A36CC4E3F}"/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05</TotalTime>
  <Pages>15</Pages>
  <Words>13223</Words>
  <Characters>75374</Characters>
  <Application>Microsoft Office Word</Application>
  <DocSecurity>0</DocSecurity>
  <Lines>628</Lines>
  <Paragraphs>17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Technology, Sydney</Company>
  <LinksUpToDate>false</LinksUpToDate>
  <CharactersWithSpaces>8842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Rachelle Cutler</dc:creator>
  <cp:lastModifiedBy>Rachelle</cp:lastModifiedBy>
  <cp:revision>12</cp:revision>
  <cp:lastPrinted>2017-08-22T00:55:00Z</cp:lastPrinted>
  <dcterms:created xsi:type="dcterms:W3CDTF">2018-09-23T00:13:00Z</dcterms:created>
  <dcterms:modified xsi:type="dcterms:W3CDTF">2018-09-26T04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715CE1B2B762E74F818CF6F176CF0E31</vt:lpwstr>
  </property>
  <property fmtid="{D5CDD505-2E9C-101B-9397-08002B2CF9AE}" pid="3" name="Order">
    <vt:r8>97883200</vt:r8>
  </property>
  <property fmtid="{D5CDD505-2E9C-101B-9397-08002B2CF9AE}" pid="4" name="xd_Signature">
    <vt:bool>false</vt:bool>
  </property>
  <property fmtid="{D5CDD505-2E9C-101B-9397-08002B2CF9AE}" pid="5" name="xd_ProgID">
    <vt:lpwstr/>
  </property>
  <property fmtid="{D5CDD505-2E9C-101B-9397-08002B2CF9AE}" pid="6" name="_SourceUrl">
    <vt:lpwstr/>
  </property>
  <property fmtid="{D5CDD505-2E9C-101B-9397-08002B2CF9AE}" pid="7" name="_SharedFileIndex">
    <vt:lpwstr/>
  </property>
  <property fmtid="{D5CDD505-2E9C-101B-9397-08002B2CF9AE}" pid="8" name="ComplianceAssetId">
    <vt:lpwstr/>
  </property>
  <property fmtid="{D5CDD505-2E9C-101B-9397-08002B2CF9AE}" pid="9" name="TemplateUrl">
    <vt:lpwstr/>
  </property>
</Properties>
</file>